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970AB" w14:textId="23E96228" w:rsidR="00A24E6C" w:rsidRPr="005E0479" w:rsidRDefault="00A24E6C" w:rsidP="00A24E6C">
      <w:pPr>
        <w:rPr>
          <w:b/>
          <w:bCs/>
        </w:rPr>
      </w:pPr>
      <w:bookmarkStart w:id="0" w:name="_GoBack"/>
      <w:bookmarkEnd w:id="0"/>
      <w:r w:rsidRPr="005E0479">
        <w:rPr>
          <w:b/>
          <w:bCs/>
        </w:rPr>
        <w:t>The effectiveness of interventions and intervention components for increasing physical activity and reducing sedentary behaviour in people with persistent musculoskeletal pain: a systematic review and meta-analysis</w:t>
      </w:r>
    </w:p>
    <w:p w14:paraId="6004387F" w14:textId="77777777" w:rsidR="00A24E6C" w:rsidRPr="00E25DF8" w:rsidRDefault="00A24E6C" w:rsidP="00A24E6C">
      <w:pPr>
        <w:rPr>
          <w:vertAlign w:val="superscript"/>
        </w:rPr>
      </w:pPr>
      <w:r>
        <w:t xml:space="preserve">Gregory Booth </w:t>
      </w:r>
      <w:r>
        <w:rPr>
          <w:vertAlign w:val="superscript"/>
        </w:rPr>
        <w:t>a, b</w:t>
      </w:r>
      <w:r>
        <w:t>, Ana Howarth</w:t>
      </w:r>
      <w:r>
        <w:rPr>
          <w:vertAlign w:val="superscript"/>
        </w:rPr>
        <w:t xml:space="preserve"> b</w:t>
      </w:r>
      <w:r>
        <w:t>, Brendon Stubbs</w:t>
      </w:r>
      <w:r>
        <w:rPr>
          <w:vertAlign w:val="superscript"/>
        </w:rPr>
        <w:t xml:space="preserve"> c, d</w:t>
      </w:r>
      <w:r>
        <w:t xml:space="preserve">, Michael Ussher </w:t>
      </w:r>
      <w:r>
        <w:rPr>
          <w:vertAlign w:val="superscript"/>
        </w:rPr>
        <w:t>b, e</w:t>
      </w:r>
    </w:p>
    <w:p w14:paraId="1CF83B07" w14:textId="77777777" w:rsidR="00A24E6C" w:rsidRDefault="00A24E6C" w:rsidP="00A24E6C"/>
    <w:p w14:paraId="79FD3BAE" w14:textId="77777777" w:rsidR="00A24E6C" w:rsidRPr="00645E26" w:rsidRDefault="00A24E6C" w:rsidP="00A24E6C">
      <w:pPr>
        <w:rPr>
          <w:vertAlign w:val="superscript"/>
        </w:rPr>
      </w:pPr>
      <w:r>
        <w:t xml:space="preserve">Therapies Department, Royal National Orthopaedic Hospital NHS Trust </w:t>
      </w:r>
      <w:r>
        <w:rPr>
          <w:vertAlign w:val="superscript"/>
        </w:rPr>
        <w:t>a</w:t>
      </w:r>
    </w:p>
    <w:p w14:paraId="02E76EA3" w14:textId="77777777" w:rsidR="00A24E6C" w:rsidRPr="00645E26" w:rsidRDefault="00A24E6C" w:rsidP="00A24E6C">
      <w:pPr>
        <w:rPr>
          <w:vertAlign w:val="superscript"/>
        </w:rPr>
      </w:pPr>
      <w:r>
        <w:t xml:space="preserve">Population Health Research Institute, St. George’s, University of London </w:t>
      </w:r>
      <w:r>
        <w:rPr>
          <w:vertAlign w:val="superscript"/>
        </w:rPr>
        <w:t>b</w:t>
      </w:r>
    </w:p>
    <w:p w14:paraId="038C1067" w14:textId="77777777" w:rsidR="00A24E6C" w:rsidRPr="00645E26" w:rsidRDefault="00A24E6C" w:rsidP="00A24E6C">
      <w:pPr>
        <w:autoSpaceDE w:val="0"/>
        <w:autoSpaceDN w:val="0"/>
        <w:adjustRightInd w:val="0"/>
        <w:spacing w:after="0" w:line="240" w:lineRule="auto"/>
        <w:rPr>
          <w:rFonts w:cstheme="minorHAnsi"/>
          <w:vertAlign w:val="superscript"/>
        </w:rPr>
      </w:pPr>
      <w:r w:rsidRPr="00812796">
        <w:rPr>
          <w:rFonts w:cstheme="minorHAnsi"/>
        </w:rPr>
        <w:t>South London and Maudsley NHS Foundation Trust</w:t>
      </w:r>
      <w:r>
        <w:rPr>
          <w:rFonts w:cstheme="minorHAnsi"/>
        </w:rPr>
        <w:t xml:space="preserve"> </w:t>
      </w:r>
      <w:r>
        <w:rPr>
          <w:rFonts w:cstheme="minorHAnsi"/>
          <w:vertAlign w:val="superscript"/>
        </w:rPr>
        <w:t>c</w:t>
      </w:r>
    </w:p>
    <w:p w14:paraId="2F5DE0D7" w14:textId="77777777" w:rsidR="00A24E6C" w:rsidRPr="00812796" w:rsidRDefault="00A24E6C" w:rsidP="00A24E6C">
      <w:pPr>
        <w:autoSpaceDE w:val="0"/>
        <w:autoSpaceDN w:val="0"/>
        <w:adjustRightInd w:val="0"/>
        <w:spacing w:after="0" w:line="240" w:lineRule="auto"/>
        <w:rPr>
          <w:rFonts w:cstheme="minorHAnsi"/>
        </w:rPr>
      </w:pPr>
    </w:p>
    <w:p w14:paraId="3F876306" w14:textId="77777777" w:rsidR="00A24E6C" w:rsidRPr="00645E26" w:rsidRDefault="00A24E6C" w:rsidP="00A24E6C">
      <w:pPr>
        <w:autoSpaceDE w:val="0"/>
        <w:autoSpaceDN w:val="0"/>
        <w:adjustRightInd w:val="0"/>
        <w:spacing w:after="0" w:line="240" w:lineRule="auto"/>
        <w:rPr>
          <w:rFonts w:cstheme="minorHAnsi"/>
          <w:vertAlign w:val="superscript"/>
        </w:rPr>
      </w:pPr>
      <w:r w:rsidRPr="00812796">
        <w:rPr>
          <w:rFonts w:cstheme="minorHAnsi"/>
        </w:rPr>
        <w:t>Institute of Psychiatry, Psychology and Neuroscience, King's College Londo</w:t>
      </w:r>
      <w:r>
        <w:rPr>
          <w:rFonts w:cstheme="minorHAnsi"/>
        </w:rPr>
        <w:t xml:space="preserve">n </w:t>
      </w:r>
      <w:r>
        <w:rPr>
          <w:rFonts w:cstheme="minorHAnsi"/>
          <w:vertAlign w:val="superscript"/>
        </w:rPr>
        <w:t>d</w:t>
      </w:r>
    </w:p>
    <w:p w14:paraId="47EEC059" w14:textId="77777777" w:rsidR="00A24E6C" w:rsidRDefault="00A24E6C" w:rsidP="00A24E6C">
      <w:pPr>
        <w:autoSpaceDE w:val="0"/>
        <w:autoSpaceDN w:val="0"/>
        <w:adjustRightInd w:val="0"/>
        <w:spacing w:after="0" w:line="240" w:lineRule="auto"/>
        <w:rPr>
          <w:rFonts w:cstheme="minorHAnsi"/>
        </w:rPr>
      </w:pPr>
    </w:p>
    <w:p w14:paraId="2D55EC5A" w14:textId="77777777" w:rsidR="00A24E6C" w:rsidRPr="00645E26" w:rsidRDefault="00A24E6C" w:rsidP="00A24E6C">
      <w:pPr>
        <w:autoSpaceDE w:val="0"/>
        <w:autoSpaceDN w:val="0"/>
        <w:adjustRightInd w:val="0"/>
        <w:spacing w:after="0" w:line="240" w:lineRule="auto"/>
        <w:rPr>
          <w:rFonts w:cstheme="minorHAnsi"/>
          <w:vertAlign w:val="superscript"/>
        </w:rPr>
      </w:pPr>
      <w:r w:rsidRPr="006D157E">
        <w:rPr>
          <w:rFonts w:cstheme="minorHAnsi"/>
        </w:rPr>
        <w:t>Institute of Social Marketing and Health, University of Stirling</w:t>
      </w:r>
      <w:r>
        <w:rPr>
          <w:rFonts w:cstheme="minorHAnsi"/>
        </w:rPr>
        <w:t xml:space="preserve"> </w:t>
      </w:r>
      <w:r>
        <w:rPr>
          <w:rFonts w:cstheme="minorHAnsi"/>
          <w:vertAlign w:val="superscript"/>
        </w:rPr>
        <w:t>e</w:t>
      </w:r>
    </w:p>
    <w:p w14:paraId="54590040" w14:textId="77777777" w:rsidR="00A24E6C" w:rsidRDefault="00A24E6C" w:rsidP="00A24E6C"/>
    <w:p w14:paraId="756B82FE" w14:textId="77777777" w:rsidR="00A24E6C" w:rsidRDefault="00A24E6C" w:rsidP="00A24E6C"/>
    <w:p w14:paraId="388D521F" w14:textId="77777777" w:rsidR="00A24E6C" w:rsidRPr="00986093" w:rsidRDefault="00A24E6C" w:rsidP="00A24E6C">
      <w:pPr>
        <w:rPr>
          <w:b/>
          <w:bCs/>
        </w:rPr>
      </w:pPr>
      <w:r w:rsidRPr="00986093">
        <w:rPr>
          <w:b/>
          <w:bCs/>
        </w:rPr>
        <w:t xml:space="preserve">Corresponding author: </w:t>
      </w:r>
    </w:p>
    <w:p w14:paraId="20942EE1" w14:textId="77777777" w:rsidR="00A24E6C" w:rsidRDefault="00A24E6C" w:rsidP="00A24E6C">
      <w:r>
        <w:t>Mr Gregory Booth</w:t>
      </w:r>
    </w:p>
    <w:p w14:paraId="6FD72961" w14:textId="77777777" w:rsidR="00A24E6C" w:rsidRDefault="00A24E6C" w:rsidP="00A24E6C">
      <w:r>
        <w:t>Mailing address: Therapies Department, Royal National Orthopaedic Hospital, Brockley Hill, Stanmore, Middlesex, HA7 4LP, United Kingdom</w:t>
      </w:r>
    </w:p>
    <w:p w14:paraId="2C5B5E8F" w14:textId="77777777" w:rsidR="00A24E6C" w:rsidRDefault="00A24E6C" w:rsidP="00A24E6C">
      <w:r>
        <w:t>Tel: 020 8909 5820</w:t>
      </w:r>
    </w:p>
    <w:p w14:paraId="48475237" w14:textId="77777777" w:rsidR="00A24E6C" w:rsidRDefault="00A24E6C" w:rsidP="00A24E6C">
      <w:r>
        <w:t xml:space="preserve">Email address: </w:t>
      </w:r>
      <w:r w:rsidRPr="00BE551B">
        <w:t>Gregory.booth@nhs.net</w:t>
      </w:r>
      <w:r>
        <w:t xml:space="preserve"> </w:t>
      </w:r>
    </w:p>
    <w:p w14:paraId="66DE7EB1" w14:textId="77777777" w:rsidR="00A24E6C" w:rsidRDefault="00A24E6C">
      <w:pPr>
        <w:rPr>
          <w:b/>
          <w:bCs/>
        </w:rPr>
      </w:pPr>
    </w:p>
    <w:p w14:paraId="0085A4A5" w14:textId="77777777" w:rsidR="00D1298D" w:rsidRPr="005D3FF5" w:rsidRDefault="00D1298D" w:rsidP="00D1298D">
      <w:pPr>
        <w:rPr>
          <w:u w:val="single"/>
        </w:rPr>
      </w:pPr>
      <w:r w:rsidRPr="005D3FF5">
        <w:rPr>
          <w:u w:val="single"/>
        </w:rPr>
        <w:t>Disclosures</w:t>
      </w:r>
    </w:p>
    <w:p w14:paraId="2209F249" w14:textId="77777777" w:rsidR="00D1298D" w:rsidRDefault="00D1298D" w:rsidP="00D1298D">
      <w:pPr>
        <w:spacing w:line="480" w:lineRule="auto"/>
      </w:pPr>
      <w:r>
        <w:t>Gregory Booth undertook the majority of this work during an ICA Pre-doctoral Clinical Academic Fellowship supported by Health Education England and the National Institute for Health Research [Grant number: NIHR300342]. The views expressed in this publication are those of the author(s) and not necessarily those of the NHS, the National Institute for Health Research or the Department of Health and Social Care.</w:t>
      </w:r>
    </w:p>
    <w:p w14:paraId="72A091AA" w14:textId="77777777" w:rsidR="00D1298D" w:rsidRDefault="00D1298D" w:rsidP="00D1298D">
      <w:pPr>
        <w:pStyle w:val="NormalWeb"/>
        <w:shd w:val="clear" w:color="auto" w:fill="FFFFFF"/>
        <w:spacing w:after="0" w:line="480" w:lineRule="auto"/>
        <w:jc w:val="both"/>
        <w:rPr>
          <w:rFonts w:ascii="Calibri" w:hAnsi="Calibri"/>
          <w:color w:val="000000"/>
          <w:sz w:val="22"/>
          <w:szCs w:val="22"/>
        </w:rPr>
      </w:pPr>
      <w:r>
        <w:rPr>
          <w:rFonts w:ascii="Calibri" w:hAnsi="Calibri"/>
          <w:color w:val="000000"/>
          <w:sz w:val="22"/>
          <w:szCs w:val="22"/>
        </w:rPr>
        <w:t>Brendon Stubbs holds an NIHR Advanced fellowship (</w:t>
      </w:r>
      <w:r w:rsidRPr="004F27D2">
        <w:rPr>
          <w:rFonts w:ascii="Calibri" w:hAnsi="Calibri"/>
          <w:color w:val="000000"/>
          <w:sz w:val="22"/>
          <w:szCs w:val="22"/>
        </w:rPr>
        <w:t>NIHR301206</w:t>
      </w:r>
      <w:r>
        <w:rPr>
          <w:rFonts w:ascii="Calibri" w:hAnsi="Calibri"/>
          <w:color w:val="000000"/>
          <w:sz w:val="22"/>
          <w:szCs w:val="22"/>
        </w:rPr>
        <w:t xml:space="preserve">; </w:t>
      </w:r>
      <w:r w:rsidRPr="004F27D2">
        <w:rPr>
          <w:rFonts w:ascii="Calibri" w:hAnsi="Calibri"/>
          <w:color w:val="000000"/>
          <w:sz w:val="22"/>
          <w:szCs w:val="22"/>
        </w:rPr>
        <w:t xml:space="preserve">Using data science to understand &amp; improve pain </w:t>
      </w:r>
      <w:r>
        <w:rPr>
          <w:rFonts w:ascii="Calibri" w:hAnsi="Calibri"/>
          <w:color w:val="000000"/>
          <w:sz w:val="22"/>
          <w:szCs w:val="22"/>
        </w:rPr>
        <w:t xml:space="preserve">in mental illness informing the </w:t>
      </w:r>
      <w:r w:rsidRPr="004F27D2">
        <w:rPr>
          <w:rFonts w:ascii="Calibri" w:hAnsi="Calibri"/>
          <w:color w:val="000000"/>
          <w:sz w:val="22"/>
          <w:szCs w:val="22"/>
        </w:rPr>
        <w:t>development and testing of a feasibility trial</w:t>
      </w:r>
      <w:r>
        <w:rPr>
          <w:rFonts w:ascii="Calibri" w:hAnsi="Calibri"/>
          <w:color w:val="000000"/>
          <w:sz w:val="22"/>
          <w:szCs w:val="22"/>
        </w:rPr>
        <w:t xml:space="preserve">, 2021-2026).  Brendon is also a lead/co-investigator the following active grants 1) NIHR program grant: Supporting Physical and Activity through Co-production in people with Severe Mental Illness (SPACES,2021-2027); 2) TB multimorbidity with the Medical Research Council (GCRF call (2020-2022); </w:t>
      </w:r>
      <w:r>
        <w:rPr>
          <w:rFonts w:ascii="Calibri" w:hAnsi="Calibri"/>
          <w:color w:val="000000"/>
          <w:sz w:val="22"/>
          <w:szCs w:val="22"/>
        </w:rPr>
        <w:lastRenderedPageBreak/>
        <w:t>3) Determinants of MLTCs among young adults with mental disorders: a data-linkage study, Guy's &amp; St Thomas' Charity (2020-2022); 4) Mechanisms underlying the role of gut-microbiota in exercise-induced changes in cognitive function in middle-age, Reta Lila Weston Trust For Medical Research (2021-2024); 5) Improving Outcomes in Mental and Physical Multi-morbidity and Developing Research Capacity (IMPACT) in South Asia, NIHR Global Research program grant (2017-2022).</w:t>
      </w:r>
      <w:r>
        <w:rPr>
          <w:rFonts w:ascii="Calibri" w:hAnsi="Calibri"/>
          <w:color w:val="000000"/>
          <w:sz w:val="22"/>
          <w:szCs w:val="22"/>
          <w:bdr w:val="none" w:sz="0" w:space="0" w:color="auto" w:frame="1"/>
        </w:rPr>
        <w:t>  </w:t>
      </w:r>
      <w:r>
        <w:rPr>
          <w:rFonts w:ascii="Calibri" w:hAnsi="Calibri"/>
          <w:color w:val="000000"/>
          <w:sz w:val="22"/>
          <w:szCs w:val="22"/>
        </w:rPr>
        <w:t> </w:t>
      </w:r>
    </w:p>
    <w:p w14:paraId="1501267A" w14:textId="77777777" w:rsidR="00D1298D" w:rsidRDefault="00D1298D" w:rsidP="00D1298D">
      <w:pPr>
        <w:spacing w:line="480" w:lineRule="auto"/>
        <w:rPr>
          <w:rFonts w:ascii="Calibri" w:hAnsi="Calibri"/>
          <w:color w:val="000000"/>
          <w:bdr w:val="none" w:sz="0" w:space="0" w:color="auto" w:frame="1"/>
        </w:rPr>
      </w:pPr>
      <w:r>
        <w:rPr>
          <w:rFonts w:ascii="Calibri" w:hAnsi="Calibri"/>
          <w:color w:val="000000"/>
        </w:rPr>
        <w:t>Brendon Stubbs has published a book on exercise and mental illness and is on the Editorial board of Ageing Research Reviews, Mental Health and Physical Activity, The Journal of Evidence Based Medicine and The Brazilian Journal of Psychiatry. Brendon Stubbs has received honorarium for advisory work from ASICS Europe BV &amp; Parachute for unrelated work.</w:t>
      </w:r>
      <w:r>
        <w:rPr>
          <w:rFonts w:ascii="Calibri" w:hAnsi="Calibri"/>
          <w:color w:val="000000"/>
          <w:bdr w:val="none" w:sz="0" w:space="0" w:color="auto" w:frame="1"/>
        </w:rPr>
        <w:t>  </w:t>
      </w:r>
      <w:r>
        <w:rPr>
          <w:rFonts w:ascii="Calibri" w:hAnsi="Calibri"/>
          <w:color w:val="000000"/>
        </w:rPr>
        <w:t>The views expressed are those of the author(s) and not necessarily those of mentioned above, the NHS, the NIHR, the Department of Health and Social Care, the MRC or GSTT.</w:t>
      </w:r>
      <w:r>
        <w:rPr>
          <w:rFonts w:ascii="Calibri" w:hAnsi="Calibri"/>
          <w:color w:val="000000"/>
          <w:bdr w:val="none" w:sz="0" w:space="0" w:color="auto" w:frame="1"/>
        </w:rPr>
        <w:t>  </w:t>
      </w:r>
    </w:p>
    <w:p w14:paraId="682DCDFD" w14:textId="77777777" w:rsidR="00D1298D" w:rsidRDefault="00D1298D" w:rsidP="00D1298D">
      <w:pPr>
        <w:spacing w:line="480" w:lineRule="auto"/>
        <w:rPr>
          <w:rFonts w:ascii="Calibri" w:hAnsi="Calibri"/>
          <w:color w:val="000000"/>
          <w:bdr w:val="none" w:sz="0" w:space="0" w:color="auto" w:frame="1"/>
        </w:rPr>
      </w:pPr>
    </w:p>
    <w:p w14:paraId="4044618A" w14:textId="77777777" w:rsidR="00D1298D" w:rsidRPr="00CD2B8A" w:rsidRDefault="00D1298D" w:rsidP="00D1298D">
      <w:pPr>
        <w:spacing w:line="480" w:lineRule="auto"/>
        <w:rPr>
          <w:u w:val="single"/>
        </w:rPr>
      </w:pPr>
      <w:r>
        <w:rPr>
          <w:rFonts w:ascii="Calibri" w:hAnsi="Calibri"/>
          <w:color w:val="000000"/>
        </w:rPr>
        <w:t> </w:t>
      </w:r>
      <w:r w:rsidRPr="00CD2B8A">
        <w:rPr>
          <w:u w:val="single"/>
        </w:rPr>
        <w:t>Conflicts of interest</w:t>
      </w:r>
    </w:p>
    <w:p w14:paraId="1A5EC3ED" w14:textId="77777777" w:rsidR="00D1298D" w:rsidRDefault="00D1298D" w:rsidP="00D1298D">
      <w:r>
        <w:t xml:space="preserve">The authors declare no conflicts of interest. </w:t>
      </w:r>
    </w:p>
    <w:p w14:paraId="5B6AF855" w14:textId="77777777" w:rsidR="00A24E6C" w:rsidRDefault="00A24E6C">
      <w:pPr>
        <w:rPr>
          <w:b/>
          <w:bCs/>
        </w:rPr>
      </w:pPr>
    </w:p>
    <w:p w14:paraId="0BAF393D" w14:textId="77777777" w:rsidR="00A24E6C" w:rsidRDefault="00A24E6C">
      <w:pPr>
        <w:rPr>
          <w:b/>
          <w:bCs/>
        </w:rPr>
      </w:pPr>
    </w:p>
    <w:p w14:paraId="3E6B149F" w14:textId="77777777" w:rsidR="00A24E6C" w:rsidRDefault="00A24E6C">
      <w:pPr>
        <w:rPr>
          <w:b/>
          <w:bCs/>
        </w:rPr>
      </w:pPr>
    </w:p>
    <w:p w14:paraId="6714FA6E" w14:textId="77777777" w:rsidR="00A24E6C" w:rsidRDefault="00A24E6C">
      <w:pPr>
        <w:rPr>
          <w:b/>
          <w:bCs/>
        </w:rPr>
      </w:pPr>
    </w:p>
    <w:p w14:paraId="46A8D986" w14:textId="77777777" w:rsidR="00A24E6C" w:rsidRDefault="00A24E6C">
      <w:pPr>
        <w:rPr>
          <w:b/>
          <w:bCs/>
        </w:rPr>
      </w:pPr>
    </w:p>
    <w:p w14:paraId="65E19814" w14:textId="77777777" w:rsidR="00A24E6C" w:rsidRDefault="00A24E6C">
      <w:pPr>
        <w:rPr>
          <w:b/>
          <w:bCs/>
        </w:rPr>
      </w:pPr>
    </w:p>
    <w:p w14:paraId="2360AE65" w14:textId="77777777" w:rsidR="0009142B" w:rsidRDefault="0009142B" w:rsidP="0009142B">
      <w:pPr>
        <w:rPr>
          <w:b/>
          <w:bCs/>
        </w:rPr>
      </w:pPr>
      <w:r w:rsidRPr="0070710D">
        <w:rPr>
          <w:b/>
          <w:bCs/>
        </w:rPr>
        <w:t>Abstract</w:t>
      </w:r>
      <w:r>
        <w:rPr>
          <w:b/>
          <w:bCs/>
        </w:rPr>
        <w:t xml:space="preserve"> </w:t>
      </w:r>
    </w:p>
    <w:p w14:paraId="4F0F1F6C" w14:textId="1A2E525C" w:rsidR="0009142B" w:rsidRDefault="0009142B" w:rsidP="003750C4">
      <w:pPr>
        <w:spacing w:line="480" w:lineRule="auto"/>
      </w:pPr>
      <w:r>
        <w:t xml:space="preserve">This systematic review and meta-analysis investigated the effectiveness of physical activity (PA) and sedentary behaviour (SB) interventions on PA and SB levels in people with persistent musculoskeletal pain. We explored the effectiveness of behaviour change techniques (BCTs), the use of behaviour change theory and non-PA/SB outcomes. </w:t>
      </w:r>
      <w:r w:rsidR="00194AEF">
        <w:t>R</w:t>
      </w:r>
      <w:r>
        <w:t xml:space="preserve">andomised controlled trials of PA or SB interventions </w:t>
      </w:r>
      <w:r w:rsidR="00011392">
        <w:t>for</w:t>
      </w:r>
      <w:r>
        <w:t xml:space="preserve"> people with </w:t>
      </w:r>
      <w:r w:rsidR="005855C8">
        <w:t>persistent musculoskeletal pain</w:t>
      </w:r>
      <w:r w:rsidR="00194AEF">
        <w:t xml:space="preserve"> were </w:t>
      </w:r>
      <w:r w:rsidR="00DF1E9E">
        <w:t>eligible</w:t>
      </w:r>
      <w:r>
        <w:t xml:space="preserve">. </w:t>
      </w:r>
      <w:r w:rsidR="00E2428E">
        <w:t>Twenty-three</w:t>
      </w:r>
      <w:r>
        <w:t xml:space="preserve"> studies </w:t>
      </w:r>
      <w:r>
        <w:lastRenderedPageBreak/>
        <w:t xml:space="preserve">were included. </w:t>
      </w:r>
      <w:r w:rsidR="00322C85">
        <w:t xml:space="preserve">Quality of evidence was assessed using the GRADE approach. </w:t>
      </w:r>
      <w:r>
        <w:t xml:space="preserve">Meta-analysis demonstrated a small effect for PA post-intervention (Hedge’s g = </w:t>
      </w:r>
      <w:r w:rsidR="00E2428E">
        <w:t>0.32</w:t>
      </w:r>
      <w:r w:rsidR="00321C47">
        <w:t>1</w:t>
      </w:r>
      <w:r>
        <w:t xml:space="preserve">, CI </w:t>
      </w:r>
      <w:r w:rsidR="00E2428E">
        <w:t>0.13</w:t>
      </w:r>
      <w:r w:rsidR="00321C47">
        <w:t>6</w:t>
      </w:r>
      <w:r w:rsidR="00E2428E">
        <w:t xml:space="preserve"> to </w:t>
      </w:r>
      <w:r w:rsidR="000D5818">
        <w:t>0.50</w:t>
      </w:r>
      <w:r w:rsidR="00A1252B">
        <w:t>7</w:t>
      </w:r>
      <w:r>
        <w:t>, p = 0.00</w:t>
      </w:r>
      <w:r w:rsidR="000D5818">
        <w:t>1</w:t>
      </w:r>
      <w:r w:rsidR="005E7D94">
        <w:t xml:space="preserve">, </w:t>
      </w:r>
      <w:r w:rsidR="005066EF">
        <w:t xml:space="preserve">very </w:t>
      </w:r>
      <w:r w:rsidR="003C7033">
        <w:t>low-quality</w:t>
      </w:r>
      <w:r w:rsidR="00680610">
        <w:t xml:space="preserve"> evidence</w:t>
      </w:r>
      <w:r>
        <w:t>)</w:t>
      </w:r>
      <w:r w:rsidR="00FC0286">
        <w:t>.</w:t>
      </w:r>
      <w:r>
        <w:t xml:space="preserve"> There was no effect for</w:t>
      </w:r>
      <w:r w:rsidR="00C90F69">
        <w:t xml:space="preserve"> longer-term follow-up PA (low quality evidence)</w:t>
      </w:r>
      <w:r w:rsidR="00FC0286">
        <w:t xml:space="preserve"> or</w:t>
      </w:r>
      <w:r>
        <w:t xml:space="preserve"> SB</w:t>
      </w:r>
      <w:r w:rsidR="00855C67">
        <w:t xml:space="preserve"> </w:t>
      </w:r>
      <w:r>
        <w:t>outcomes</w:t>
      </w:r>
      <w:r w:rsidR="003C7033">
        <w:t xml:space="preserve"> (very low-quality evidence</w:t>
      </w:r>
      <w:r w:rsidR="00891E26">
        <w:t>)</w:t>
      </w:r>
      <w:r>
        <w:t xml:space="preserve">. There was a small effect for studies with low risk-of-bias </w:t>
      </w:r>
      <w:r w:rsidR="006B5676">
        <w:t>at</w:t>
      </w:r>
      <w:r>
        <w:t xml:space="preserve"> </w:t>
      </w:r>
      <w:r w:rsidR="00BD3D8E">
        <w:t>longer-term follow-up</w:t>
      </w:r>
      <w:r w:rsidR="00DD3450">
        <w:t xml:space="preserve"> PA</w:t>
      </w:r>
      <w:r>
        <w:t>.</w:t>
      </w:r>
      <w:r w:rsidR="0099424A">
        <w:t xml:space="preserve"> </w:t>
      </w:r>
      <w:r>
        <w:t xml:space="preserve"> Self-report PA outcomes,</w:t>
      </w:r>
      <w:r w:rsidR="00BD3D8E">
        <w:t xml:space="preserve"> PA and education</w:t>
      </w:r>
      <w:r w:rsidR="00353A8E">
        <w:t xml:space="preserve"> interventions</w:t>
      </w:r>
      <w:r w:rsidR="002109F7">
        <w:t>,</w:t>
      </w:r>
      <w:r>
        <w:t xml:space="preserve"> non-self-selected PA, a combination of supervised and unsupervised PA and a combination of individual and group-based interventions had larger effects. Heterogeneity was </w:t>
      </w:r>
      <w:r w:rsidR="002109F7">
        <w:t xml:space="preserve">moderate to </w:t>
      </w:r>
      <w:r>
        <w:t>considerable. Risk-of-bias</w:t>
      </w:r>
      <w:r w:rsidR="004E7CE4">
        <w:t xml:space="preserve">, assessed using Cochrane risk-of-bias tool </w:t>
      </w:r>
      <w:r w:rsidR="000E6275">
        <w:t>(version two)</w:t>
      </w:r>
      <w:r w:rsidR="004E7CE4">
        <w:t>,</w:t>
      </w:r>
      <w:r>
        <w:t xml:space="preserve"> was generally low. F</w:t>
      </w:r>
      <w:r w:rsidR="00343A59">
        <w:t>ive</w:t>
      </w:r>
      <w:r>
        <w:t xml:space="preserve"> promising BCTs were identified: </w:t>
      </w:r>
      <w:r w:rsidR="00343A59">
        <w:t xml:space="preserve">‘adding objects to the environment’, </w:t>
      </w:r>
      <w:r>
        <w:t>‘goal setting (outcome)’, ‘action planning’, ‘</w:t>
      </w:r>
      <w:r w:rsidR="00D50BA5">
        <w:t>monitoring outcome(s) of behaviour by others without feedback</w:t>
      </w:r>
      <w:r>
        <w:t>’ and ‘</w:t>
      </w:r>
      <w:r w:rsidR="00E838E3">
        <w:t>feedback on outcome(s) of behaviour’</w:t>
      </w:r>
      <w:r>
        <w:t xml:space="preserve">. In conclusion, there is evidence for a modest benefit for PA interventions </w:t>
      </w:r>
      <w:r w:rsidR="00F219E6">
        <w:t>immediately post-intervention</w:t>
      </w:r>
      <w:r w:rsidR="0053221F">
        <w:t>, however</w:t>
      </w:r>
      <w:r w:rsidR="001C24F9">
        <w:t xml:space="preserve"> the</w:t>
      </w:r>
      <w:r w:rsidR="006E6873">
        <w:t xml:space="preserve"> quality of evidence</w:t>
      </w:r>
      <w:r w:rsidR="001C24F9">
        <w:t xml:space="preserve"> is very low</w:t>
      </w:r>
      <w:r w:rsidR="006A2934">
        <w:t>.</w:t>
      </w:r>
      <w:r w:rsidR="00F219E6">
        <w:t xml:space="preserve"> </w:t>
      </w:r>
      <w:r w:rsidR="006A2934">
        <w:t>There was</w:t>
      </w:r>
      <w:r>
        <w:t xml:space="preserve"> no evidence</w:t>
      </w:r>
      <w:r w:rsidR="006A2934">
        <w:t xml:space="preserve"> for</w:t>
      </w:r>
      <w:r>
        <w:t xml:space="preserve"> </w:t>
      </w:r>
      <w:r w:rsidR="00F219E6">
        <w:t>longer-term follow-up</w:t>
      </w:r>
      <w:r w:rsidR="00BC1E17">
        <w:t xml:space="preserve"> PA</w:t>
      </w:r>
      <w:r w:rsidR="00F219E6">
        <w:t xml:space="preserve"> or</w:t>
      </w:r>
      <w:r>
        <w:t xml:space="preserve"> SB. Higher quality studies of PA and SB interventions that use objective measures are needed. </w:t>
      </w:r>
      <w:r w:rsidR="007471D6">
        <w:t>PROSPERO registration: CRD42020180260.</w:t>
      </w:r>
    </w:p>
    <w:p w14:paraId="2466278A" w14:textId="77777777" w:rsidR="0009142B" w:rsidRDefault="0009142B" w:rsidP="003750C4">
      <w:pPr>
        <w:spacing w:line="480" w:lineRule="auto"/>
      </w:pPr>
    </w:p>
    <w:p w14:paraId="7E07948C" w14:textId="77777777" w:rsidR="0009142B" w:rsidRDefault="0009142B" w:rsidP="003750C4">
      <w:pPr>
        <w:spacing w:line="480" w:lineRule="auto"/>
        <w:rPr>
          <w:b/>
          <w:bCs/>
        </w:rPr>
      </w:pPr>
      <w:r>
        <w:rPr>
          <w:b/>
          <w:bCs/>
        </w:rPr>
        <w:t xml:space="preserve">Perspective </w:t>
      </w:r>
    </w:p>
    <w:p w14:paraId="03DAC0A4" w14:textId="0D82FF56" w:rsidR="0009142B" w:rsidRDefault="0009142B" w:rsidP="003750C4">
      <w:pPr>
        <w:spacing w:line="480" w:lineRule="auto"/>
      </w:pPr>
      <w:r w:rsidRPr="00E0364C">
        <w:t>This review investigated the effects of physical activity and sedentary behaviour interventions on physical activity and sedentary behaviour levels in people with persistent musculoskeletal pain. Current evidence shows a modest benefit for interventions on physical activity</w:t>
      </w:r>
      <w:r w:rsidR="00A33600">
        <w:t xml:space="preserve"> post-intervention</w:t>
      </w:r>
      <w:r w:rsidRPr="00E0364C">
        <w:t xml:space="preserve"> but not </w:t>
      </w:r>
      <w:r w:rsidR="00A33600">
        <w:t xml:space="preserve">at longer-term follow-up or </w:t>
      </w:r>
      <w:r w:rsidRPr="00E0364C">
        <w:t>on sedentary behaviour</w:t>
      </w:r>
      <w:r w:rsidR="008C18D2">
        <w:t xml:space="preserve"> at any time-point</w:t>
      </w:r>
      <w:r w:rsidRPr="00E0364C">
        <w:t xml:space="preserve">, however quality of evidence is low to very low. </w:t>
      </w:r>
    </w:p>
    <w:p w14:paraId="7651CB54" w14:textId="3AF23D24" w:rsidR="007C6B30" w:rsidRDefault="007C6B30" w:rsidP="003750C4">
      <w:pPr>
        <w:spacing w:line="480" w:lineRule="auto"/>
      </w:pPr>
    </w:p>
    <w:p w14:paraId="226E4DE6" w14:textId="1B28488E" w:rsidR="00846FA8" w:rsidRPr="00D1298D" w:rsidRDefault="007C6B30" w:rsidP="009233EA">
      <w:pPr>
        <w:spacing w:line="480" w:lineRule="auto"/>
      </w:pPr>
      <w:r w:rsidRPr="00B12928">
        <w:rPr>
          <w:b/>
          <w:bCs/>
        </w:rPr>
        <w:t>Keywords:</w:t>
      </w:r>
      <w:r>
        <w:t xml:space="preserve"> systematic review, meta-analysis, physical activity, sedentary behaviour, persistent musculoskeletal pain</w:t>
      </w:r>
    </w:p>
    <w:p w14:paraId="2464E96C" w14:textId="1749B063" w:rsidR="005E0479" w:rsidRPr="00B05F4F" w:rsidRDefault="005E0479" w:rsidP="00B16D98">
      <w:pPr>
        <w:pStyle w:val="ListParagraph"/>
        <w:numPr>
          <w:ilvl w:val="0"/>
          <w:numId w:val="1"/>
        </w:numPr>
        <w:spacing w:line="480" w:lineRule="auto"/>
        <w:rPr>
          <w:color w:val="FF0000"/>
        </w:rPr>
      </w:pPr>
      <w:r w:rsidRPr="00B05F4F">
        <w:rPr>
          <w:b/>
          <w:bCs/>
        </w:rPr>
        <w:lastRenderedPageBreak/>
        <w:t>Introduction</w:t>
      </w:r>
    </w:p>
    <w:p w14:paraId="30079F45" w14:textId="7AD08F1F" w:rsidR="004A2E94" w:rsidRDefault="00037C02" w:rsidP="00B16D98">
      <w:pPr>
        <w:spacing w:line="480" w:lineRule="auto"/>
      </w:pPr>
      <w:r>
        <w:t xml:space="preserve">Persistent </w:t>
      </w:r>
      <w:r w:rsidR="00811F70">
        <w:t xml:space="preserve">musculoskeletal </w:t>
      </w:r>
      <w:r>
        <w:t xml:space="preserve">pain </w:t>
      </w:r>
      <w:r w:rsidR="00811F70">
        <w:t xml:space="preserve">conditions </w:t>
      </w:r>
      <w:r w:rsidR="000B5A53">
        <w:t xml:space="preserve">are </w:t>
      </w:r>
      <w:r w:rsidR="008C562A">
        <w:t xml:space="preserve">some of </w:t>
      </w:r>
      <w:r w:rsidR="000B5A53">
        <w:t>the leading causes of disability worldwide</w:t>
      </w:r>
      <w:r w:rsidR="00FA5540">
        <w:t>.</w:t>
      </w:r>
      <w:r w:rsidR="009006F6">
        <w:fldChar w:fldCharType="begin">
          <w:fldData xml:space="preserve">PEVuZE5vdGU+PENpdGU+PEF1dGhvcj5Wb3M8L0F1dGhvcj48WWVhcj4yMDE2PC9ZZWFyPjxSZWNO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lzaGdhciwgRmFyaGFkPC9hdXRob3I+PGF1dGhvcj5QbGFzcywgRGlldHJpY2g8L2F1dGhv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</w:fldData>
        </w:fldChar>
      </w:r>
      <w:r w:rsidR="000941E8">
        <w:instrText xml:space="preserve"> ADDIN EN.CITE </w:instrText>
      </w:r>
      <w:r w:rsidR="000941E8">
        <w:fldChar w:fldCharType="begin">
          <w:fldData xml:space="preserve">PEVuZE5vdGU+PENpdGU+PEF1dGhvcj5Wb3M8L0F1dGhvcj48WWVhcj4yMDE2PC9ZZWFyPjxSZWNO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lzaGdhciwgRmFyaGFkPC9hdXRob3I+PGF1dGhvcj5QbGFzcywgRGlldHJpY2g8L2F1dGhv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</w:fldData>
        </w:fldChar>
      </w:r>
      <w:r w:rsidR="000941E8">
        <w:instrText xml:space="preserve"> ADDIN EN.CITE.DATA </w:instrText>
      </w:r>
      <w:r w:rsidR="000941E8">
        <w:fldChar w:fldCharType="end"/>
      </w:r>
      <w:r w:rsidR="009006F6">
        <w:fldChar w:fldCharType="separate"/>
      </w:r>
      <w:r w:rsidR="000941E8" w:rsidRPr="000941E8">
        <w:rPr>
          <w:noProof/>
          <w:vertAlign w:val="superscript"/>
        </w:rPr>
        <w:t>97</w:t>
      </w:r>
      <w:r w:rsidR="009006F6">
        <w:fldChar w:fldCharType="end"/>
      </w:r>
      <w:r w:rsidR="005E0479">
        <w:t xml:space="preserve"> </w:t>
      </w:r>
      <w:r w:rsidR="00FA5540">
        <w:t>L</w:t>
      </w:r>
      <w:r w:rsidR="009C7F1C">
        <w:t>ow back and neck pain</w:t>
      </w:r>
      <w:r w:rsidR="00DD59F7">
        <w:t xml:space="preserve"> </w:t>
      </w:r>
      <w:r w:rsidR="00FA5540">
        <w:t>are reported to be</w:t>
      </w:r>
      <w:r w:rsidR="009C7F1C">
        <w:t xml:space="preserve"> the leading causes</w:t>
      </w:r>
      <w:r w:rsidR="00A92BD4">
        <w:t xml:space="preserve"> of disability</w:t>
      </w:r>
      <w:r w:rsidR="009C7F1C">
        <w:t xml:space="preserve"> and ‘other musculoskeletal disorders’ </w:t>
      </w:r>
      <w:r w:rsidR="00272BCD">
        <w:t>are</w:t>
      </w:r>
      <w:r w:rsidR="00DD59F7">
        <w:t xml:space="preserve"> </w:t>
      </w:r>
      <w:r w:rsidR="009C7F1C">
        <w:t>eighth on the list</w:t>
      </w:r>
      <w:r w:rsidR="008526A6">
        <w:t>.</w:t>
      </w:r>
      <w:r w:rsidR="009C7F1C">
        <w:fldChar w:fldCharType="begin">
          <w:fldData xml:space="preserve">PEVuZE5vdGU+PENpdGU+PEF1dGhvcj5Wb3M8L0F1dGhvcj48WWVhcj4yMDE2PC9ZZWFyPjxSZWNO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lzaGdhciwgRmFyaGFkPC9hdXRob3I+PGF1dGhvcj5QbGFzcywgRGlldHJpY2g8L2F1dGhv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</w:fldData>
        </w:fldChar>
      </w:r>
      <w:r w:rsidR="000941E8">
        <w:instrText xml:space="preserve"> ADDIN EN.CITE </w:instrText>
      </w:r>
      <w:r w:rsidR="000941E8">
        <w:fldChar w:fldCharType="begin">
          <w:fldData xml:space="preserve">PEVuZE5vdGU+PENpdGU+PEF1dGhvcj5Wb3M8L0F1dGhvcj48WWVhcj4yMDE2PC9ZZWFyPjxSZWNO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</w:fldData>
        </w:fldChar>
      </w:r>
      <w:r w:rsidR="000941E8">
        <w:instrText xml:space="preserve"> ADDIN EN.CITE.DATA </w:instrText>
      </w:r>
      <w:r w:rsidR="000941E8">
        <w:fldChar w:fldCharType="end"/>
      </w:r>
      <w:r w:rsidR="009C7F1C">
        <w:fldChar w:fldCharType="separate"/>
      </w:r>
      <w:r w:rsidR="000941E8" w:rsidRPr="000941E8">
        <w:rPr>
          <w:noProof/>
          <w:vertAlign w:val="superscript"/>
        </w:rPr>
        <w:t>97</w:t>
      </w:r>
      <w:r w:rsidR="009C7F1C">
        <w:fldChar w:fldCharType="end"/>
      </w:r>
      <w:r w:rsidR="009C7F1C">
        <w:t xml:space="preserve"> </w:t>
      </w:r>
      <w:r w:rsidR="00377052">
        <w:t xml:space="preserve">Persistent </w:t>
      </w:r>
      <w:r w:rsidR="00E2026A">
        <w:t xml:space="preserve">musculoskeletal </w:t>
      </w:r>
      <w:r w:rsidR="00377052">
        <w:t>pain is defined as pain lasting longer than three months</w:t>
      </w:r>
      <w:r w:rsidR="00E2026A">
        <w:t xml:space="preserve"> </w:t>
      </w:r>
      <w:r w:rsidR="00E2026A">
        <w:rPr>
          <w:rFonts w:cstheme="minorHAnsi"/>
        </w:rPr>
        <w:t xml:space="preserve">that is </w:t>
      </w:r>
      <w:r w:rsidR="00E2026A">
        <w:t>experienced in bones, joints, muscles, tendons and other soft tissues.</w:t>
      </w:r>
      <w:r w:rsidR="00413A96">
        <w:fldChar w:fldCharType="begin"/>
      </w:r>
      <w:r w:rsidR="000941E8">
        <w:instrText xml:space="preserve"> ADDIN EN.CITE &lt;EndNote&gt;&lt;Cite&gt;&lt;Author&gt;Perrot&lt;/Author&gt;&lt;Year&gt;2019&lt;/Year&gt;&lt;RecNum&gt;14&lt;/RecNum&gt;&lt;DisplayText&gt;&lt;style face="superscript"&gt;74&lt;/style&gt;&lt;/DisplayText&gt;&lt;record&gt;&lt;rec-number&gt;14&lt;/rec-number&gt;&lt;foreign-keys&gt;&lt;key app="EN" db-id="dfzxspwrx00eroe9e5fvxerhvsv9see0v2w2" timestamp="1604310247"&gt;14&lt;/key&gt;&lt;/foreign-keys&gt;&lt;ref-type name="Journal Article"&gt;17&lt;/ref-type&gt;&lt;contributors&gt;&lt;authors&gt;&lt;author&gt;Perrot, S.&lt;/author&gt;&lt;author&gt;Cohen, M.&lt;/author&gt;&lt;author&gt;Barke, A.&lt;/author&gt;&lt;author&gt;Korwisi, B.&lt;/author&gt;&lt;author&gt;Rief, W.&lt;/author&gt;&lt;author&gt;Treede, R. D.&lt;/author&gt;&lt;/authors&gt;&lt;/contributors&gt;&lt;auth-address&gt;Pain Clinic, Cochin Hospital, Paris Descartes University, INSERM U 987, Paris, France.&amp;#xD;St Vincent&amp;apos;s Clinical School, UNSW Sydney, Sydney, New South Wales, Australia.&amp;#xD;Division of Clinical Psychology and Psychotherapy, Department of Psychology, Philipps-University Marburg, Marburg, Germany.&amp;#xD;Department of Neurophysiology, CBTM, Medical Faculty Mannheim of Heidelberg University, Mannheim, Germany.&lt;/auth-address&gt;&lt;titles&gt;&lt;title&gt;The IASP classification of chronic pain for ICD-11: chronic secondary musculoskeletal pain&lt;/title&gt;&lt;secondary-title&gt;Pain&lt;/secondary-title&gt;&lt;/titles&gt;&lt;periodical&gt;&lt;full-title&gt;Pain&lt;/full-title&gt;&lt;/periodical&gt;&lt;pages&gt;77-82&lt;/pages&gt;&lt;volume&gt;160&lt;/volume&gt;&lt;number&gt;1&lt;/number&gt;&lt;edition&gt;2018/12/27&lt;/edition&gt;&lt;keywords&gt;&lt;keyword&gt;*Chronic Pain/classification/complications/diagnosis&lt;/keyword&gt;&lt;keyword&gt;Humans&lt;/keyword&gt;&lt;keyword&gt;*International Classification of Diseases&lt;/keyword&gt;&lt;keyword&gt;International Cooperation&lt;/keyword&gt;&lt;keyword&gt;*Musculoskeletal Pain/classification/complications/diagnosis&lt;/keyword&gt;&lt;keyword&gt;Organizations/*standards&lt;/keyword&gt;&lt;/keywords&gt;&lt;dates&gt;&lt;year&gt;2019&lt;/year&gt;&lt;pub-dates&gt;&lt;date&gt;Jan&lt;/date&gt;&lt;/pub-dates&gt;&lt;/dates&gt;&lt;isbn&gt;0304-3959&lt;/isbn&gt;&lt;accession-num&gt;30586074&lt;/accession-num&gt;&lt;urls&gt;&lt;/urls&gt;&lt;electronic-resource-num&gt;10.1097/j.pain.0000000000001389&lt;/electronic-resource-num&gt;&lt;remote-database-provider&gt;NLM&lt;/remote-database-provider&gt;&lt;language&gt;eng&lt;/language&gt;&lt;/record&gt;&lt;/Cite&gt;&lt;/EndNote&gt;</w:instrText>
      </w:r>
      <w:r w:rsidR="00413A96">
        <w:fldChar w:fldCharType="separate"/>
      </w:r>
      <w:r w:rsidR="000941E8" w:rsidRPr="000941E8">
        <w:rPr>
          <w:noProof/>
          <w:vertAlign w:val="superscript"/>
        </w:rPr>
        <w:t>74</w:t>
      </w:r>
      <w:r w:rsidR="00413A96">
        <w:fldChar w:fldCharType="end"/>
      </w:r>
      <w:r w:rsidR="00E2026A">
        <w:t xml:space="preserve"> </w:t>
      </w:r>
      <w:r w:rsidR="005E0479">
        <w:t>The terms ‘persistent’ and ‘chronic’ pain are used interchangeably</w:t>
      </w:r>
      <w:r w:rsidR="00163310">
        <w:t xml:space="preserve"> in the literature</w:t>
      </w:r>
      <w:r w:rsidR="005E0479">
        <w:t xml:space="preserve">; in this study, the term persistent is used throughout. </w:t>
      </w:r>
    </w:p>
    <w:p w14:paraId="2D320C16" w14:textId="2D5B1773" w:rsidR="005E0479" w:rsidRDefault="005E0479" w:rsidP="00B16D98">
      <w:pPr>
        <w:spacing w:line="480" w:lineRule="auto"/>
      </w:pPr>
      <w:r>
        <w:t>P</w:t>
      </w:r>
      <w:r w:rsidR="00F77AE7">
        <w:t>ersistent musculoskeletal pain</w:t>
      </w:r>
      <w:r>
        <w:t xml:space="preserve"> affects people’s ability to do physical activities such as walking and household chores</w:t>
      </w:r>
      <w:r w:rsidR="0062402A">
        <w:t>,</w:t>
      </w:r>
      <w:r w:rsidR="0080552B">
        <w:t xml:space="preserve"> and</w:t>
      </w:r>
      <w:r>
        <w:t xml:space="preserve"> commonly affects sleep, relationships</w:t>
      </w:r>
      <w:r w:rsidR="00515648">
        <w:t xml:space="preserve"> and</w:t>
      </w:r>
      <w:r>
        <w:t xml:space="preserve"> work</w:t>
      </w:r>
      <w:r w:rsidR="008526A6">
        <w:t>.</w:t>
      </w:r>
      <w:r>
        <w:fldChar w:fldCharType="begin"/>
      </w:r>
      <w:r w:rsidR="00A5432E">
        <w:instrText xml:space="preserve"> ADDIN EN.CITE &lt;EndNote&gt;&lt;Cite&gt;&lt;Author&gt;Breivik&lt;/Author&gt;&lt;Year&gt;2006&lt;/Year&gt;&lt;RecNum&gt;8&lt;/RecNum&gt;&lt;DisplayText&gt;&lt;style face="superscript"&gt;14&lt;/style&gt;&lt;/DisplayText&gt;&lt;record&gt;&lt;rec-number&gt;8&lt;/rec-number&gt;&lt;foreign-keys&gt;&lt;key app="EN" db-id="dfzxspwrx00eroe9e5fvxerhvsv9see0v2w2" timestamp="1604308923"&gt;8&lt;/key&gt;&lt;/foreign-keys&gt;&lt;ref-type name="Journal Article"&gt;17&lt;/ref-type&gt;&lt;contributors&gt;&lt;authors&gt;&lt;author&gt;Breivik, Harald&lt;/author&gt;&lt;author&gt;Collett, Beverly&lt;/author&gt;&lt;author&gt;Ventafridda, Vittorio&lt;/author&gt;&lt;author&gt;Cohen, Rob&lt;/author&gt;&lt;author&gt;Gallacher, Derek&lt;/author&gt;&lt;/authors&gt;&lt;/contributors&gt;&lt;titles&gt;&lt;title&gt;Survey of chronic pain in Europe: Prevalence, impact on daily life, and treatment&lt;/title&gt;&lt;secondary-title&gt;European Journal of Pain&lt;/secondary-title&gt;&lt;/titles&gt;&lt;periodical&gt;&lt;full-title&gt;European Journal of Pain&lt;/full-title&gt;&lt;/periodical&gt;&lt;pages&gt;287-333&lt;/pages&gt;&lt;volume&gt;10&lt;/volume&gt;&lt;number&gt;4&lt;/number&gt;&lt;keywords&gt;&lt;keyword&gt;Chronic pain&lt;/keyword&gt;&lt;keyword&gt;Survey&lt;/keyword&gt;&lt;keyword&gt;Treatment of pain&lt;/keyword&gt;&lt;keyword&gt;Impact of pain&lt;/keyword&gt;&lt;keyword&gt;Europe&lt;/keyword&gt;&lt;/keywords&gt;&lt;dates&gt;&lt;year&gt;2006&lt;/year&gt;&lt;pub-dates&gt;&lt;date&gt;2006/05/01/&lt;/date&gt;&lt;/pub-dates&gt;&lt;/dates&gt;&lt;isbn&gt;1090-3801&lt;/isbn&gt;&lt;urls&gt;&lt;related-urls&gt;&lt;url&gt;http://www.sciencedirect.com/science/article/pii/S1090380105000868&lt;/url&gt;&lt;/related-urls&gt;&lt;/urls&gt;&lt;electronic-resource-num&gt;https://doi.org/10.1016/j.ejpain.2005.06.009&lt;/electronic-resource-num&gt;&lt;/record&gt;&lt;/Cite&gt;&lt;/EndNote&gt;</w:instrText>
      </w:r>
      <w:r>
        <w:fldChar w:fldCharType="separate"/>
      </w:r>
      <w:r w:rsidR="00A5432E" w:rsidRPr="00A5432E">
        <w:rPr>
          <w:noProof/>
          <w:vertAlign w:val="superscript"/>
        </w:rPr>
        <w:t>14</w:t>
      </w:r>
      <w:r>
        <w:fldChar w:fldCharType="end"/>
      </w:r>
      <w:r>
        <w:t xml:space="preserve"> Higher walking disability is associated with greater risk of death in people with </w:t>
      </w:r>
      <w:r w:rsidR="004A471D">
        <w:t>osteoarthritis</w:t>
      </w:r>
      <w:r w:rsidR="008526A6">
        <w:t>.</w:t>
      </w:r>
      <w:r>
        <w:fldChar w:fldCharType="begin"/>
      </w:r>
      <w:r w:rsidR="000941E8">
        <w:instrText xml:space="preserve"> ADDIN EN.CITE &lt;EndNote&gt;&lt;Cite&gt;&lt;Author&gt;Nüesch&lt;/Author&gt;&lt;Year&gt;2011&lt;/Year&gt;&lt;RecNum&gt;18&lt;/RecNum&gt;&lt;DisplayText&gt;&lt;style face="superscript"&gt;68&lt;/style&gt;&lt;/DisplayText&gt;&lt;record&gt;&lt;rec-number&gt;18&lt;/rec-number&gt;&lt;foreign-keys&gt;&lt;key app="EN" db-id="dfzxspwrx00eroe9e5fvxerhvsv9see0v2w2" timestamp="1604310512"&gt;18&lt;/key&gt;&lt;/foreign-keys&gt;&lt;ref-type name="Journal Article"&gt;17&lt;/ref-type&gt;&lt;contributors&gt;&lt;authors&gt;&lt;author&gt;Nüesch, Eveline&lt;/author&gt;&lt;author&gt;Dieppe, Paul&lt;/author&gt;&lt;author&gt;Reichenbach, Stephan&lt;/author&gt;&lt;author&gt;Williams, Susan&lt;/author&gt;&lt;author&gt;Iff, Samuel&lt;/author&gt;&lt;author&gt;Jüni, Peter&lt;/author&gt;&lt;/authors&gt;&lt;/contributors&gt;&lt;titles&gt;&lt;title&gt;All cause and disease specific mortality in patients with knee or hip osteoarthritis: population based cohort study&lt;/title&gt;&lt;secondary-title&gt;BMJ&lt;/secondary-title&gt;&lt;/titles&gt;&lt;periodical&gt;&lt;full-title&gt;BMJ&lt;/full-title&gt;&lt;/periodical&gt;&lt;pages&gt;d1165&lt;/pages&gt;&lt;volume&gt;342&lt;/volume&gt;&lt;dates&gt;&lt;year&gt;2011&lt;/year&gt;&lt;/dates&gt;&lt;urls&gt;&lt;related-urls&gt;&lt;url&gt;https://www.bmj.com/content/bmj/342/bmj.d1165.full.pdf&lt;/url&gt;&lt;/related-urls&gt;&lt;/urls&gt;&lt;electronic-resource-num&gt;10.1136/bmj.d1165&lt;/electronic-resource-num&gt;&lt;/record&gt;&lt;/Cite&gt;&lt;/EndNote&gt;</w:instrText>
      </w:r>
      <w:r>
        <w:fldChar w:fldCharType="separate"/>
      </w:r>
      <w:r w:rsidR="000941E8" w:rsidRPr="000941E8">
        <w:rPr>
          <w:noProof/>
          <w:vertAlign w:val="superscript"/>
        </w:rPr>
        <w:t>68</w:t>
      </w:r>
      <w:r>
        <w:fldChar w:fldCharType="end"/>
      </w:r>
      <w:r>
        <w:t xml:space="preserve"> People with </w:t>
      </w:r>
      <w:r w:rsidR="00333C57">
        <w:t>persistent musculoskeletal pain</w:t>
      </w:r>
      <w:r>
        <w:t xml:space="preserve"> also often have co-morbidities, including psychological problems</w:t>
      </w:r>
      <w:r w:rsidR="008526A6">
        <w:t>,</w:t>
      </w:r>
      <w:r>
        <w:fldChar w:fldCharType="begin">
          <w:fldData xml:space="preserve">PEVuZE5vdGU+PENpdGU+PEF1dGhvcj5TY2htYWxpbmc8L0F1dGhvcj48WWVhcj4yMDE5PC9ZZWFy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</w:fldData>
        </w:fldChar>
      </w:r>
      <w:r w:rsidR="000941E8">
        <w:instrText xml:space="preserve"> ADDIN EN.CITE </w:instrText>
      </w:r>
      <w:r w:rsidR="000941E8">
        <w:fldChar w:fldCharType="begin">
          <w:fldData xml:space="preserve">PEVuZE5vdGU+PENpdGU+PEF1dGhvcj5TY2htYWxpbmc8L0F1dGhvcj48WWVhcj4yMDE5PC9ZZWFy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</w:fldData>
        </w:fldChar>
      </w:r>
      <w:r w:rsidR="000941E8">
        <w:instrText xml:space="preserve"> ADDIN EN.CITE.DATA </w:instrText>
      </w:r>
      <w:r w:rsidR="000941E8">
        <w:fldChar w:fldCharType="end"/>
      </w:r>
      <w:r>
        <w:fldChar w:fldCharType="separate"/>
      </w:r>
      <w:r w:rsidR="000941E8" w:rsidRPr="000941E8">
        <w:rPr>
          <w:noProof/>
          <w:vertAlign w:val="superscript"/>
        </w:rPr>
        <w:t>85, 92</w:t>
      </w:r>
      <w:r>
        <w:fldChar w:fldCharType="end"/>
      </w:r>
      <w:r>
        <w:t xml:space="preserve"> cardiovascular </w:t>
      </w:r>
      <w:r w:rsidR="007D5F77">
        <w:t>disease</w:t>
      </w:r>
      <w:r w:rsidR="008C4E9F">
        <w:fldChar w:fldCharType="begin"/>
      </w:r>
      <w:r w:rsidR="000941E8">
        <w:instrText xml:space="preserve"> ADDIN EN.CITE &lt;EndNote&gt;&lt;Cite&gt;&lt;Author&gt;Swain&lt;/Author&gt;&lt;Year&gt;2020&lt;/Year&gt;&lt;RecNum&gt;16&lt;/RecNum&gt;&lt;DisplayText&gt;&lt;style face="superscript"&gt;92&lt;/style&gt;&lt;/DisplayText&gt;&lt;record&gt;&lt;rec-number&gt;16&lt;/rec-number&gt;&lt;foreign-keys&gt;&lt;key app="EN" db-id="dfzxspwrx00eroe9e5fvxerhvsv9see0v2w2" timestamp="1604310360"&gt;16&lt;/key&gt;&lt;/foreign-keys&gt;&lt;ref-type name="Journal Article"&gt;17&lt;/ref-type&gt;&lt;contributors&gt;&lt;authors&gt;&lt;author&gt;Swain, Subhashisa&lt;/author&gt;&lt;author&gt;Sarmanova, Aliya&lt;/author&gt;&lt;author&gt;Coupland, Carol&lt;/author&gt;&lt;author&gt;Doherty, Michael&lt;/author&gt;&lt;author&gt;Zhang, Weiya&lt;/author&gt;&lt;/authors&gt;&lt;/contributors&gt;&lt;titles&gt;&lt;title&gt;Comorbidities in Osteoarthritis: A Systematic Review and Meta-Analysis of Observational Studies&lt;/title&gt;&lt;secondary-title&gt;Arthritis Care &amp;amp; Research&lt;/secondary-title&gt;&lt;/titles&gt;&lt;periodical&gt;&lt;full-title&gt;Arthritis Care &amp;amp; Research&lt;/full-title&gt;&lt;/periodical&gt;&lt;pages&gt;991-1000&lt;/pages&gt;&lt;volume&gt;72&lt;/volume&gt;&lt;number&gt;7&lt;/number&gt;&lt;dates&gt;&lt;year&gt;2020&lt;/year&gt;&lt;/dates&gt;&lt;isbn&gt;2151-464X&lt;/isbn&gt;&lt;urls&gt;&lt;related-urls&gt;&lt;url&gt;https://onlinelibrary.wiley.com/doi/abs/10.1002/acr.24008&lt;/url&gt;&lt;/related-urls&gt;&lt;/urls&gt;&lt;electronic-resource-num&gt;10.1002/acr.24008&lt;/electronic-resource-num&gt;&lt;/record&gt;&lt;/Cite&gt;&lt;/EndNote&gt;</w:instrText>
      </w:r>
      <w:r w:rsidR="008C4E9F">
        <w:fldChar w:fldCharType="separate"/>
      </w:r>
      <w:r w:rsidR="000941E8" w:rsidRPr="000941E8">
        <w:rPr>
          <w:noProof/>
          <w:vertAlign w:val="superscript"/>
        </w:rPr>
        <w:t>92</w:t>
      </w:r>
      <w:r w:rsidR="008C4E9F">
        <w:fldChar w:fldCharType="end"/>
      </w:r>
      <w:r>
        <w:t xml:space="preserve"> and obesity</w:t>
      </w:r>
      <w:r w:rsidR="008526A6">
        <w:t>.</w:t>
      </w:r>
      <w:r w:rsidR="008C4E9F">
        <w:fldChar w:fldCharType="begin"/>
      </w:r>
      <w:r w:rsidR="00A5432E">
        <w:instrText xml:space="preserve"> ADDIN EN.CITE &lt;EndNote&gt;&lt;Cite&gt;&lt;Author&gt;Coggon&lt;/Author&gt;&lt;Year&gt;2001&lt;/Year&gt;&lt;RecNum&gt;19&lt;/RecNum&gt;&lt;DisplayText&gt;&lt;style face="superscript"&gt;20&lt;/style&gt;&lt;/DisplayText&gt;&lt;record&gt;&lt;rec-number&gt;19&lt;/rec-number&gt;&lt;foreign-keys&gt;&lt;key app="EN" db-id="dfzxspwrx00eroe9e5fvxerhvsv9see0v2w2" timestamp="1604310555"&gt;19&lt;/key&gt;&lt;/foreign-keys&gt;&lt;ref-type name="Journal Article"&gt;17&lt;/ref-type&gt;&lt;contributors&gt;&lt;authors&gt;&lt;author&gt;Coggon, D.&lt;/author&gt;&lt;author&gt;Reading, I.&lt;/author&gt;&lt;author&gt;Croft, P.&lt;/author&gt;&lt;author&gt;McLaren, M.&lt;/author&gt;&lt;author&gt;Barrett, D.&lt;/author&gt;&lt;author&gt;Cooper, C.&lt;/author&gt;&lt;/authors&gt;&lt;/contributors&gt;&lt;titles&gt;&lt;title&gt;Knee osteoarthritis and obesity&lt;/title&gt;&lt;secondary-title&gt;International Journal of Obesity&lt;/secondary-title&gt;&lt;/titles&gt;&lt;periodical&gt;&lt;full-title&gt;International Journal of Obesity&lt;/full-title&gt;&lt;/periodical&gt;&lt;pages&gt;622-627&lt;/pages&gt;&lt;volume&gt;25&lt;/volume&gt;&lt;number&gt;5&lt;/number&gt;&lt;dates&gt;&lt;year&gt;2001&lt;/year&gt;&lt;pub-dates&gt;&lt;date&gt;2001/05/01&lt;/date&gt;&lt;/pub-dates&gt;&lt;/dates&gt;&lt;isbn&gt;1476-5497&lt;/isbn&gt;&lt;urls&gt;&lt;related-urls&gt;&lt;url&gt;https://doi.org/10.1038/sj.ijo.0801585&lt;/url&gt;&lt;/related-urls&gt;&lt;/urls&gt;&lt;electronic-resource-num&gt;10.1038/sj.ijo.0801585&lt;/electronic-resource-num&gt;&lt;/record&gt;&lt;/Cite&gt;&lt;/EndNote&gt;</w:instrText>
      </w:r>
      <w:r w:rsidR="008C4E9F">
        <w:fldChar w:fldCharType="separate"/>
      </w:r>
      <w:r w:rsidR="00A5432E" w:rsidRPr="00A5432E">
        <w:rPr>
          <w:noProof/>
          <w:vertAlign w:val="superscript"/>
        </w:rPr>
        <w:t>20</w:t>
      </w:r>
      <w:r w:rsidR="008C4E9F">
        <w:fldChar w:fldCharType="end"/>
      </w:r>
      <w:r>
        <w:t xml:space="preserve"> </w:t>
      </w:r>
    </w:p>
    <w:p w14:paraId="74067085" w14:textId="4F907139" w:rsidR="005E0479" w:rsidRDefault="00B973D6" w:rsidP="00B16D98">
      <w:pPr>
        <w:autoSpaceDE w:val="0"/>
        <w:autoSpaceDN w:val="0"/>
        <w:adjustRightInd w:val="0"/>
        <w:spacing w:after="0" w:line="480" w:lineRule="auto"/>
      </w:pPr>
      <w:r>
        <w:rPr>
          <w:rFonts w:cstheme="minorHAnsi"/>
          <w:shd w:val="clear" w:color="auto" w:fill="FFFFFF"/>
        </w:rPr>
        <w:t xml:space="preserve">The World Health Organization define </w:t>
      </w:r>
      <w:r w:rsidR="00DB2FB5">
        <w:rPr>
          <w:rFonts w:cstheme="minorHAnsi"/>
          <w:shd w:val="clear" w:color="auto" w:fill="FFFFFF"/>
        </w:rPr>
        <w:t>physical activity (</w:t>
      </w:r>
      <w:r>
        <w:rPr>
          <w:rFonts w:cstheme="minorHAnsi"/>
          <w:shd w:val="clear" w:color="auto" w:fill="FFFFFF"/>
        </w:rPr>
        <w:t>PA</w:t>
      </w:r>
      <w:r w:rsidR="00DB2FB5">
        <w:rPr>
          <w:rFonts w:cstheme="minorHAnsi"/>
          <w:shd w:val="clear" w:color="auto" w:fill="FFFFFF"/>
        </w:rPr>
        <w:t>)</w:t>
      </w:r>
      <w:r>
        <w:rPr>
          <w:rFonts w:cstheme="minorHAnsi"/>
          <w:shd w:val="clear" w:color="auto" w:fill="FFFFFF"/>
        </w:rPr>
        <w:t xml:space="preserve"> as </w:t>
      </w:r>
      <w:r w:rsidRPr="00402D4C">
        <w:rPr>
          <w:rFonts w:cstheme="minorHAnsi"/>
          <w:shd w:val="clear" w:color="auto" w:fill="FFFFFF"/>
        </w:rPr>
        <w:t xml:space="preserve">“any bodily movement produced by skeletal muscles that requires energy expenditure.” </w:t>
      </w:r>
      <w:r>
        <w:rPr>
          <w:rFonts w:cstheme="minorHAnsi"/>
          <w:shd w:val="clear" w:color="auto" w:fill="FFFFFF"/>
        </w:rPr>
        <w:t>This</w:t>
      </w:r>
      <w:r w:rsidRPr="00402D4C">
        <w:rPr>
          <w:rFonts w:cstheme="minorHAnsi"/>
          <w:shd w:val="clear" w:color="auto" w:fill="FFFFFF"/>
        </w:rPr>
        <w:t xml:space="preserve"> “includes exercise as well as other activities which involve bodily movement and are done as part of playing, working, active transportation, house chores and recreational activities.”</w:t>
      </w:r>
      <w:r>
        <w:rPr>
          <w:rFonts w:cstheme="minorHAnsi"/>
          <w:shd w:val="clear" w:color="auto" w:fill="FFFFFF"/>
        </w:rPr>
        <w:fldChar w:fldCharType="begin"/>
      </w:r>
      <w:r w:rsidR="000941E8">
        <w:rPr>
          <w:rFonts w:cstheme="minorHAnsi"/>
          <w:shd w:val="clear" w:color="auto" w:fill="FFFFFF"/>
        </w:rPr>
        <w:instrText xml:space="preserve"> ADDIN EN.CITE &lt;EndNote&gt;&lt;Cite&gt;&lt;Author&gt;Organization&lt;/Author&gt;&lt;Year&gt;2018&lt;/Year&gt;&lt;RecNum&gt;157&lt;/RecNum&gt;&lt;DisplayText&gt;&lt;style face="superscript"&gt;71&lt;/style&gt;&lt;/DisplayText&gt;&lt;record&gt;&lt;rec-number&gt;157&lt;/rec-number&gt;&lt;foreign-keys&gt;&lt;key app="EN" db-id="dfzxspwrx00eroe9e5fvxerhvsv9see0v2w2" timestamp="1617891650"&gt;157&lt;/key&gt;&lt;/foreign-keys&gt;&lt;ref-type name="Government Document"&gt;46&lt;/ref-type&gt;&lt;contributors&gt;&lt;authors&gt;&lt;author&gt;World Health Organization &lt;/author&gt;&lt;/authors&gt;&lt;/contributors&gt;&lt;titles&gt;&lt;title&gt;Global action plan on physical activity 2018–2030: more active people for a healthier world&lt;/title&gt;&lt;/titles&gt;&lt;dates&gt;&lt;year&gt;2018&lt;/year&gt;&lt;/dates&gt;&lt;pub-location&gt;Geneva &lt;/pub-location&gt;&lt;publisher&gt;World Health Organization&lt;/publisher&gt;&lt;urls&gt;&lt;related-urls&gt;&lt;url&gt;https://www.who.int/ncds/prevention/physical-activity/global-action-plan-2018-2030/en/&lt;/url&gt;&lt;/related-urls&gt;&lt;/urls&gt;&lt;/record&gt;&lt;/Cite&gt;&lt;/EndNote&gt;</w:instrText>
      </w:r>
      <w:r>
        <w:rPr>
          <w:rFonts w:cstheme="minorHAnsi"/>
          <w:shd w:val="clear" w:color="auto" w:fill="FFFFFF"/>
        </w:rPr>
        <w:fldChar w:fldCharType="separate"/>
      </w:r>
      <w:r w:rsidR="000941E8" w:rsidRPr="000941E8">
        <w:rPr>
          <w:rFonts w:cstheme="minorHAnsi"/>
          <w:noProof/>
          <w:shd w:val="clear" w:color="auto" w:fill="FFFFFF"/>
          <w:vertAlign w:val="superscript"/>
        </w:rPr>
        <w:t>71</w:t>
      </w:r>
      <w:r>
        <w:rPr>
          <w:rFonts w:cstheme="minorHAnsi"/>
          <w:shd w:val="clear" w:color="auto" w:fill="FFFFFF"/>
        </w:rPr>
        <w:fldChar w:fldCharType="end"/>
      </w:r>
      <w:r>
        <w:rPr>
          <w:rFonts w:cstheme="minorHAnsi"/>
          <w:shd w:val="clear" w:color="auto" w:fill="FFFFFF"/>
        </w:rPr>
        <w:t xml:space="preserve"> </w:t>
      </w:r>
      <w:r w:rsidRPr="00E65BBA">
        <w:rPr>
          <w:rFonts w:cstheme="minorHAnsi"/>
        </w:rPr>
        <w:t>Exercise is defined as “a subcategory of physical activity that is planned, structured, repetitive, and purposeful in the sense that the improvement or maintenance of one or more components of physical fitness is the objective.”</w:t>
      </w:r>
      <w:r>
        <w:rPr>
          <w:rFonts w:cstheme="minorHAnsi"/>
        </w:rPr>
        <w:fldChar w:fldCharType="begin"/>
      </w:r>
      <w:r w:rsidR="000941E8">
        <w:rPr>
          <w:rFonts w:cstheme="minorHAnsi"/>
        </w:rPr>
        <w:instrText xml:space="preserve"> ADDIN EN.CITE &lt;EndNote&gt;&lt;Cite&gt;&lt;Author&gt;Organization&lt;/Author&gt;&lt;Year&gt;2018&lt;/Year&gt;&lt;RecNum&gt;157&lt;/RecNum&gt;&lt;DisplayText&gt;&lt;style face="superscript"&gt;71&lt;/style&gt;&lt;/DisplayText&gt;&lt;record&gt;&lt;rec-number&gt;157&lt;/rec-number&gt;&lt;foreign-keys&gt;&lt;key app="EN" db-id="dfzxspwrx00eroe9e5fvxerhvsv9see0v2w2" timestamp="1617891650"&gt;157&lt;/key&gt;&lt;/foreign-keys&gt;&lt;ref-type name="Government Document"&gt;46&lt;/ref-type&gt;&lt;contributors&gt;&lt;authors&gt;&lt;author&gt;World Health Organization &lt;/author&gt;&lt;/authors&gt;&lt;/contributors&gt;&lt;titles&gt;&lt;title&gt;Global action plan on physical activity 2018–2030: more active people for a healthier world&lt;/title&gt;&lt;/titles&gt;&lt;dates&gt;&lt;year&gt;2018&lt;/year&gt;&lt;/dates&gt;&lt;pub-location&gt;Geneva &lt;/pub-location&gt;&lt;publisher&gt;World Health Organization&lt;/publisher&gt;&lt;urls&gt;&lt;related-urls&gt;&lt;url&gt;https://www.who.int/ncds/prevention/physical-activity/global-action-plan-2018-2030/en/&lt;/url&gt;&lt;/related-urls&gt;&lt;/urls&gt;&lt;/record&gt;&lt;/Cite&gt;&lt;/EndNote&gt;</w:instrText>
      </w:r>
      <w:r>
        <w:rPr>
          <w:rFonts w:cstheme="minorHAnsi"/>
        </w:rPr>
        <w:fldChar w:fldCharType="separate"/>
      </w:r>
      <w:r w:rsidR="000941E8" w:rsidRPr="000941E8">
        <w:rPr>
          <w:rFonts w:cstheme="minorHAnsi"/>
          <w:noProof/>
          <w:vertAlign w:val="superscript"/>
        </w:rPr>
        <w:t>71</w:t>
      </w:r>
      <w:r>
        <w:rPr>
          <w:rFonts w:cstheme="minorHAnsi"/>
        </w:rPr>
        <w:fldChar w:fldCharType="end"/>
      </w:r>
      <w:r>
        <w:rPr>
          <w:rFonts w:cstheme="minorHAnsi"/>
        </w:rPr>
        <w:t xml:space="preserve"> </w:t>
      </w:r>
      <w:r w:rsidR="004624EE">
        <w:rPr>
          <w:rFonts w:cstheme="minorHAnsi"/>
        </w:rPr>
        <w:t>Low back pain and osteoarthr</w:t>
      </w:r>
      <w:r w:rsidR="00F64BED">
        <w:rPr>
          <w:rFonts w:cstheme="minorHAnsi"/>
        </w:rPr>
        <w:t>itis are two of the most common, most costly and most debi</w:t>
      </w:r>
      <w:r w:rsidR="002B3A87">
        <w:rPr>
          <w:rFonts w:cstheme="minorHAnsi"/>
        </w:rPr>
        <w:t xml:space="preserve">litating persistent musculoskeletal pain conditions. </w:t>
      </w:r>
      <w:r w:rsidR="005E0479">
        <w:t xml:space="preserve">However, people with persistent </w:t>
      </w:r>
      <w:r w:rsidR="008E6561">
        <w:t>low back pain</w:t>
      </w:r>
      <w:r w:rsidR="005E0479">
        <w:t xml:space="preserve"> are less active than matched healthy controls</w:t>
      </w:r>
      <w:r w:rsidR="008C4E9F">
        <w:fldChar w:fldCharType="begin"/>
      </w:r>
      <w:r w:rsidR="000941E8">
        <w:instrText xml:space="preserve"> ADDIN EN.CITE &lt;EndNote&gt;&lt;Cite&gt;&lt;Author&gt;Ryan&lt;/Author&gt;&lt;Year&gt;2009&lt;/Year&gt;&lt;RecNum&gt;5&lt;/RecNum&gt;&lt;DisplayText&gt;&lt;style face="superscript"&gt;82&lt;/style&gt;&lt;/DisplayText&gt;&lt;record&gt;&lt;rec-number&gt;5&lt;/rec-number&gt;&lt;foreign-keys&gt;&lt;key app="EN" db-id="dfzxspwrx00eroe9e5fvxerhvsv9see0v2w2" timestamp="1603300420"&gt;5&lt;/key&gt;&lt;/foreign-keys&gt;&lt;ref-type name="Journal Article"&gt;17&lt;/ref-type&gt;&lt;contributors&gt;&lt;authors&gt;&lt;author&gt;Ryan, Cormac G.&lt;/author&gt;&lt;author&gt;Margaret Grant, P.&lt;/author&gt;&lt;author&gt;Dall, Philippa M.&lt;/author&gt;&lt;author&gt;Gray, Heather&lt;/author&gt;&lt;author&gt;Newton, Mary&lt;/author&gt;&lt;author&gt;Granat, Malcolm H.&lt;/author&gt;&lt;/authors&gt;&lt;/contributors&gt;&lt;titles&gt;&lt;title&gt;Individuals with chronic low back pain have a lower level, and an altered pattern, of physical activity compared with matched controls: an observational study&lt;/title&gt;&lt;secondary-title&gt;Australian Journal of Physiotherapy&lt;/secondary-title&gt;&lt;/titles&gt;&lt;periodical&gt;&lt;full-title&gt;Australian Journal of Physiotherapy&lt;/full-title&gt;&lt;/periodical&gt;&lt;pages&gt;53-58&lt;/pages&gt;&lt;volume&gt;55&lt;/volume&gt;&lt;number&gt;1&lt;/number&gt;&lt;keywords&gt;&lt;keyword&gt;Low back pain&lt;/keyword&gt;&lt;keyword&gt;Physical activity&lt;/keyword&gt;&lt;keyword&gt;Measurement&lt;/keyword&gt;&lt;keyword&gt;Matched pair analysis&lt;/keyword&gt;&lt;/keywords&gt;&lt;dates&gt;&lt;year&gt;2009&lt;/year&gt;&lt;pub-dates&gt;&lt;date&gt;2009/01/01/&lt;/date&gt;&lt;/pub-dates&gt;&lt;/dates&gt;&lt;isbn&gt;0004-9514&lt;/isbn&gt;&lt;urls&gt;&lt;related-urls&gt;&lt;url&gt;http://www.sciencedirect.com/science/article/pii/S0004951409700613&lt;/url&gt;&lt;/related-urls&gt;&lt;/urls&gt;&lt;electronic-resource-num&gt;https://doi.org/10.1016/S0004-9514(09)70061-3&lt;/electronic-resource-num&gt;&lt;/record&gt;&lt;/Cite&gt;&lt;/EndNote&gt;</w:instrText>
      </w:r>
      <w:r w:rsidR="008C4E9F">
        <w:fldChar w:fldCharType="separate"/>
      </w:r>
      <w:r w:rsidR="000941E8" w:rsidRPr="000941E8">
        <w:rPr>
          <w:noProof/>
          <w:vertAlign w:val="superscript"/>
        </w:rPr>
        <w:t>82</w:t>
      </w:r>
      <w:r w:rsidR="008C4E9F">
        <w:fldChar w:fldCharType="end"/>
      </w:r>
      <w:r w:rsidR="005E0479">
        <w:t xml:space="preserve"> and those with </w:t>
      </w:r>
      <w:r w:rsidR="00183E17">
        <w:t>the condition</w:t>
      </w:r>
      <w:r w:rsidR="005E0479">
        <w:t xml:space="preserve"> that have higher disability are more likely to have lower PA levels</w:t>
      </w:r>
      <w:r w:rsidR="00010979">
        <w:t>.</w:t>
      </w:r>
      <w:r w:rsidR="008C4E9F">
        <w:fldChar w:fldCharType="begin"/>
      </w:r>
      <w:r w:rsidR="00A5432E">
        <w:instrText xml:space="preserve"> ADDIN EN.CITE &lt;EndNote&gt;&lt;Cite&gt;&lt;Author&gt;Lin&lt;/Author&gt;&lt;Year&gt;2011&lt;/Year&gt;&lt;RecNum&gt;42&lt;/RecNum&gt;&lt;DisplayText&gt;&lt;style face="superscript"&gt;54&lt;/style&gt;&lt;/DisplayText&gt;&lt;record&gt;&lt;rec-number&gt;42&lt;/rec-number&gt;&lt;foreign-keys&gt;&lt;key app="EN" db-id="dfzxspwrx00eroe9e5fvxerhvsv9see0v2w2" timestamp="1604313758"&gt;42&lt;/key&gt;&lt;/foreign-keys&gt;&lt;ref-type name="Journal Article"&gt;17&lt;/ref-type&gt;&lt;contributors&gt;&lt;authors&gt;&lt;author&gt;Lin, Chung-Wei Christine&lt;/author&gt;&lt;author&gt;McAuley, James H.&lt;/author&gt;&lt;author&gt;Macedo, Luciana&lt;/author&gt;&lt;author&gt;Barnett, Dominique C.&lt;/author&gt;&lt;author&gt;Smeets, Rob J.&lt;/author&gt;&lt;author&gt;Verbunt, Jeanine A.&lt;/author&gt;&lt;/authors&gt;&lt;/contributors&gt;&lt;titles&gt;&lt;title&gt;Relationship between physical activity and disability in low back pain: A systematic review and meta-analysis&lt;/title&gt;&lt;secondary-title&gt;PAIN®&lt;/secondary-title&gt;&lt;/titles&gt;&lt;periodical&gt;&lt;full-title&gt;PAIN®&lt;/full-title&gt;&lt;/periodical&gt;&lt;pages&gt;607-613&lt;/pages&gt;&lt;volume&gt;152&lt;/volume&gt;&lt;number&gt;3&lt;/number&gt;&lt;keywords&gt;&lt;keyword&gt;Physical activity&lt;/keyword&gt;&lt;keyword&gt;Disability&lt;/keyword&gt;&lt;keyword&gt;Low back pain&lt;/keyword&gt;&lt;keyword&gt;Systematic review&lt;/keyword&gt;&lt;/keywords&gt;&lt;dates&gt;&lt;year&gt;2011&lt;/year&gt;&lt;pub-dates&gt;&lt;date&gt;2011/03/01/&lt;/date&gt;&lt;/pub-dates&gt;&lt;/dates&gt;&lt;isbn&gt;0304-3959&lt;/isbn&gt;&lt;urls&gt;&lt;related-urls&gt;&lt;url&gt;http://www.sciencedirect.com/science/article/pii/S0304395910007190&lt;/url&gt;&lt;/related-urls&gt;&lt;/urls&gt;&lt;electronic-resource-num&gt;https://doi.org/10.1016/j.pain.2010.11.034&lt;/electronic-resource-num&gt;&lt;/record&gt;&lt;/Cite&gt;&lt;/EndNote&gt;</w:instrText>
      </w:r>
      <w:r w:rsidR="008C4E9F">
        <w:fldChar w:fldCharType="separate"/>
      </w:r>
      <w:r w:rsidR="00A5432E" w:rsidRPr="00A5432E">
        <w:rPr>
          <w:noProof/>
          <w:vertAlign w:val="superscript"/>
        </w:rPr>
        <w:t>54</w:t>
      </w:r>
      <w:r w:rsidR="008C4E9F">
        <w:fldChar w:fldCharType="end"/>
      </w:r>
      <w:r w:rsidR="005E0479">
        <w:t xml:space="preserve"> Similarly, only small to moderate </w:t>
      </w:r>
      <w:r w:rsidR="00D55730">
        <w:t xml:space="preserve">numbers </w:t>
      </w:r>
      <w:r w:rsidR="005E0479">
        <w:t xml:space="preserve">of people with hip and knee </w:t>
      </w:r>
      <w:r w:rsidR="0088622A">
        <w:t xml:space="preserve">osteoarthritis </w:t>
      </w:r>
      <w:r w:rsidR="005E0479">
        <w:t>meet PA guidelines</w:t>
      </w:r>
      <w:r w:rsidR="00010979">
        <w:t>.</w:t>
      </w:r>
      <w:r w:rsidR="008C4E9F">
        <w:fldChar w:fldCharType="begin"/>
      </w:r>
      <w:r w:rsidR="000941E8">
        <w:instrText xml:space="preserve"> ADDIN EN.CITE &lt;EndNote&gt;&lt;Cite&gt;&lt;Author&gt;Wallis&lt;/Author&gt;&lt;Year&gt;2013&lt;/Year&gt;&lt;RecNum&gt;34&lt;/RecNum&gt;&lt;DisplayText&gt;&lt;style face="superscript"&gt;99&lt;/style&gt;&lt;/DisplayText&gt;&lt;record&gt;&lt;rec-number&gt;34&lt;/rec-number&gt;&lt;foreign-keys&gt;&lt;key app="EN" db-id="dfzxspwrx00eroe9e5fvxerhvsv9see0v2w2" timestamp="1604313409"&gt;34&lt;/key&gt;&lt;/foreign-keys&gt;&lt;ref-type name="Journal Article"&gt;17&lt;/ref-type&gt;&lt;contributors&gt;&lt;authors&gt;&lt;author&gt;Wallis, J. A.&lt;/author&gt;&lt;author&gt;Webster, K. E.&lt;/author&gt;&lt;author&gt;Levinger, P.&lt;/author&gt;&lt;author&gt;Taylor, N. F.&lt;/author&gt;&lt;/authors&gt;&lt;/contributors&gt;&lt;titles&gt;&lt;title&gt;What proportion of people with hip and knee osteoarthritis meet physical activity guidelines? A systematic review and meta-analysis&lt;/title&gt;&lt;secondary-title&gt;Osteoarthritis and Cartilage&lt;/secondary-title&gt;&lt;/titles&gt;&lt;periodical&gt;&lt;full-title&gt;Osteoarthritis and Cartilage&lt;/full-title&gt;&lt;/periodical&gt;&lt;pages&gt;1648-1659&lt;/pages&gt;&lt;volume&gt;21&lt;/volume&gt;&lt;number&gt;11&lt;/number&gt;&lt;keywords&gt;&lt;keyword&gt;Osteoarthritis&lt;/keyword&gt;&lt;keyword&gt;Hip&lt;/keyword&gt;&lt;keyword&gt;Knee&lt;/keyword&gt;&lt;keyword&gt;Physical activity&lt;/keyword&gt;&lt;keyword&gt;Activity monitor&lt;/keyword&gt;&lt;/keywords&gt;&lt;dates&gt;&lt;year&gt;2013&lt;/year&gt;&lt;pub-dates&gt;&lt;date&gt;2013/11/01/&lt;/date&gt;&lt;/pub-dates&gt;&lt;/dates&gt;&lt;isbn&gt;1063-4584&lt;/isbn&gt;&lt;urls&gt;&lt;related-urls&gt;&lt;url&gt;http://www.sciencedirect.com/science/article/pii/S1063458413009060&lt;/url&gt;&lt;/related-urls&gt;&lt;/urls&gt;&lt;electronic-resource-num&gt;https://doi.org/10.1016/j.joca.2013.08.003&lt;/electronic-resource-num&gt;&lt;/record&gt;&lt;/Cite&gt;&lt;/EndNote&gt;</w:instrText>
      </w:r>
      <w:r w:rsidR="008C4E9F">
        <w:fldChar w:fldCharType="separate"/>
      </w:r>
      <w:r w:rsidR="000941E8" w:rsidRPr="000941E8">
        <w:rPr>
          <w:noProof/>
          <w:vertAlign w:val="superscript"/>
        </w:rPr>
        <w:t>99</w:t>
      </w:r>
      <w:r w:rsidR="008C4E9F">
        <w:fldChar w:fldCharType="end"/>
      </w:r>
      <w:r w:rsidR="005E0479">
        <w:t xml:space="preserve"> </w:t>
      </w:r>
    </w:p>
    <w:p w14:paraId="059AC395" w14:textId="77777777" w:rsidR="00B973D6" w:rsidRDefault="00B973D6" w:rsidP="000941E8">
      <w:pPr>
        <w:autoSpaceDE w:val="0"/>
        <w:autoSpaceDN w:val="0"/>
        <w:adjustRightInd w:val="0"/>
        <w:spacing w:after="0" w:line="480" w:lineRule="auto"/>
        <w:rPr>
          <w:color w:val="FF0000"/>
        </w:rPr>
      </w:pPr>
    </w:p>
    <w:p w14:paraId="361797ED" w14:textId="0A9DBA23" w:rsidR="005E0479" w:rsidRPr="006C05F6" w:rsidRDefault="0088622A" w:rsidP="00975F2B">
      <w:pPr>
        <w:spacing w:line="480" w:lineRule="auto"/>
        <w:rPr>
          <w:color w:val="FF0000"/>
        </w:rPr>
      </w:pPr>
      <w:r>
        <w:lastRenderedPageBreak/>
        <w:t>PA is safe f</w:t>
      </w:r>
      <w:r w:rsidR="005E0479">
        <w:t xml:space="preserve">or people with </w:t>
      </w:r>
      <w:r>
        <w:t>persistent musculoskeletal pain</w:t>
      </w:r>
      <w:r w:rsidR="00DF1395">
        <w:fldChar w:fldCharType="begin"/>
      </w:r>
      <w:r w:rsidR="00A5432E">
        <w:instrText xml:space="preserve"> ADDIN EN.CITE &lt;EndNote&gt;&lt;Cite&gt;&lt;Author&gt;Geneen&lt;/Author&gt;&lt;Year&gt;2017&lt;/Year&gt;&lt;RecNum&gt;35&lt;/RecNum&gt;&lt;DisplayText&gt;&lt;style face="superscript"&gt;35&lt;/style&gt;&lt;/DisplayText&gt;&lt;record&gt;&lt;rec-number&gt;35&lt;/rec-number&gt;&lt;foreign-keys&gt;&lt;key app="EN" db-id="dfzxspwrx00eroe9e5fvxerhvsv9see0v2w2" timestamp="1604313451"&gt;35&lt;/key&gt;&lt;/foreign-keys&gt;&lt;ref-type name="Journal Article"&gt;17&lt;/ref-type&gt;&lt;contributors&gt;&lt;authors&gt;&lt;author&gt;Geneen, L. J.&lt;/author&gt;&lt;author&gt;Moore, R. A.&lt;/author&gt;&lt;author&gt;Clarke, C.&lt;/author&gt;&lt;author&gt;Martin, D.&lt;/author&gt;&lt;author&gt;Colvin, L. A.&lt;/author&gt;&lt;author&gt;Smith, B. H.&lt;/author&gt;&lt;/authors&gt;&lt;/contributors&gt;&lt;titles&gt;&lt;title&gt;Physical activity and exercise for chronic pain in adults: an overview of Cochrane Reviews&lt;/title&gt;&lt;secondary-title&gt;Cochrane Database of Systematic Reviews&lt;/secondary-title&gt;&lt;/titles&gt;&lt;periodical&gt;&lt;full-title&gt;Cochrane Database of Systematic Reviews&lt;/full-title&gt;&lt;/periodical&gt;&lt;number&gt;4&lt;/number&gt;&lt;keywords&gt;&lt;keyword&gt;Adult&lt;/keyword&gt;&lt;keyword&gt;Chronic Pain [mortality, psychology, *therapy]&lt;/keyword&gt;&lt;keyword&gt;Exercise Therapy [adverse effects, *methods]&lt;/keyword&gt;&lt;keyword&gt;Health Services Needs and Demand&lt;/keyword&gt;&lt;keyword&gt;Humans&lt;/keyword&gt;&lt;keyword&gt;Myalgia [etiology]&lt;/keyword&gt;&lt;keyword&gt;Pain Measurement&lt;/keyword&gt;&lt;keyword&gt;Patient Compliance&lt;/keyword&gt;&lt;keyword&gt;Quality of Life&lt;/keyword&gt;&lt;keyword&gt;Randomized Controlled Trials as Topic&lt;/keyword&gt;&lt;keyword&gt;Review Literature as Topic&lt;/keyword&gt;&lt;/keywords&gt;&lt;dates&gt;&lt;year&gt;2017&lt;/year&gt;&lt;/dates&gt;&lt;publisher&gt;John Wiley &amp;amp; Sons, Ltd&lt;/publisher&gt;&lt;isbn&gt;1465-1858&lt;/isbn&gt;&lt;accession-num&gt;CD011279&lt;/accession-num&gt;&lt;urls&gt;&lt;related-urls&gt;&lt;url&gt;https://doi.org//10.1002/14651858.CD011279.pub3&lt;/url&gt;&lt;/related-urls&gt;&lt;/urls&gt;&lt;electronic-resource-num&gt;10.1002/14651858.CD011279.pub3&lt;/electronic-resource-num&gt;&lt;/record&gt;&lt;/Cite&gt;&lt;/EndNote&gt;</w:instrText>
      </w:r>
      <w:r w:rsidR="00DF1395">
        <w:fldChar w:fldCharType="separate"/>
      </w:r>
      <w:r w:rsidR="00A5432E" w:rsidRPr="00A5432E">
        <w:rPr>
          <w:noProof/>
          <w:vertAlign w:val="superscript"/>
        </w:rPr>
        <w:t>35</w:t>
      </w:r>
      <w:r w:rsidR="00DF1395">
        <w:fldChar w:fldCharType="end"/>
      </w:r>
      <w:r w:rsidR="00656647">
        <w:t xml:space="preserve"> and</w:t>
      </w:r>
      <w:r w:rsidR="00515648">
        <w:t xml:space="preserve"> </w:t>
      </w:r>
      <w:r w:rsidR="005E0479">
        <w:t>can be effective at improving physical function and quality of life</w:t>
      </w:r>
      <w:r w:rsidR="00656647">
        <w:t>.</w:t>
      </w:r>
      <w:r w:rsidR="008C4E9F">
        <w:fldChar w:fldCharType="begin">
          <w:fldData xml:space="preserve">PEVuZE5vdGU+PENpdGU+PEF1dGhvcj5GcmFuc2VuPC9BdXRob3I+PFllYXI+MjAxNTwvWWVhcj48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</w:fldData>
        </w:fldChar>
      </w:r>
      <w:r w:rsidR="000941E8">
        <w:instrText xml:space="preserve"> ADDIN EN.CITE </w:instrText>
      </w:r>
      <w:r w:rsidR="000941E8">
        <w:fldChar w:fldCharType="begin">
          <w:fldData xml:space="preserve">PEVuZE5vdGU+PENpdGU+PEF1dGhvcj5GcmFuc2VuPC9BdXRob3I+PFllYXI+MjAxNTwvWWVhcj48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</w:fldData>
        </w:fldChar>
      </w:r>
      <w:r w:rsidR="000941E8">
        <w:instrText xml:space="preserve"> ADDIN EN.CITE.DATA </w:instrText>
      </w:r>
      <w:r w:rsidR="000941E8">
        <w:fldChar w:fldCharType="end"/>
      </w:r>
      <w:r w:rsidR="008C4E9F">
        <w:fldChar w:fldCharType="separate"/>
      </w:r>
      <w:r w:rsidR="000941E8" w:rsidRPr="000941E8">
        <w:rPr>
          <w:noProof/>
          <w:vertAlign w:val="superscript"/>
        </w:rPr>
        <w:t>34, 35, 69, 89</w:t>
      </w:r>
      <w:r w:rsidR="008C4E9F">
        <w:fldChar w:fldCharType="end"/>
      </w:r>
      <w:r w:rsidR="003269EF">
        <w:t xml:space="preserve"> PA is associated with reduced premature mortality</w:t>
      </w:r>
      <w:r w:rsidR="00010979">
        <w:t>,</w:t>
      </w:r>
      <w:r w:rsidR="003269EF">
        <w:fldChar w:fldCharType="begin"/>
      </w:r>
      <w:r w:rsidR="00A5432E">
        <w:instrText xml:space="preserve"> ADDIN EN.CITE &lt;EndNote&gt;&lt;Cite&gt;&lt;Author&gt;Ekelund&lt;/Author&gt;&lt;Year&gt;2019&lt;/Year&gt;&lt;RecNum&gt;29&lt;/RecNum&gt;&lt;DisplayText&gt;&lt;style face="superscript"&gt;29&lt;/style&gt;&lt;/DisplayText&gt;&lt;record&gt;&lt;rec-number&gt;29&lt;/rec-number&gt;&lt;foreign-keys&gt;&lt;key app="EN" db-id="dfzxspwrx00eroe9e5fvxerhvsv9see0v2w2" timestamp="1604313123"&gt;29&lt;/key&gt;&lt;/foreign-keys&gt;&lt;ref-type name="Journal Article"&gt;17&lt;/ref-type&gt;&lt;contributors&gt;&lt;authors&gt;&lt;author&gt;Ekelund, Ulf&lt;/author&gt;&lt;author&gt;Tarp, Jakob&lt;/author&gt;&lt;author&gt;Steene-Johannessen, Jostein&lt;/author&gt;&lt;author&gt;Hansen, Bjørge H&lt;/author&gt;&lt;author&gt;Jefferis, Barbara&lt;/author&gt;&lt;author&gt;Fagerland, Morten W&lt;/author&gt;&lt;author&gt;Whincup, Peter&lt;/author&gt;&lt;author&gt;Diaz, Keith M&lt;/author&gt;&lt;author&gt;Hooker, Steven P&lt;/author&gt;&lt;author&gt;Chernofsky, Ariel&lt;/author&gt;&lt;author&gt;Larson, Martin G&lt;/author&gt;&lt;author&gt;Spartano, Nicole&lt;/author&gt;&lt;author&gt;Vasan, Ramachandran S&lt;/author&gt;&lt;author&gt;Dohrn, Ing-Mari&lt;/author&gt;&lt;author&gt;Hagströmer, Maria&lt;/author&gt;&lt;author&gt;Edwardson, Charlotte&lt;/author&gt;&lt;author&gt;Yates, Thomas&lt;/author&gt;&lt;author&gt;Shiroma, Eric&lt;/author&gt;&lt;author&gt;Anderssen, Sigmund A&lt;/author&gt;&lt;author&gt;Lee, I-Min&lt;/author&gt;&lt;/authors&gt;&lt;/contributors&gt;&lt;titles&gt;&lt;title&gt;Dose-response associations between accelerometry measured physical activity and sedentary time and all cause mortality: systematic review and harmonised meta-analysis&lt;/title&gt;&lt;secondary-title&gt;BMJ&lt;/secondary-title&gt;&lt;/titles&gt;&lt;periodical&gt;&lt;full-title&gt;BMJ&lt;/full-title&gt;&lt;/periodical&gt;&lt;pages&gt;l4570&lt;/pages&gt;&lt;volume&gt;366&lt;/volume&gt;&lt;dates&gt;&lt;year&gt;2019&lt;/year&gt;&lt;/dates&gt;&lt;urls&gt;&lt;related-urls&gt;&lt;url&gt;https://www.bmj.com/content/bmj/366/bmj.l4570.full.pdf&lt;/url&gt;&lt;/related-urls&gt;&lt;/urls&gt;&lt;electronic-resource-num&gt;10.1136/bmj.l4570&lt;/electronic-resource-num&gt;&lt;/record&gt;&lt;/Cite&gt;&lt;/EndNote&gt;</w:instrText>
      </w:r>
      <w:r w:rsidR="003269EF">
        <w:fldChar w:fldCharType="separate"/>
      </w:r>
      <w:r w:rsidR="00A5432E" w:rsidRPr="00A5432E">
        <w:rPr>
          <w:noProof/>
          <w:vertAlign w:val="superscript"/>
        </w:rPr>
        <w:t>29</w:t>
      </w:r>
      <w:r w:rsidR="003269EF">
        <w:fldChar w:fldCharType="end"/>
      </w:r>
      <w:r w:rsidR="003269EF">
        <w:t xml:space="preserve"> and is effective in reducing the impact of numerous associated health problems common in people with persistent musculoskeletal pain</w:t>
      </w:r>
      <w:r w:rsidR="00010979">
        <w:t>.</w:t>
      </w:r>
      <w:r w:rsidR="003269EF">
        <w:fldChar w:fldCharType="begin">
          <w:fldData xml:space="preserve">PEVuZE5vdGU+PENpdGU+PEF1dGhvcj5TaGF3PC9BdXRob3I+PFllYXI+MjAwNjwvWWVhcj48UmVj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kRpZXQsIFJlZHVjaW5nPC9rZXl3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</w:fldData>
        </w:fldChar>
      </w:r>
      <w:r w:rsidR="000941E8">
        <w:instrText xml:space="preserve"> ADDIN EN.CITE </w:instrText>
      </w:r>
      <w:r w:rsidR="000941E8">
        <w:fldChar w:fldCharType="begin">
          <w:fldData xml:space="preserve">PEVuZE5vdGU+PENpdGU+PEF1dGhvcj5TaGF3PC9BdXRob3I+PFllYXI+MjAwNjwvWWVhcj48UmVj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</w:fldData>
        </w:fldChar>
      </w:r>
      <w:r w:rsidR="000941E8">
        <w:instrText xml:space="preserve"> ADDIN EN.CITE.DATA </w:instrText>
      </w:r>
      <w:r w:rsidR="000941E8">
        <w:fldChar w:fldCharType="end"/>
      </w:r>
      <w:r w:rsidR="003269EF">
        <w:fldChar w:fldCharType="separate"/>
      </w:r>
      <w:r w:rsidR="000941E8" w:rsidRPr="000941E8">
        <w:rPr>
          <w:noProof/>
          <w:vertAlign w:val="superscript"/>
        </w:rPr>
        <w:t>52, 86, 88</w:t>
      </w:r>
      <w:r w:rsidR="003269EF">
        <w:fldChar w:fldCharType="end"/>
      </w:r>
      <w:r w:rsidR="00656647">
        <w:t xml:space="preserve"> PA</w:t>
      </w:r>
      <w:r w:rsidR="00515648">
        <w:t xml:space="preserve"> </w:t>
      </w:r>
      <w:r w:rsidR="005E0479">
        <w:t xml:space="preserve">is recommended in national guidelines for management of </w:t>
      </w:r>
      <w:r w:rsidR="00656647">
        <w:t>osteoarthritis</w:t>
      </w:r>
      <w:r w:rsidR="00010979">
        <w:t>,</w:t>
      </w:r>
      <w:r w:rsidR="008C4E9F">
        <w:fldChar w:fldCharType="begin"/>
      </w:r>
      <w:r w:rsidR="000941E8">
        <w:instrText xml:space="preserve"> ADDIN EN.CITE &lt;EndNote&gt;&lt;Cite&gt;&lt;Author&gt;NICE&lt;/Author&gt;&lt;Year&gt;2014&lt;/Year&gt;&lt;RecNum&gt;20&lt;/RecNum&gt;&lt;DisplayText&gt;&lt;style face="superscript"&gt;66, 78&lt;/style&gt;&lt;/DisplayText&gt;&lt;record&gt;&lt;rec-number&gt;20&lt;/rec-number&gt;&lt;foreign-keys&gt;&lt;key app="EN" db-id="dfzxspwrx00eroe9e5fvxerhvsv9see0v2w2" timestamp="1604311564"&gt;20&lt;/key&gt;&lt;/foreign-keys&gt;&lt;ref-type name="Web Page"&gt;12&lt;/ref-type&gt;&lt;contributors&gt;&lt;authors&gt;&lt;author&gt;NICE&lt;/author&gt;&lt;/authors&gt;&lt;/contributors&gt;&lt;titles&gt;&lt;title&gt;Osteoarthritis: care and management (NICE Guideline 177)&lt;/title&gt;&lt;/titles&gt;&lt;volume&gt;2020&lt;/volume&gt;&lt;number&gt;22 October &lt;/number&gt;&lt;dates&gt;&lt;year&gt;2014&lt;/year&gt;&lt;/dates&gt;&lt;urls&gt;&lt;related-urls&gt;&lt;url&gt;https://www.nice.org.uk/guidance/cg177&lt;/url&gt;&lt;/related-urls&gt;&lt;/urls&gt;&lt;/record&gt;&lt;/Cite&gt;&lt;Cite&gt;&lt;Author&gt;RACGP&lt;/Author&gt;&lt;Year&gt;2018&lt;/Year&gt;&lt;RecNum&gt;21&lt;/RecNum&gt;&lt;record&gt;&lt;rec-number&gt;21&lt;/rec-number&gt;&lt;foreign-keys&gt;&lt;key app="EN" db-id="dfzxspwrx00eroe9e5fvxerhvsv9see0v2w2" timestamp="1604312114"&gt;21&lt;/key&gt;&lt;/foreign-keys&gt;&lt;ref-type name="Book"&gt;6&lt;/ref-type&gt;&lt;contributors&gt;&lt;authors&gt;&lt;author&gt;RACGP&lt;/author&gt;&lt;/authors&gt;&lt;/contributors&gt;&lt;titles&gt;&lt;title&gt;Guideline for the management of knee and hip osteoarthritis &lt;/title&gt;&lt;/titles&gt;&lt;edition&gt;2nd &lt;/edition&gt;&lt;dates&gt;&lt;year&gt;2018&lt;/year&gt;&lt;/dates&gt;&lt;pub-location&gt;East Melbourne, Victoria &lt;/pub-location&gt;&lt;publisher&gt;RACGP &lt;/publisher&gt;&lt;urls&gt;&lt;/urls&gt;&lt;/record&gt;&lt;/Cite&gt;&lt;/EndNote&gt;</w:instrText>
      </w:r>
      <w:r w:rsidR="008C4E9F">
        <w:fldChar w:fldCharType="separate"/>
      </w:r>
      <w:r w:rsidR="000941E8" w:rsidRPr="000941E8">
        <w:rPr>
          <w:noProof/>
          <w:vertAlign w:val="superscript"/>
        </w:rPr>
        <w:t>66, 78</w:t>
      </w:r>
      <w:r w:rsidR="008C4E9F">
        <w:fldChar w:fldCharType="end"/>
      </w:r>
      <w:r w:rsidR="00021C08">
        <w:t xml:space="preserve"> </w:t>
      </w:r>
      <w:r w:rsidR="00656647">
        <w:t>low back pain</w:t>
      </w:r>
      <w:r w:rsidR="005E0479">
        <w:t xml:space="preserve"> and sciatica</w:t>
      </w:r>
      <w:r w:rsidR="00C353E8">
        <w:t>.</w:t>
      </w:r>
      <w:r w:rsidR="008C4E9F">
        <w:fldChar w:fldCharType="begin">
          <w:fldData xml:space="preserve">PEVuZE5vdGU+PENpdGU+PEF1dGhvcj5OSUNFPC9BdXRob3I+PFllYXI+MjAxNjwvWWVhcj48UmVj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</w:fldData>
        </w:fldChar>
      </w:r>
      <w:r w:rsidR="000941E8">
        <w:instrText xml:space="preserve"> ADDIN EN.CITE </w:instrText>
      </w:r>
      <w:r w:rsidR="000941E8">
        <w:fldChar w:fldCharType="begin">
          <w:fldData xml:space="preserve">PEVuZE5vdGU+PENpdGU+PEF1dGhvcj5OSUNFPC9BdXRob3I+PFllYXI+MjAxNjwvWWVhcj48UmVj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</w:fldData>
        </w:fldChar>
      </w:r>
      <w:r w:rsidR="000941E8">
        <w:instrText xml:space="preserve"> ADDIN EN.CITE.DATA </w:instrText>
      </w:r>
      <w:r w:rsidR="000941E8">
        <w:fldChar w:fldCharType="end"/>
      </w:r>
      <w:r w:rsidR="008C4E9F">
        <w:fldChar w:fldCharType="separate"/>
      </w:r>
      <w:r w:rsidR="000941E8" w:rsidRPr="000941E8">
        <w:rPr>
          <w:noProof/>
          <w:vertAlign w:val="superscript"/>
        </w:rPr>
        <w:t>67, 77</w:t>
      </w:r>
      <w:r w:rsidR="008C4E9F">
        <w:fldChar w:fldCharType="end"/>
      </w:r>
      <w:r w:rsidR="005E0479">
        <w:t xml:space="preserve"> PA promotion and exercise therapy are also recommended as</w:t>
      </w:r>
      <w:r w:rsidR="00E271A4">
        <w:t xml:space="preserve"> part of</w:t>
      </w:r>
      <w:r w:rsidR="005E0479">
        <w:t xml:space="preserve"> first line treatment for </w:t>
      </w:r>
      <w:r w:rsidR="00656647">
        <w:t>low back pain</w:t>
      </w:r>
      <w:r w:rsidR="00C353E8">
        <w:t>.</w:t>
      </w:r>
      <w:r w:rsidR="008C4E9F">
        <w:fldChar w:fldCharType="begin">
          <w:fldData xml:space="preserve">PEVuZE5vdGU+PENpdGU+PEF1dGhvcj5Gb3N0ZXI8L0F1dGhvcj48WWVhcj4yMDE4PC9ZZWFyPjxS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</w:fldData>
        </w:fldChar>
      </w:r>
      <w:r w:rsidR="00A5432E">
        <w:instrText xml:space="preserve"> ADDIN EN.CITE </w:instrText>
      </w:r>
      <w:r w:rsidR="00A5432E">
        <w:fldChar w:fldCharType="begin">
          <w:fldData xml:space="preserve">PEVuZE5vdGU+PENpdGU+PEF1dGhvcj5Gb3N0ZXI8L0F1dGhvcj48WWVhcj4yMDE4PC9ZZWFyPjxS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</w:fldData>
        </w:fldChar>
      </w:r>
      <w:r w:rsidR="00A5432E">
        <w:instrText xml:space="preserve"> ADDIN EN.CITE.DATA </w:instrText>
      </w:r>
      <w:r w:rsidR="00A5432E">
        <w:fldChar w:fldCharType="end"/>
      </w:r>
      <w:r w:rsidR="008C4E9F">
        <w:fldChar w:fldCharType="separate"/>
      </w:r>
      <w:r w:rsidR="00A5432E" w:rsidRPr="00A5432E">
        <w:rPr>
          <w:noProof/>
          <w:vertAlign w:val="superscript"/>
        </w:rPr>
        <w:t>33</w:t>
      </w:r>
      <w:r w:rsidR="008C4E9F">
        <w:fldChar w:fldCharType="end"/>
      </w:r>
      <w:r w:rsidR="005E0479">
        <w:t xml:space="preserve"> National public health campaigns have recommended reducing sedentary behaviour</w:t>
      </w:r>
      <w:r w:rsidR="00C2071C">
        <w:t xml:space="preserve"> (SB)</w:t>
      </w:r>
      <w:r w:rsidR="005E0479">
        <w:t xml:space="preserve"> </w:t>
      </w:r>
      <w:r w:rsidR="009E75F4">
        <w:t>to</w:t>
      </w:r>
      <w:r w:rsidR="005E0479">
        <w:t xml:space="preserve"> </w:t>
      </w:r>
      <w:r w:rsidR="00D55730">
        <w:t xml:space="preserve">improve </w:t>
      </w:r>
      <w:r w:rsidR="005E0479">
        <w:t xml:space="preserve">the management of long-term health conditions, such as </w:t>
      </w:r>
      <w:r w:rsidR="004868B3">
        <w:t>persistent musculoskeletal pain</w:t>
      </w:r>
      <w:r w:rsidR="00EC4A6D">
        <w:t>.</w:t>
      </w:r>
      <w:r w:rsidR="008C4E9F">
        <w:fldChar w:fldCharType="begin"/>
      </w:r>
      <w:r w:rsidR="000941E8">
        <w:instrText xml:space="preserve"> ADDIN EN.CITE &lt;EndNote&gt;&lt;Cite&gt;&lt;Author&gt;PHE&lt;/Author&gt;&lt;Year&gt;2020&lt;/Year&gt;&lt;RecNum&gt;25&lt;/RecNum&gt;&lt;DisplayText&gt;&lt;style face="superscript"&gt;75&lt;/style&gt;&lt;/DisplayText&gt;&lt;record&gt;&lt;rec-number&gt;25&lt;/rec-number&gt;&lt;foreign-keys&gt;&lt;key app="EN" db-id="dfzxspwrx00eroe9e5fvxerhvsv9see0v2w2" timestamp="1604312877"&gt;25&lt;/key&gt;&lt;/foreign-keys&gt;&lt;ref-type name="Web Page"&gt;12&lt;/ref-type&gt;&lt;contributors&gt;&lt;authors&gt;&lt;author&gt;PHE&lt;/author&gt;&lt;/authors&gt;&lt;/contributors&gt;&lt;titles&gt;&lt;title&gt;Health matters: physical activity – prevention and management of long-term conditions. &lt;/title&gt;&lt;/titles&gt;&lt;volume&gt;2020&lt;/volume&gt;&lt;number&gt;22 October &lt;/number&gt;&lt;dates&gt;&lt;year&gt;2020&lt;/year&gt;&lt;/dates&gt;&lt;urls&gt;&lt;related-urls&gt;&lt;url&gt;https://www.gov.uk/government/publications/health-matters-physical-activity/health-matters-physical-activity-prevention-and-management-of-long-term-conditions &lt;/url&gt;&lt;/related-urls&gt;&lt;/urls&gt;&lt;/record&gt;&lt;/Cite&gt;&lt;/EndNote&gt;</w:instrText>
      </w:r>
      <w:r w:rsidR="008C4E9F">
        <w:fldChar w:fldCharType="separate"/>
      </w:r>
      <w:r w:rsidR="000941E8" w:rsidRPr="000941E8">
        <w:rPr>
          <w:noProof/>
          <w:vertAlign w:val="superscript"/>
        </w:rPr>
        <w:t>75</w:t>
      </w:r>
      <w:r w:rsidR="008C4E9F">
        <w:fldChar w:fldCharType="end"/>
      </w:r>
      <w:r w:rsidR="005E0479">
        <w:t xml:space="preserve"> </w:t>
      </w:r>
    </w:p>
    <w:p w14:paraId="422C3172" w14:textId="58505202" w:rsidR="005E0479" w:rsidRDefault="005E0479" w:rsidP="00975F2B">
      <w:pPr>
        <w:spacing w:line="480" w:lineRule="auto"/>
      </w:pPr>
      <w:r w:rsidRPr="00BD08C0">
        <w:t>Recent</w:t>
      </w:r>
      <w:r>
        <w:t xml:space="preserve"> systematic reviews and meta-analyses on PA interventions in people with </w:t>
      </w:r>
      <w:r w:rsidR="004868B3">
        <w:t>persistent musculoskeletal pain</w:t>
      </w:r>
      <w:r w:rsidR="0003336D">
        <w:t xml:space="preserve"> </w:t>
      </w:r>
      <w:r w:rsidR="00965121">
        <w:t>all have limitations.</w:t>
      </w:r>
      <w:r w:rsidR="0011350D">
        <w:fldChar w:fldCharType="begin">
          <w:fldData xml:space="preserve">PEVuZE5vdGU+PENpdGU+PEF1dGhvcj5PbGl2ZWlyYTwvQXV0aG9yPjxZZWFyPjIwMTY8L1llYXI+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</w:fldData>
        </w:fldChar>
      </w:r>
      <w:r w:rsidR="000941E8">
        <w:instrText xml:space="preserve"> ADDIN EN.CITE </w:instrText>
      </w:r>
      <w:r w:rsidR="000941E8">
        <w:fldChar w:fldCharType="begin">
          <w:fldData xml:space="preserve">PEVuZE5vdGU+PENpdGU+PEF1dGhvcj5PbGl2ZWlyYTwvQXV0aG9yPjxZZWFyPjIwMTY8L1llYXI+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</w:fldData>
        </w:fldChar>
      </w:r>
      <w:r w:rsidR="000941E8">
        <w:instrText xml:space="preserve"> ADDIN EN.CITE.DATA </w:instrText>
      </w:r>
      <w:r w:rsidR="000941E8">
        <w:fldChar w:fldCharType="end"/>
      </w:r>
      <w:r w:rsidR="0011350D">
        <w:fldChar w:fldCharType="separate"/>
      </w:r>
      <w:r w:rsidR="000941E8" w:rsidRPr="000941E8">
        <w:rPr>
          <w:noProof/>
          <w:vertAlign w:val="superscript"/>
        </w:rPr>
        <w:t>28, 55, 70</w:t>
      </w:r>
      <w:r w:rsidR="0011350D">
        <w:fldChar w:fldCharType="end"/>
      </w:r>
      <w:r>
        <w:t xml:space="preserve"> </w:t>
      </w:r>
      <w:r w:rsidR="00805098">
        <w:t xml:space="preserve">One </w:t>
      </w:r>
      <w:r w:rsidR="005328E8">
        <w:t>review</w:t>
      </w:r>
      <w:r w:rsidR="0011350D">
        <w:fldChar w:fldCharType="begin"/>
      </w:r>
      <w:r w:rsidR="00A5432E">
        <w:instrText xml:space="preserve"> ADDIN EN.CITE &lt;EndNote&gt;&lt;Cite&gt;&lt;Author&gt;Marley&lt;/Author&gt;&lt;Year&gt;2017&lt;/Year&gt;&lt;RecNum&gt;37&lt;/RecNum&gt;&lt;DisplayText&gt;&lt;style face="superscript"&gt;55&lt;/style&gt;&lt;/DisplayText&gt;&lt;record&gt;&lt;rec-number&gt;37&lt;/rec-number&gt;&lt;foreign-keys&gt;&lt;key app="EN" db-id="dfzxspwrx00eroe9e5fvxerhvsv9see0v2w2" timestamp="1604313532"&gt;37&lt;/key&gt;&lt;/foreign-keys&gt;&lt;ref-type name="Journal Article"&gt;17&lt;/ref-type&gt;&lt;contributors&gt;&lt;authors&gt;&lt;author&gt;Marley, Joanne&lt;/author&gt;&lt;author&gt;Tully, Mark A.&lt;/author&gt;&lt;author&gt;Porter-Armstrong, Alison&lt;/author&gt;&lt;author&gt;Bunting, Brendan&lt;/author&gt;&lt;author&gt;O’Hanlon, John&lt;/author&gt;&lt;author&gt;Atkins, Lou&lt;/author&gt;&lt;author&gt;Howes, Sarah&lt;/author&gt;&lt;author&gt;McDonough, Suzanne M.&lt;/author&gt;&lt;/authors&gt;&lt;/contributors&gt;&lt;titles&gt;&lt;title&gt;The effectiveness of interventions aimed at increasing physical activity in adults with persistent musculoskeletal pain: a systematic review and meta-analysis&lt;/title&gt;&lt;secondary-title&gt;BMC Musculoskeletal Disorders&lt;/secondary-title&gt;&lt;/titles&gt;&lt;periodical&gt;&lt;full-title&gt;BMC Musculoskeletal Disorders&lt;/full-title&gt;&lt;/periodical&gt;&lt;pages&gt;482&lt;/pages&gt;&lt;volume&gt;18&lt;/volume&gt;&lt;number&gt;1&lt;/number&gt;&lt;dates&gt;&lt;year&gt;2017&lt;/year&gt;&lt;pub-dates&gt;&lt;date&gt;2017/11/22&lt;/date&gt;&lt;/pub-dates&gt;&lt;/dates&gt;&lt;isbn&gt;1471-2474&lt;/isbn&gt;&lt;urls&gt;&lt;related-urls&gt;&lt;url&gt;https://doi.org/10.1186/s12891-017-1836-2&lt;/url&gt;&lt;/related-urls&gt;&lt;/urls&gt;&lt;electronic-resource-num&gt;10.1186/s12891-017-1836-2&lt;/electronic-resource-num&gt;&lt;/record&gt;&lt;/Cite&gt;&lt;/EndNote&gt;</w:instrText>
      </w:r>
      <w:r w:rsidR="0011350D">
        <w:fldChar w:fldCharType="separate"/>
      </w:r>
      <w:r w:rsidR="00A5432E" w:rsidRPr="00A5432E">
        <w:rPr>
          <w:noProof/>
          <w:vertAlign w:val="superscript"/>
        </w:rPr>
        <w:t>55</w:t>
      </w:r>
      <w:r w:rsidR="0011350D">
        <w:fldChar w:fldCharType="end"/>
      </w:r>
      <w:r>
        <w:t xml:space="preserve"> performed their meta-analysis defining their follow-up period from post-randomisation, rather than from post-intervention. </w:t>
      </w:r>
      <w:r w:rsidRPr="006C05F6">
        <w:t xml:space="preserve">The </w:t>
      </w:r>
      <w:r w:rsidRPr="00BD08C0">
        <w:t>length o</w:t>
      </w:r>
      <w:r w:rsidRPr="006C05F6">
        <w:t>f</w:t>
      </w:r>
      <w:r>
        <w:t xml:space="preserve"> PA interventions varies greatly and therefore, </w:t>
      </w:r>
      <w:r>
        <w:rPr>
          <w:shd w:val="clear" w:color="auto" w:fill="FFFFFF"/>
        </w:rPr>
        <w:t>what is considered long-term follow-up may coincide with still being in the intervention period, meaning this approach does not provide accurate estimates of immediate post-intervention effect</w:t>
      </w:r>
      <w:r w:rsidR="00D05FC9">
        <w:rPr>
          <w:shd w:val="clear" w:color="auto" w:fill="FFFFFF"/>
        </w:rPr>
        <w:t>s</w:t>
      </w:r>
      <w:r>
        <w:rPr>
          <w:shd w:val="clear" w:color="auto" w:fill="FFFFFF"/>
        </w:rPr>
        <w:t xml:space="preserve"> and longer-term maintenance effects. </w:t>
      </w:r>
      <w:r w:rsidR="005328E8">
        <w:rPr>
          <w:shd w:val="clear" w:color="auto" w:fill="FFFFFF"/>
        </w:rPr>
        <w:t>Another review</w:t>
      </w:r>
      <w:r w:rsidR="0011350D">
        <w:rPr>
          <w:shd w:val="clear" w:color="auto" w:fill="FFFFFF"/>
        </w:rPr>
        <w:fldChar w:fldCharType="begin"/>
      </w:r>
      <w:r w:rsidR="00A5432E">
        <w:rPr>
          <w:shd w:val="clear" w:color="auto" w:fill="FFFFFF"/>
        </w:rPr>
        <w:instrText xml:space="preserve"> ADDIN EN.CITE &lt;EndNote&gt;&lt;Cite&gt;&lt;Author&gt;Eisele&lt;/Author&gt;&lt;Year&gt;2019&lt;/Year&gt;&lt;RecNum&gt;38&lt;/RecNum&gt;&lt;DisplayText&gt;&lt;style face="superscript"&gt;28&lt;/style&gt;&lt;/DisplayText&gt;&lt;record&gt;&lt;rec-number&gt;38&lt;/rec-number&gt;&lt;foreign-keys&gt;&lt;key app="EN" db-id="dfzxspwrx00eroe9e5fvxerhvsv9see0v2w2" timestamp="1604313562"&gt;38&lt;/key&gt;&lt;/foreign-keys&gt;&lt;ref-type name="Journal Article"&gt;17&lt;/ref-type&gt;&lt;contributors&gt;&lt;authors&gt;&lt;author&gt;Eisele, Angelika&lt;/author&gt;&lt;author&gt;Schagg, Daniela&lt;/author&gt;&lt;author&gt;Krämer, Lena Violetta&lt;/author&gt;&lt;author&gt;Bengel, Jürgen&lt;/author&gt;&lt;author&gt;Göhner, Wiebke&lt;/author&gt;&lt;/authors&gt;&lt;/contributors&gt;&lt;titles&gt;&lt;title&gt;Behaviour change techniques applied in interventions to enhance physical activity adherence in patients with chronic musculoskeletal conditions: A systematic review and meta-analysis&lt;/title&gt;&lt;secondary-title&gt;Patient Education and Counseling&lt;/secondary-title&gt;&lt;/titles&gt;&lt;periodical&gt;&lt;full-title&gt;Patient Education and Counseling&lt;/full-title&gt;&lt;/periodical&gt;&lt;pages&gt;25-36&lt;/pages&gt;&lt;volume&gt;102&lt;/volume&gt;&lt;number&gt;1&lt;/number&gt;&lt;keywords&gt;&lt;keyword&gt;Behaviour change techniques&lt;/keyword&gt;&lt;keyword&gt;Physical activity&lt;/keyword&gt;&lt;keyword&gt;Adherence&lt;/keyword&gt;&lt;keyword&gt;Chronic musculoskeletal conditions&lt;/keyword&gt;&lt;keyword&gt;Systematic review&lt;/keyword&gt;&lt;keyword&gt;Meta-analysis&lt;/keyword&gt;&lt;/keywords&gt;&lt;dates&gt;&lt;year&gt;2019&lt;/year&gt;&lt;pub-dates&gt;&lt;date&gt;2019/01/01/&lt;/date&gt;&lt;/pub-dates&gt;&lt;/dates&gt;&lt;isbn&gt;0738-3991&lt;/isbn&gt;&lt;urls&gt;&lt;related-urls&gt;&lt;url&gt;http://www.sciencedirect.com/science/article/pii/S0738399118307699&lt;/url&gt;&lt;/related-urls&gt;&lt;/urls&gt;&lt;electronic-resource-num&gt;https://doi.org/10.1016/j.pec.2018.09.018&lt;/electronic-resource-num&gt;&lt;/record&gt;&lt;/Cite&gt;&lt;/EndNote&gt;</w:instrText>
      </w:r>
      <w:r w:rsidR="0011350D">
        <w:rPr>
          <w:shd w:val="clear" w:color="auto" w:fill="FFFFFF"/>
        </w:rPr>
        <w:fldChar w:fldCharType="separate"/>
      </w:r>
      <w:r w:rsidR="00A5432E" w:rsidRPr="00A5432E">
        <w:rPr>
          <w:noProof/>
          <w:shd w:val="clear" w:color="auto" w:fill="FFFFFF"/>
          <w:vertAlign w:val="superscript"/>
        </w:rPr>
        <w:t>28</w:t>
      </w:r>
      <w:r w:rsidR="0011350D">
        <w:rPr>
          <w:shd w:val="clear" w:color="auto" w:fill="FFFFFF"/>
        </w:rPr>
        <w:fldChar w:fldCharType="end"/>
      </w:r>
      <w:r>
        <w:rPr>
          <w:shd w:val="clear" w:color="auto" w:fill="FFFFFF"/>
        </w:rPr>
        <w:t xml:space="preserve"> </w:t>
      </w:r>
      <w:r w:rsidR="00517453">
        <w:rPr>
          <w:shd w:val="clear" w:color="auto" w:fill="FFFFFF"/>
        </w:rPr>
        <w:t xml:space="preserve">found a small effect </w:t>
      </w:r>
      <w:r w:rsidR="007D3949">
        <w:rPr>
          <w:shd w:val="clear" w:color="auto" w:fill="FFFFFF"/>
        </w:rPr>
        <w:t>at medium-term follow-up an</w:t>
      </w:r>
      <w:r w:rsidR="00E46022">
        <w:rPr>
          <w:shd w:val="clear" w:color="auto" w:fill="FFFFFF"/>
        </w:rPr>
        <w:t>d no effect at long-term follow-up</w:t>
      </w:r>
      <w:r w:rsidR="00840354">
        <w:rPr>
          <w:shd w:val="clear" w:color="auto" w:fill="FFFFFF"/>
        </w:rPr>
        <w:t xml:space="preserve">, but </w:t>
      </w:r>
      <w:r>
        <w:rPr>
          <w:shd w:val="clear" w:color="auto" w:fill="FFFFFF"/>
        </w:rPr>
        <w:t xml:space="preserve">did not do an immediate post-intervention analysis. This is important </w:t>
      </w:r>
      <w:r w:rsidR="00D55730">
        <w:rPr>
          <w:shd w:val="clear" w:color="auto" w:fill="FFFFFF"/>
        </w:rPr>
        <w:t>for</w:t>
      </w:r>
      <w:r>
        <w:rPr>
          <w:shd w:val="clear" w:color="auto" w:fill="FFFFFF"/>
        </w:rPr>
        <w:t xml:space="preserve"> compar</w:t>
      </w:r>
      <w:r w:rsidR="00D55730">
        <w:rPr>
          <w:shd w:val="clear" w:color="auto" w:fill="FFFFFF"/>
        </w:rPr>
        <w:t>ing</w:t>
      </w:r>
      <w:r>
        <w:rPr>
          <w:shd w:val="clear" w:color="auto" w:fill="FFFFFF"/>
        </w:rPr>
        <w:t xml:space="preserve"> post-intervention with long</w:t>
      </w:r>
      <w:r w:rsidR="008C086D">
        <w:rPr>
          <w:shd w:val="clear" w:color="auto" w:fill="FFFFFF"/>
        </w:rPr>
        <w:t>er</w:t>
      </w:r>
      <w:r>
        <w:rPr>
          <w:shd w:val="clear" w:color="auto" w:fill="FFFFFF"/>
        </w:rPr>
        <w:t xml:space="preserve">-term follow-up effects. </w:t>
      </w:r>
      <w:r w:rsidR="00925E42">
        <w:rPr>
          <w:shd w:val="clear" w:color="auto" w:fill="FFFFFF"/>
        </w:rPr>
        <w:t>One review</w:t>
      </w:r>
      <w:r w:rsidR="0011350D">
        <w:rPr>
          <w:shd w:val="clear" w:color="auto" w:fill="FFFFFF"/>
        </w:rPr>
        <w:fldChar w:fldCharType="begin"/>
      </w:r>
      <w:r w:rsidR="000941E8">
        <w:rPr>
          <w:shd w:val="clear" w:color="auto" w:fill="FFFFFF"/>
        </w:rPr>
        <w:instrText xml:space="preserve"> ADDIN EN.CITE &lt;EndNote&gt;&lt;Cite&gt;&lt;Author&gt;Oliveira&lt;/Author&gt;&lt;Year&gt;2016&lt;/Year&gt;&lt;RecNum&gt;36&lt;/RecNum&gt;&lt;DisplayText&gt;&lt;style face="superscript"&gt;70&lt;/style&gt;&lt;/DisplayText&gt;&lt;record&gt;&lt;rec-number&gt;36&lt;/rec-number&gt;&lt;foreign-keys&gt;&lt;key app="EN" db-id="dfzxspwrx00eroe9e5fvxerhvsv9see0v2w2" timestamp="1604313494"&gt;36&lt;/key&gt;&lt;/foreign-keys&gt;&lt;ref-type name="Journal Article"&gt;17&lt;/ref-type&gt;&lt;contributors&gt;&lt;authors&gt;&lt;author&gt;Oliveira, Crystian B.&lt;/author&gt;&lt;author&gt;Franco, Marcia R.&lt;/author&gt;&lt;author&gt;Maher, Christopher G.&lt;/author&gt;&lt;author&gt;Christine Lin, Chung-Wei&lt;/author&gt;&lt;author&gt;Morelhão, Priscila K.&lt;/author&gt;&lt;author&gt;Araújo, Amanda C.&lt;/author&gt;&lt;author&gt;Negrão Filho, Ruben F.&lt;/author&gt;&lt;author&gt;Pinto, Rafael Z.&lt;/author&gt;&lt;/authors&gt;&lt;/contributors&gt;&lt;titles&gt;&lt;title&gt;Physical Activity Interventions for Increasing Objectively Measured Physical Activity Levels in Patients With Chronic Musculoskeletal Pain: A Systematic Review&lt;/title&gt;&lt;secondary-title&gt;Arthritis Care &amp;amp; Research&lt;/secondary-title&gt;&lt;/titles&gt;&lt;periodical&gt;&lt;full-title&gt;Arthritis Care &amp;amp; Research&lt;/full-title&gt;&lt;/periodical&gt;&lt;pages&gt;1832-1842&lt;/pages&gt;&lt;volume&gt;68&lt;/volume&gt;&lt;number&gt;12&lt;/number&gt;&lt;dates&gt;&lt;year&gt;2016&lt;/year&gt;&lt;/dates&gt;&lt;isbn&gt;2151-464X&lt;/isbn&gt;&lt;urls&gt;&lt;related-urls&gt;&lt;url&gt;https://onlinelibrary.wiley.com/doi/abs/10.1002/acr.22919&lt;/url&gt;&lt;/related-urls&gt;&lt;/urls&gt;&lt;electronic-resource-num&gt;10.1002/acr.22919&lt;/electronic-resource-num&gt;&lt;/record&gt;&lt;/Cite&gt;&lt;/EndNote&gt;</w:instrText>
      </w:r>
      <w:r w:rsidR="0011350D">
        <w:rPr>
          <w:shd w:val="clear" w:color="auto" w:fill="FFFFFF"/>
        </w:rPr>
        <w:fldChar w:fldCharType="separate"/>
      </w:r>
      <w:r w:rsidR="000941E8" w:rsidRPr="000941E8">
        <w:rPr>
          <w:noProof/>
          <w:shd w:val="clear" w:color="auto" w:fill="FFFFFF"/>
          <w:vertAlign w:val="superscript"/>
        </w:rPr>
        <w:t>70</w:t>
      </w:r>
      <w:r w:rsidR="0011350D">
        <w:rPr>
          <w:shd w:val="clear" w:color="auto" w:fill="FFFFFF"/>
        </w:rPr>
        <w:fldChar w:fldCharType="end"/>
      </w:r>
      <w:r>
        <w:rPr>
          <w:shd w:val="clear" w:color="auto" w:fill="FFFFFF"/>
        </w:rPr>
        <w:t xml:space="preserve"> only included objective PA outcomes, however, many studies include only self-report measures and such measures also compliment objective data, therefore excluding these measures reduced the scope of the review. </w:t>
      </w:r>
      <w:r w:rsidR="00367339">
        <w:rPr>
          <w:shd w:val="clear" w:color="auto" w:fill="FFFFFF"/>
        </w:rPr>
        <w:t>Another</w:t>
      </w:r>
      <w:r w:rsidR="008D23A1">
        <w:rPr>
          <w:shd w:val="clear" w:color="auto" w:fill="FFFFFF"/>
        </w:rPr>
        <w:t xml:space="preserve"> review</w:t>
      </w:r>
      <w:r>
        <w:rPr>
          <w:shd w:val="clear" w:color="auto" w:fill="FFFFFF"/>
        </w:rPr>
        <w:t xml:space="preserve"> separated their self-report and objective results and did not calculate a combined pooled effect.</w:t>
      </w:r>
      <w:r w:rsidR="00AB024A">
        <w:rPr>
          <w:shd w:val="clear" w:color="auto" w:fill="FFFFFF"/>
        </w:rPr>
        <w:fldChar w:fldCharType="begin"/>
      </w:r>
      <w:r w:rsidR="00AB024A">
        <w:rPr>
          <w:shd w:val="clear" w:color="auto" w:fill="FFFFFF"/>
        </w:rPr>
        <w:instrText xml:space="preserve"> ADDIN EN.CITE &lt;EndNote&gt;&lt;Cite&gt;&lt;Author&gt;Marley&lt;/Author&gt;&lt;Year&gt;2017&lt;/Year&gt;&lt;RecNum&gt;37&lt;/RecNum&gt;&lt;DisplayText&gt;&lt;style face="superscript"&gt;55&lt;/style&gt;&lt;/DisplayText&gt;&lt;record&gt;&lt;rec-number&gt;37&lt;/rec-number&gt;&lt;foreign-keys&gt;&lt;key app="EN" db-id="dfzxspwrx00eroe9e5fvxerhvsv9see0v2w2" timestamp="1604313532"&gt;37&lt;/key&gt;&lt;/foreign-keys&gt;&lt;ref-type name="Journal Article"&gt;17&lt;/ref-type&gt;&lt;contributors&gt;&lt;authors&gt;&lt;author&gt;Marley, Joanne&lt;/author&gt;&lt;author&gt;Tully, Mark A.&lt;/author&gt;&lt;author&gt;Porter-Armstrong, Alison&lt;/author&gt;&lt;author&gt;Bunting, Brendan&lt;/author&gt;&lt;author&gt;O’Hanlon, John&lt;/author&gt;&lt;author&gt;Atkins, Lou&lt;/author&gt;&lt;author&gt;Howes, Sarah&lt;/author&gt;&lt;author&gt;McDonough, Suzanne M.&lt;/author&gt;&lt;/authors&gt;&lt;/contributors&gt;&lt;titles&gt;&lt;title&gt;The effectiveness of interventions aimed at increasing physical activity in adults with persistent musculoskeletal pain: a systematic review and meta-analysis&lt;/title&gt;&lt;secondary-title&gt;BMC Musculoskeletal Disorders&lt;/secondary-title&gt;&lt;/titles&gt;&lt;periodical&gt;&lt;full-title&gt;BMC Musculoskeletal Disorders&lt;/full-title&gt;&lt;/periodical&gt;&lt;pages&gt;482&lt;/pages&gt;&lt;volume&gt;18&lt;/volume&gt;&lt;number&gt;1&lt;/number&gt;&lt;dates&gt;&lt;year&gt;2017&lt;/year&gt;&lt;pub-dates&gt;&lt;date&gt;2017/11/22&lt;/date&gt;&lt;/pub-dates&gt;&lt;/dates&gt;&lt;isbn&gt;1471-2474&lt;/isbn&gt;&lt;urls&gt;&lt;related-urls&gt;&lt;url&gt;https://doi.org/10.1186/s12891-017-1836-2&lt;/url&gt;&lt;/related-urls&gt;&lt;/urls&gt;&lt;electronic-resource-num&gt;10.1186/s12891-017-1836-2&lt;/electronic-resource-num&gt;&lt;/record&gt;&lt;/Cite&gt;&lt;/EndNote&gt;</w:instrText>
      </w:r>
      <w:r w:rsidR="00AB024A">
        <w:rPr>
          <w:shd w:val="clear" w:color="auto" w:fill="FFFFFF"/>
        </w:rPr>
        <w:fldChar w:fldCharType="separate"/>
      </w:r>
      <w:r w:rsidR="00AB024A" w:rsidRPr="00AB024A">
        <w:rPr>
          <w:noProof/>
          <w:shd w:val="clear" w:color="auto" w:fill="FFFFFF"/>
          <w:vertAlign w:val="superscript"/>
        </w:rPr>
        <w:t>55</w:t>
      </w:r>
      <w:r w:rsidR="00AB024A">
        <w:rPr>
          <w:shd w:val="clear" w:color="auto" w:fill="FFFFFF"/>
        </w:rPr>
        <w:fldChar w:fldCharType="end"/>
      </w:r>
      <w:r>
        <w:rPr>
          <w:shd w:val="clear" w:color="auto" w:fill="FFFFFF"/>
        </w:rPr>
        <w:t xml:space="preserve"> </w:t>
      </w:r>
      <w:r w:rsidR="00124F11">
        <w:rPr>
          <w:shd w:val="clear" w:color="auto" w:fill="FFFFFF"/>
        </w:rPr>
        <w:t>These reviews were also</w:t>
      </w:r>
      <w:r>
        <w:rPr>
          <w:shd w:val="clear" w:color="auto" w:fill="FFFFFF"/>
        </w:rPr>
        <w:t xml:space="preserve"> </w:t>
      </w:r>
      <w:r w:rsidR="00895737">
        <w:rPr>
          <w:shd w:val="clear" w:color="auto" w:fill="FFFFFF"/>
        </w:rPr>
        <w:t xml:space="preserve">limited by </w:t>
      </w:r>
      <w:r>
        <w:rPr>
          <w:shd w:val="clear" w:color="auto" w:fill="FFFFFF"/>
        </w:rPr>
        <w:t>inclu</w:t>
      </w:r>
      <w:r w:rsidR="00124F11">
        <w:rPr>
          <w:shd w:val="clear" w:color="auto" w:fill="FFFFFF"/>
        </w:rPr>
        <w:t>ding</w:t>
      </w:r>
      <w:r>
        <w:rPr>
          <w:shd w:val="clear" w:color="auto" w:fill="FFFFFF"/>
        </w:rPr>
        <w:t xml:space="preserve"> preliminary/pilot studies </w:t>
      </w:r>
      <w:r w:rsidR="00895737">
        <w:rPr>
          <w:shd w:val="clear" w:color="auto" w:fill="FFFFFF"/>
        </w:rPr>
        <w:t>with</w:t>
      </w:r>
      <w:r>
        <w:rPr>
          <w:shd w:val="clear" w:color="auto" w:fill="FFFFFF"/>
        </w:rPr>
        <w:t xml:space="preserve"> small sample sizes</w:t>
      </w:r>
      <w:r w:rsidR="00895737">
        <w:rPr>
          <w:shd w:val="clear" w:color="auto" w:fill="FFFFFF"/>
        </w:rPr>
        <w:t xml:space="preserve">, which </w:t>
      </w:r>
      <w:r>
        <w:rPr>
          <w:shd w:val="clear" w:color="auto" w:fill="FFFFFF"/>
        </w:rPr>
        <w:t>may alter the precision of results.</w:t>
      </w:r>
      <w:r w:rsidR="00124F11">
        <w:rPr>
          <w:shd w:val="clear" w:color="auto" w:fill="FFFFFF"/>
        </w:rPr>
        <w:fldChar w:fldCharType="begin">
          <w:fldData xml:space="preserve">PEVuZE5vdGU+PENpdGU+PEF1dGhvcj5NYXJsZXk8L0F1dGhvcj48WWVhcj4yMDE3PC9ZZWFyPjxS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</w:fldData>
        </w:fldChar>
      </w:r>
      <w:r w:rsidR="000941E8">
        <w:rPr>
          <w:shd w:val="clear" w:color="auto" w:fill="FFFFFF"/>
        </w:rPr>
        <w:instrText xml:space="preserve"> ADDIN EN.CITE </w:instrText>
      </w:r>
      <w:r w:rsidR="000941E8">
        <w:rPr>
          <w:shd w:val="clear" w:color="auto" w:fill="FFFFFF"/>
        </w:rPr>
        <w:fldChar w:fldCharType="begin">
          <w:fldData xml:space="preserve">PEVuZE5vdGU+PENpdGU+PEF1dGhvcj5NYXJsZXk8L0F1dGhvcj48WWVhcj4yMDE3PC9ZZWFyPjxS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</w:fldData>
        </w:fldChar>
      </w:r>
      <w:r w:rsidR="000941E8">
        <w:rPr>
          <w:shd w:val="clear" w:color="auto" w:fill="FFFFFF"/>
        </w:rPr>
        <w:instrText xml:space="preserve"> ADDIN EN.CITE.DATA </w:instrText>
      </w:r>
      <w:r w:rsidR="000941E8">
        <w:rPr>
          <w:shd w:val="clear" w:color="auto" w:fill="FFFFFF"/>
        </w:rPr>
      </w:r>
      <w:r w:rsidR="000941E8">
        <w:rPr>
          <w:shd w:val="clear" w:color="auto" w:fill="FFFFFF"/>
        </w:rPr>
        <w:fldChar w:fldCharType="end"/>
      </w:r>
      <w:r w:rsidR="00124F11">
        <w:rPr>
          <w:shd w:val="clear" w:color="auto" w:fill="FFFFFF"/>
        </w:rPr>
      </w:r>
      <w:r w:rsidR="00124F11">
        <w:rPr>
          <w:shd w:val="clear" w:color="auto" w:fill="FFFFFF"/>
        </w:rPr>
        <w:fldChar w:fldCharType="separate"/>
      </w:r>
      <w:r w:rsidR="000941E8" w:rsidRPr="000941E8">
        <w:rPr>
          <w:noProof/>
          <w:shd w:val="clear" w:color="auto" w:fill="FFFFFF"/>
          <w:vertAlign w:val="superscript"/>
        </w:rPr>
        <w:t>55, 70</w:t>
      </w:r>
      <w:r w:rsidR="00124F11">
        <w:rPr>
          <w:shd w:val="clear" w:color="auto" w:fill="FFFFFF"/>
        </w:rPr>
        <w:fldChar w:fldCharType="end"/>
      </w:r>
      <w:r>
        <w:rPr>
          <w:shd w:val="clear" w:color="auto" w:fill="FFFFFF"/>
        </w:rPr>
        <w:t xml:space="preserve"> </w:t>
      </w:r>
    </w:p>
    <w:p w14:paraId="3471ADCB" w14:textId="513D276D" w:rsidR="005E0479" w:rsidRDefault="005E0479" w:rsidP="00975F2B">
      <w:pPr>
        <w:spacing w:line="480" w:lineRule="auto"/>
      </w:pPr>
      <w:r>
        <w:t xml:space="preserve">To our knowledge, no </w:t>
      </w:r>
      <w:r w:rsidR="002A4DF6">
        <w:t xml:space="preserve">systematic </w:t>
      </w:r>
      <w:r>
        <w:t xml:space="preserve">reviews or meta-analyses </w:t>
      </w:r>
      <w:r w:rsidR="001C18C5">
        <w:t>in</w:t>
      </w:r>
      <w:r w:rsidR="007D5CAE">
        <w:t xml:space="preserve"> people with</w:t>
      </w:r>
      <w:r w:rsidR="001C18C5">
        <w:t xml:space="preserve"> persistent musculoskeletal pain</w:t>
      </w:r>
      <w:r w:rsidR="00895737">
        <w:t xml:space="preserve"> </w:t>
      </w:r>
      <w:r>
        <w:t xml:space="preserve">have examined the effects on PA levels according to </w:t>
      </w:r>
      <w:r w:rsidR="00881F99">
        <w:t xml:space="preserve">the nature of the intervention, </w:t>
      </w:r>
      <w:r w:rsidR="00D819D1">
        <w:t xml:space="preserve">including </w:t>
      </w:r>
      <w:r w:rsidR="002A4DF6">
        <w:t xml:space="preserve">the </w:t>
      </w:r>
      <w:r>
        <w:t>mode of PA</w:t>
      </w:r>
      <w:r w:rsidR="00D819D1">
        <w:t>,</w:t>
      </w:r>
      <w:r>
        <w:t xml:space="preserve"> or intervention characteristics such as setting of PA or </w:t>
      </w:r>
      <w:r>
        <w:lastRenderedPageBreak/>
        <w:t xml:space="preserve">method of intervention delivery, and this may be important due to the large variation in ways of performing PA. </w:t>
      </w:r>
      <w:r w:rsidR="00895737">
        <w:t>Moreover, we are no</w:t>
      </w:r>
      <w:r w:rsidR="00274AC4">
        <w:t>t</w:t>
      </w:r>
      <w:r w:rsidR="00895737">
        <w:t xml:space="preserve"> aware of any reviews examining the effects of interventions aimed at reducing </w:t>
      </w:r>
      <w:r w:rsidR="00D10695">
        <w:t>sedentary behaviour (</w:t>
      </w:r>
      <w:r w:rsidR="00895737">
        <w:t>SB</w:t>
      </w:r>
      <w:r w:rsidR="00D10695">
        <w:t>)</w:t>
      </w:r>
      <w:r w:rsidR="00895737">
        <w:t xml:space="preserve"> in people with </w:t>
      </w:r>
      <w:r w:rsidR="001C18C5">
        <w:t>persistent musculoskeletal pain</w:t>
      </w:r>
      <w:r w:rsidR="00895737">
        <w:t xml:space="preserve">. </w:t>
      </w:r>
    </w:p>
    <w:p w14:paraId="204E0ABE" w14:textId="1BB00CBF" w:rsidR="0011350D" w:rsidRDefault="00B3537D" w:rsidP="00975F2B">
      <w:pPr>
        <w:spacing w:line="480" w:lineRule="auto"/>
        <w:rPr>
          <w:shd w:val="clear" w:color="auto" w:fill="FFFFFF"/>
        </w:rPr>
      </w:pPr>
      <w:r>
        <w:t>Behavio</w:t>
      </w:r>
      <w:r w:rsidR="000B2BB6">
        <w:t>u</w:t>
      </w:r>
      <w:r>
        <w:t>r change techniques (BCTs) are the components of interventions directly affecting behaviour; the ‘active ingredients’.</w:t>
      </w:r>
      <w:r w:rsidR="009E178F">
        <w:fldChar w:fldCharType="begin"/>
      </w:r>
      <w:r w:rsidR="000941E8">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9E178F">
        <w:fldChar w:fldCharType="separate"/>
      </w:r>
      <w:r w:rsidR="000941E8" w:rsidRPr="000941E8">
        <w:rPr>
          <w:noProof/>
          <w:vertAlign w:val="superscript"/>
        </w:rPr>
        <w:t>60</w:t>
      </w:r>
      <w:r w:rsidR="009E178F">
        <w:fldChar w:fldCharType="end"/>
      </w:r>
      <w:r>
        <w:t xml:space="preserve"> </w:t>
      </w:r>
      <w:r w:rsidR="008A436D">
        <w:t xml:space="preserve">Identification of </w:t>
      </w:r>
      <w:r w:rsidR="00F44027">
        <w:t xml:space="preserve">effective </w:t>
      </w:r>
      <w:r w:rsidR="00AA471D">
        <w:t>BCTs within interventions can allow</w:t>
      </w:r>
      <w:r w:rsidR="00A176CB">
        <w:t xml:space="preserve"> identification of potenti</w:t>
      </w:r>
      <w:r w:rsidR="00D82F0F">
        <w:t>ally important intervention components</w:t>
      </w:r>
      <w:r w:rsidR="00F44027">
        <w:t xml:space="preserve"> that </w:t>
      </w:r>
      <w:r w:rsidR="00461C38">
        <w:t>help bring about behaviour change</w:t>
      </w:r>
      <w:r w:rsidR="00D82F0F">
        <w:t>.</w:t>
      </w:r>
      <w:r w:rsidR="008F0015">
        <w:fldChar w:fldCharType="begin"/>
      </w:r>
      <w:r w:rsidR="000941E8">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8F0015">
        <w:fldChar w:fldCharType="separate"/>
      </w:r>
      <w:r w:rsidR="000941E8" w:rsidRPr="000941E8">
        <w:rPr>
          <w:noProof/>
          <w:vertAlign w:val="superscript"/>
        </w:rPr>
        <w:t>60</w:t>
      </w:r>
      <w:r w:rsidR="008F0015">
        <w:fldChar w:fldCharType="end"/>
      </w:r>
      <w:r w:rsidR="00D82F0F">
        <w:t xml:space="preserve"> </w:t>
      </w:r>
      <w:r w:rsidR="005E0479">
        <w:t>Rigorous testing of behaviour change theory can help inform intervention design, as well as provide explanations for why they may or may not be effective</w:t>
      </w:r>
      <w:r w:rsidR="00DD0D93">
        <w:t>.</w:t>
      </w:r>
      <w:r w:rsidR="0011350D">
        <w:fldChar w:fldCharType="begin">
          <w:fldData xml:space="preserve">PEVuZE5vdGU+PENpdGU+PEF1dGhvcj5NaWNoaWU8L0F1dGhvcj48WWVhcj4yMDEyPC9ZZWFyPjxS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</w:fldData>
        </w:fldChar>
      </w:r>
      <w:r w:rsidR="000941E8">
        <w:instrText xml:space="preserve"> ADDIN EN.CITE </w:instrText>
      </w:r>
      <w:r w:rsidR="000941E8">
        <w:fldChar w:fldCharType="begin">
          <w:fldData xml:space="preserve">PEVuZE5vdGU+PENpdGU+PEF1dGhvcj5NaWNoaWU8L0F1dGhvcj48WWVhcj4yMDEyPC9ZZWFyPjxS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</w:fldData>
        </w:fldChar>
      </w:r>
      <w:r w:rsidR="000941E8">
        <w:instrText xml:space="preserve"> ADDIN EN.CITE.DATA </w:instrText>
      </w:r>
      <w:r w:rsidR="000941E8">
        <w:fldChar w:fldCharType="end"/>
      </w:r>
      <w:r w:rsidR="0011350D">
        <w:fldChar w:fldCharType="separate"/>
      </w:r>
      <w:r w:rsidR="000941E8" w:rsidRPr="000941E8">
        <w:rPr>
          <w:noProof/>
          <w:vertAlign w:val="superscript"/>
        </w:rPr>
        <w:t>59, 80</w:t>
      </w:r>
      <w:r w:rsidR="0011350D">
        <w:fldChar w:fldCharType="end"/>
      </w:r>
      <w:r w:rsidR="005E0479">
        <w:t xml:space="preserve"> Therefore, theories are fundamental in behaviour change intervention design</w:t>
      </w:r>
      <w:r w:rsidR="00DD0D93">
        <w:t>.</w:t>
      </w:r>
      <w:r w:rsidR="0011350D">
        <w:fldChar w:fldCharType="begin"/>
      </w:r>
      <w:r w:rsidR="000941E8">
        <w:instrText xml:space="preserve"> ADDIN EN.CITE &lt;EndNote&gt;&lt;Cite&gt;&lt;Author&gt;Michie&lt;/Author&gt;&lt;Year&gt;2012&lt;/Year&gt;&lt;RecNum&gt;40&lt;/RecNum&gt;&lt;DisplayText&gt;&lt;style face="superscript"&gt;59&lt;/style&gt;&lt;/DisplayText&gt;&lt;record&gt;&lt;rec-number&gt;40&lt;/rec-number&gt;&lt;foreign-keys&gt;&lt;key app="EN" db-id="dfzxspwrx00eroe9e5fvxerhvsv9see0v2w2" timestamp="1604313684"&gt;40&lt;/key&gt;&lt;/foreign-keys&gt;&lt;ref-type name="Journal Article"&gt;17&lt;/ref-type&gt;&lt;contributors&gt;&lt;authors&gt;&lt;author&gt;Michie, Susan&lt;/author&gt;&lt;author&gt;Johnston, Marie&lt;/author&gt;&lt;/authors&gt;&lt;/contributors&gt;&lt;titles&gt;&lt;title&gt;Theories and techniques of behaviour change: Developing a cumulative science of behaviour change&lt;/title&gt;&lt;secondary-title&gt;Health Psychology Review&lt;/secondary-title&gt;&lt;/titles&gt;&lt;periodical&gt;&lt;full-title&gt;Health Psychology Review&lt;/full-title&gt;&lt;/periodical&gt;&lt;pages&gt;1-6&lt;/pages&gt;&lt;volume&gt;6&lt;/volume&gt;&lt;number&gt;1&lt;/number&gt;&lt;dates&gt;&lt;year&gt;2012&lt;/year&gt;&lt;pub-dates&gt;&lt;date&gt;2012/03/01&lt;/date&gt;&lt;/pub-dates&gt;&lt;/dates&gt;&lt;publisher&gt;Routledge&lt;/publisher&gt;&lt;isbn&gt;1743-7199&lt;/isbn&gt;&lt;urls&gt;&lt;related-urls&gt;&lt;url&gt;https://doi.org/10.1080/17437199.2012.654964&lt;/url&gt;&lt;/related-urls&gt;&lt;/urls&gt;&lt;electronic-resource-num&gt;10.1080/17437199.2012.654964&lt;/electronic-resource-num&gt;&lt;/record&gt;&lt;/Cite&gt;&lt;/EndNote&gt;</w:instrText>
      </w:r>
      <w:r w:rsidR="0011350D">
        <w:fldChar w:fldCharType="separate"/>
      </w:r>
      <w:r w:rsidR="000941E8" w:rsidRPr="000941E8">
        <w:rPr>
          <w:noProof/>
          <w:vertAlign w:val="superscript"/>
        </w:rPr>
        <w:t>59</w:t>
      </w:r>
      <w:r w:rsidR="0011350D">
        <w:fldChar w:fldCharType="end"/>
      </w:r>
      <w:r w:rsidR="005E0479">
        <w:t xml:space="preserve"> To our knowledge no reviews have explored the use of behaviour change theory in interventions aimed at increasing PA or reducing </w:t>
      </w:r>
      <w:r w:rsidR="00C57D8E">
        <w:t>SB</w:t>
      </w:r>
      <w:r w:rsidR="005E0479">
        <w:t xml:space="preserve"> in people with </w:t>
      </w:r>
      <w:r w:rsidR="00D13961">
        <w:t>persistent musculoskeletal pain</w:t>
      </w:r>
      <w:r w:rsidR="005E0479">
        <w:t>.</w:t>
      </w:r>
      <w:r w:rsidR="005E0479">
        <w:rPr>
          <w:shd w:val="clear" w:color="auto" w:fill="FFFFFF"/>
        </w:rPr>
        <w:t xml:space="preserve"> </w:t>
      </w:r>
    </w:p>
    <w:p w14:paraId="08251440" w14:textId="452AFCBA" w:rsidR="005E0479" w:rsidRDefault="005E0479" w:rsidP="00975F2B">
      <w:pPr>
        <w:spacing w:line="480" w:lineRule="auto"/>
        <w:rPr>
          <w:shd w:val="clear" w:color="auto" w:fill="FFFFFF"/>
        </w:rPr>
      </w:pPr>
      <w:r>
        <w:rPr>
          <w:shd w:val="clear" w:color="auto" w:fill="FFFFFF"/>
        </w:rPr>
        <w:t xml:space="preserve">An updated review is needed, </w:t>
      </w:r>
      <w:r w:rsidR="00D55730">
        <w:rPr>
          <w:shd w:val="clear" w:color="auto" w:fill="FFFFFF"/>
        </w:rPr>
        <w:t xml:space="preserve">which overcomes the above limitations of previous reviews, </w:t>
      </w:r>
      <w:r>
        <w:rPr>
          <w:shd w:val="clear" w:color="auto" w:fill="FFFFFF"/>
        </w:rPr>
        <w:t>comparing post-intervention and long</w:t>
      </w:r>
      <w:r w:rsidR="00AE7882">
        <w:rPr>
          <w:shd w:val="clear" w:color="auto" w:fill="FFFFFF"/>
        </w:rPr>
        <w:t>er</w:t>
      </w:r>
      <w:r>
        <w:rPr>
          <w:shd w:val="clear" w:color="auto" w:fill="FFFFFF"/>
        </w:rPr>
        <w:t xml:space="preserve">-term follow-up outcomes in full </w:t>
      </w:r>
      <w:r w:rsidR="007C249B">
        <w:rPr>
          <w:shd w:val="clear" w:color="auto" w:fill="FFFFFF"/>
        </w:rPr>
        <w:t>randomised controlled trials (</w:t>
      </w:r>
      <w:r>
        <w:rPr>
          <w:shd w:val="clear" w:color="auto" w:fill="FFFFFF"/>
        </w:rPr>
        <w:t>RCTs</w:t>
      </w:r>
      <w:r w:rsidR="007C249B">
        <w:rPr>
          <w:shd w:val="clear" w:color="auto" w:fill="FFFFFF"/>
        </w:rPr>
        <w:t>)</w:t>
      </w:r>
      <w:r>
        <w:rPr>
          <w:shd w:val="clear" w:color="auto" w:fill="FFFFFF"/>
        </w:rPr>
        <w:t xml:space="preserve">, that includes self-report and objective PA measures. </w:t>
      </w:r>
      <w:r>
        <w:t xml:space="preserve">Therefore, we aimed to provide an up-to-date review on the effect of PA interventions on PA levels in people with </w:t>
      </w:r>
      <w:r w:rsidR="00D13961">
        <w:t>persistent musculoskeletal pain</w:t>
      </w:r>
      <w:r>
        <w:t>. Additionally, we review</w:t>
      </w:r>
      <w:r w:rsidR="00895737">
        <w:t>ed</w:t>
      </w:r>
      <w:r>
        <w:t xml:space="preserve"> interventions </w:t>
      </w:r>
      <w:r w:rsidR="00895737">
        <w:t>for</w:t>
      </w:r>
      <w:r>
        <w:t xml:space="preserve"> reducing </w:t>
      </w:r>
      <w:r w:rsidR="00382159">
        <w:t>SB</w:t>
      </w:r>
      <w:r>
        <w:t xml:space="preserve"> in this population.</w:t>
      </w:r>
      <w:r w:rsidR="000E25D8">
        <w:t xml:space="preserve"> </w:t>
      </w:r>
      <w:r w:rsidR="00526738">
        <w:t>W</w:t>
      </w:r>
      <w:r>
        <w:t>e</w:t>
      </w:r>
      <w:r w:rsidR="00526738">
        <w:t xml:space="preserve"> also</w:t>
      </w:r>
      <w:r>
        <w:t xml:space="preserve"> explore</w:t>
      </w:r>
      <w:r w:rsidR="00895737">
        <w:t>d</w:t>
      </w:r>
      <w:r>
        <w:t xml:space="preserve"> the effects </w:t>
      </w:r>
      <w:r w:rsidR="00526738">
        <w:t>of risk-of-bias</w:t>
      </w:r>
      <w:r w:rsidR="00722BEB">
        <w:t>,</w:t>
      </w:r>
      <w:r w:rsidR="00CD551A">
        <w:t xml:space="preserve"> outcome measure type</w:t>
      </w:r>
      <w:r w:rsidR="00722BEB">
        <w:t xml:space="preserve">, </w:t>
      </w:r>
      <w:r w:rsidR="00AE1B35">
        <w:t xml:space="preserve">nature of the intervention, </w:t>
      </w:r>
      <w:r w:rsidR="00DF14FB">
        <w:t>type and setting of PA and method of intervention delivery.</w:t>
      </w:r>
      <w:r w:rsidR="00CD551A">
        <w:t xml:space="preserve"> </w:t>
      </w:r>
      <w:r>
        <w:rPr>
          <w:shd w:val="clear" w:color="auto" w:fill="FFFFFF"/>
        </w:rPr>
        <w:t>We explore</w:t>
      </w:r>
      <w:r w:rsidR="00895737">
        <w:rPr>
          <w:shd w:val="clear" w:color="auto" w:fill="FFFFFF"/>
        </w:rPr>
        <w:t>d</w:t>
      </w:r>
      <w:r>
        <w:rPr>
          <w:shd w:val="clear" w:color="auto" w:fill="FFFFFF"/>
        </w:rPr>
        <w:t xml:space="preserve"> any associations between number of behaviour change techniques (BCTs, i.e., intervention</w:t>
      </w:r>
      <w:r w:rsidR="00895737">
        <w:rPr>
          <w:shd w:val="clear" w:color="auto" w:fill="FFFFFF"/>
        </w:rPr>
        <w:t xml:space="preserve"> contents</w:t>
      </w:r>
      <w:r w:rsidR="0011350D">
        <w:rPr>
          <w:shd w:val="clear" w:color="auto" w:fill="FFFFFF"/>
        </w:rPr>
        <w:fldChar w:fldCharType="begin"/>
      </w:r>
      <w:r w:rsidR="000941E8">
        <w:rPr>
          <w:shd w:val="clear" w:color="auto" w:fill="FFFFFF"/>
        </w:rPr>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11350D">
        <w:rPr>
          <w:shd w:val="clear" w:color="auto" w:fill="FFFFFF"/>
        </w:rPr>
        <w:fldChar w:fldCharType="separate"/>
      </w:r>
      <w:r w:rsidR="000941E8" w:rsidRPr="000941E8">
        <w:rPr>
          <w:noProof/>
          <w:shd w:val="clear" w:color="auto" w:fill="FFFFFF"/>
          <w:vertAlign w:val="superscript"/>
        </w:rPr>
        <w:t>60</w:t>
      </w:r>
      <w:r w:rsidR="0011350D">
        <w:rPr>
          <w:shd w:val="clear" w:color="auto" w:fill="FFFFFF"/>
        </w:rPr>
        <w:fldChar w:fldCharType="end"/>
      </w:r>
      <w:r>
        <w:rPr>
          <w:shd w:val="clear" w:color="auto" w:fill="FFFFFF"/>
        </w:rPr>
        <w:t>) and effect sizes and explore</w:t>
      </w:r>
      <w:r w:rsidR="00895737">
        <w:rPr>
          <w:shd w:val="clear" w:color="auto" w:fill="FFFFFF"/>
        </w:rPr>
        <w:t>d</w:t>
      </w:r>
      <w:r>
        <w:rPr>
          <w:shd w:val="clear" w:color="auto" w:fill="FFFFFF"/>
        </w:rPr>
        <w:t xml:space="preserve"> potential effectiveness of specific BCTs, as well as identify</w:t>
      </w:r>
      <w:r w:rsidR="00895737">
        <w:rPr>
          <w:shd w:val="clear" w:color="auto" w:fill="FFFFFF"/>
        </w:rPr>
        <w:t>ing</w:t>
      </w:r>
      <w:r>
        <w:rPr>
          <w:shd w:val="clear" w:color="auto" w:fill="FFFFFF"/>
        </w:rPr>
        <w:t xml:space="preserve"> the use of theory in the interventions. Lastly, we </w:t>
      </w:r>
      <w:r w:rsidR="00895737">
        <w:rPr>
          <w:shd w:val="clear" w:color="auto" w:fill="FFFFFF"/>
        </w:rPr>
        <w:t>reviewed findings for</w:t>
      </w:r>
      <w:r>
        <w:rPr>
          <w:shd w:val="clear" w:color="auto" w:fill="FFFFFF"/>
        </w:rPr>
        <w:t xml:space="preserve"> </w:t>
      </w:r>
      <w:r w:rsidR="00895737">
        <w:rPr>
          <w:shd w:val="clear" w:color="auto" w:fill="FFFFFF"/>
        </w:rPr>
        <w:t xml:space="preserve">non-PA/SB </w:t>
      </w:r>
      <w:r>
        <w:rPr>
          <w:shd w:val="clear" w:color="auto" w:fill="FFFFFF"/>
        </w:rPr>
        <w:t>health-related outcomes</w:t>
      </w:r>
      <w:r w:rsidR="00895737">
        <w:rPr>
          <w:shd w:val="clear" w:color="auto" w:fill="FFFFFF"/>
        </w:rPr>
        <w:t>.</w:t>
      </w:r>
      <w:r>
        <w:rPr>
          <w:shd w:val="clear" w:color="auto" w:fill="FFFFFF"/>
        </w:rPr>
        <w:t xml:space="preserve"> </w:t>
      </w:r>
    </w:p>
    <w:p w14:paraId="407C2A65" w14:textId="59427513" w:rsidR="005E0479" w:rsidRDefault="005E0479" w:rsidP="00975F2B">
      <w:pPr>
        <w:spacing w:line="480" w:lineRule="auto"/>
      </w:pPr>
    </w:p>
    <w:p w14:paraId="567555F2" w14:textId="77777777" w:rsidR="00AF0B0A" w:rsidRDefault="00AF0B0A" w:rsidP="00975F2B">
      <w:pPr>
        <w:spacing w:line="480" w:lineRule="auto"/>
        <w:rPr>
          <w:b/>
          <w:bCs/>
        </w:rPr>
      </w:pPr>
      <w:r>
        <w:rPr>
          <w:b/>
          <w:bCs/>
        </w:rPr>
        <w:t>2. Methods</w:t>
      </w:r>
    </w:p>
    <w:p w14:paraId="6E6F0B7D" w14:textId="14C46F59" w:rsidR="00AF0B0A" w:rsidRDefault="00AF0B0A" w:rsidP="00975F2B">
      <w:pPr>
        <w:spacing w:line="480" w:lineRule="auto"/>
      </w:pPr>
      <w:r>
        <w:lastRenderedPageBreak/>
        <w:t xml:space="preserve">This review </w:t>
      </w:r>
      <w:r w:rsidR="00C3382D">
        <w:t>is</w:t>
      </w:r>
      <w:r>
        <w:t xml:space="preserve"> reported </w:t>
      </w:r>
      <w:r w:rsidR="00C3382D">
        <w:t>consistent</w:t>
      </w:r>
      <w:r>
        <w:t xml:space="preserve"> with the Preferred Reporting Items for Systematic Reviews and Meta-Analyses (PRISMA) statement</w:t>
      </w:r>
      <w:r>
        <w:fldChar w:fldCharType="begin"/>
      </w:r>
      <w:r w:rsidR="000941E8">
        <w:instrText xml:space="preserve"> ADDIN EN.CITE &lt;EndNote&gt;&lt;Cite&gt;&lt;Author&gt;Moher&lt;/Author&gt;&lt;Year&gt;2009&lt;/Year&gt;&lt;RecNum&gt;6&lt;/RecNum&gt;&lt;DisplayText&gt;&lt;style face="superscript"&gt;62&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fldChar w:fldCharType="separate"/>
      </w:r>
      <w:r w:rsidR="000941E8" w:rsidRPr="000941E8">
        <w:rPr>
          <w:noProof/>
          <w:vertAlign w:val="superscript"/>
        </w:rPr>
        <w:t>62</w:t>
      </w:r>
      <w:r>
        <w:fldChar w:fldCharType="end"/>
      </w:r>
      <w:r w:rsidR="00DC73CA">
        <w:t xml:space="preserve"> </w:t>
      </w:r>
      <w:r w:rsidR="00DC73CA" w:rsidRPr="002A0612">
        <w:t>(</w:t>
      </w:r>
      <w:r w:rsidR="002A0612">
        <w:t xml:space="preserve">see </w:t>
      </w:r>
      <w:r w:rsidR="002A0612" w:rsidRPr="002A0612">
        <w:t>supplementary material</w:t>
      </w:r>
      <w:r w:rsidR="00DC73CA" w:rsidRPr="002A0612">
        <w:t>)</w:t>
      </w:r>
      <w:r w:rsidR="007805A2">
        <w:t xml:space="preserve"> and is</w:t>
      </w:r>
      <w:r>
        <w:t xml:space="preserve"> registered with the International Prospective Register of Systematic Reviews (PROSPERO</w:t>
      </w:r>
      <w:r w:rsidR="007144A2">
        <w:t>:</w:t>
      </w:r>
      <w:r>
        <w:t xml:space="preserve"> CRD42020180260). </w:t>
      </w:r>
    </w:p>
    <w:p w14:paraId="3518ADCD" w14:textId="77777777" w:rsidR="00AF0B0A" w:rsidRDefault="00AF0B0A" w:rsidP="00975F2B">
      <w:pPr>
        <w:spacing w:line="480" w:lineRule="auto"/>
        <w:rPr>
          <w:i/>
          <w:iCs/>
        </w:rPr>
      </w:pPr>
      <w:r>
        <w:rPr>
          <w:i/>
          <w:iCs/>
        </w:rPr>
        <w:t>2.1 Search Strategy</w:t>
      </w:r>
    </w:p>
    <w:p w14:paraId="0ED060D3" w14:textId="7CDDD84B" w:rsidR="00AF0B0A" w:rsidRPr="00C62D0A" w:rsidRDefault="00AF0B0A" w:rsidP="00975F2B">
      <w:pPr>
        <w:spacing w:line="480" w:lineRule="auto"/>
      </w:pPr>
      <w:r>
        <w:t>Search terms were derived from knowledge of the research area and by reviewing the search strategies in similar reviews</w:t>
      </w:r>
      <w:r w:rsidR="00696ACA">
        <w:t xml:space="preserve">, and </w:t>
      </w:r>
      <w:r w:rsidR="007805A2">
        <w:t xml:space="preserve">were </w:t>
      </w:r>
      <w:r w:rsidR="00696ACA">
        <w:t>agreed by two authors (G</w:t>
      </w:r>
      <w:r w:rsidR="00020089">
        <w:t>B, MU)</w:t>
      </w:r>
      <w:r w:rsidR="007805A2">
        <w:t>.</w:t>
      </w:r>
      <w:r>
        <w:t xml:space="preserve"> </w:t>
      </w:r>
      <w:r w:rsidR="00354133">
        <w:t xml:space="preserve">Specific RCT </w:t>
      </w:r>
      <w:r w:rsidR="000732C8">
        <w:t>search filters were included in the search</w:t>
      </w:r>
      <w:r w:rsidR="00D61FD8">
        <w:t xml:space="preserve"> strategy</w:t>
      </w:r>
      <w:r w:rsidR="002D2817">
        <w:t>.</w:t>
      </w:r>
      <w:r w:rsidR="00D61FD8">
        <w:fldChar w:fldCharType="begin">
          <w:fldData xml:space="preserve">PEVuZE5vdGU+PENpdGU+PEF1dGhvcj5Db29wZXI8L0F1dGhvcj48WWVhcj4yMDE5PC9ZZWFyPjxS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</w:fldData>
        </w:fldChar>
      </w:r>
      <w:r w:rsidR="00A5432E">
        <w:instrText xml:space="preserve"> ADDIN EN.CITE </w:instrText>
      </w:r>
      <w:r w:rsidR="00A5432E">
        <w:fldChar w:fldCharType="begin">
          <w:fldData xml:space="preserve">PEVuZE5vdGU+PENpdGU+PEF1dGhvcj5Db29wZXI8L0F1dGhvcj48WWVhcj4yMDE5PC9ZZWFyPjxS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</w:fldData>
        </w:fldChar>
      </w:r>
      <w:r w:rsidR="00A5432E">
        <w:instrText xml:space="preserve"> ADDIN EN.CITE.DATA </w:instrText>
      </w:r>
      <w:r w:rsidR="00A5432E">
        <w:fldChar w:fldCharType="end"/>
      </w:r>
      <w:r w:rsidR="00D61FD8">
        <w:fldChar w:fldCharType="separate"/>
      </w:r>
      <w:r w:rsidR="00A5432E" w:rsidRPr="00A5432E">
        <w:rPr>
          <w:noProof/>
          <w:vertAlign w:val="superscript"/>
        </w:rPr>
        <w:t>21, 53</w:t>
      </w:r>
      <w:r w:rsidR="00D61FD8">
        <w:fldChar w:fldCharType="end"/>
      </w:r>
      <w:r w:rsidR="000732C8">
        <w:t xml:space="preserve"> </w:t>
      </w:r>
      <w:r>
        <w:t xml:space="preserve">A search of MEDLINE, </w:t>
      </w:r>
      <w:proofErr w:type="spellStart"/>
      <w:r>
        <w:t>Embase</w:t>
      </w:r>
      <w:proofErr w:type="spellEnd"/>
      <w:r>
        <w:t xml:space="preserve">, CINAHL, </w:t>
      </w:r>
      <w:proofErr w:type="spellStart"/>
      <w:r>
        <w:t>SportDiscus</w:t>
      </w:r>
      <w:proofErr w:type="spellEnd"/>
      <w:r>
        <w:t xml:space="preserve">, PsycINFO, </w:t>
      </w:r>
      <w:proofErr w:type="spellStart"/>
      <w:r>
        <w:t>PEDro</w:t>
      </w:r>
      <w:proofErr w:type="spellEnd"/>
      <w:r>
        <w:t xml:space="preserve"> and CENTRAL electronic databases was </w:t>
      </w:r>
      <w:r w:rsidR="00904CA0">
        <w:t xml:space="preserve">initially </w:t>
      </w:r>
      <w:r>
        <w:t xml:space="preserve">performed on </w:t>
      </w:r>
      <w:r w:rsidR="00904CA0">
        <w:t xml:space="preserve">28/05/20 and </w:t>
      </w:r>
      <w:r w:rsidR="00E956EB">
        <w:t xml:space="preserve">29/05/20 and was updated on </w:t>
      </w:r>
      <w:r w:rsidR="00B41898">
        <w:t>24/06/2</w:t>
      </w:r>
      <w:r w:rsidR="00D7165B">
        <w:t>021</w:t>
      </w:r>
      <w:r>
        <w:t>. Databases were searched from inception until the date of the search</w:t>
      </w:r>
      <w:r w:rsidR="007805A2">
        <w:t xml:space="preserve"> </w:t>
      </w:r>
      <w:r w:rsidR="007805A2" w:rsidRPr="002A0612">
        <w:t>(s</w:t>
      </w:r>
      <w:r w:rsidRPr="002A0612">
        <w:t xml:space="preserve">ee supplementary </w:t>
      </w:r>
      <w:r w:rsidR="002A0612" w:rsidRPr="002A0612">
        <w:t>material</w:t>
      </w:r>
      <w:r w:rsidRPr="002A0612">
        <w:t xml:space="preserve"> for MEDLINE search strategy</w:t>
      </w:r>
      <w:r w:rsidR="007805A2" w:rsidRPr="002A0612">
        <w:t>)</w:t>
      </w:r>
      <w:r w:rsidRPr="002A0612">
        <w:t>.</w:t>
      </w:r>
      <w:r>
        <w:t xml:space="preserve"> This search strategy was adapted for the other databases, </w:t>
      </w:r>
      <w:r w:rsidR="007805A2">
        <w:t xml:space="preserve">with consistent </w:t>
      </w:r>
      <w:r>
        <w:t xml:space="preserve">search terms throughout. The reference lists of similar systematic reviews and meta-analyses were also searched to identify relevant studies. </w:t>
      </w:r>
    </w:p>
    <w:p w14:paraId="6B1F3FD6" w14:textId="77777777" w:rsidR="00AF0B0A" w:rsidRPr="006F7930" w:rsidRDefault="00AF0B0A" w:rsidP="00975F2B">
      <w:pPr>
        <w:spacing w:line="480" w:lineRule="auto"/>
        <w:rPr>
          <w:i/>
          <w:iCs/>
        </w:rPr>
      </w:pPr>
      <w:r>
        <w:rPr>
          <w:i/>
          <w:iCs/>
        </w:rPr>
        <w:t>2.2 Selection of studies</w:t>
      </w:r>
    </w:p>
    <w:p w14:paraId="28E0F5FF" w14:textId="77777777" w:rsidR="00AF0B0A" w:rsidRDefault="00AF0B0A" w:rsidP="00975F2B">
      <w:pPr>
        <w:spacing w:line="480" w:lineRule="auto"/>
        <w:rPr>
          <w:i/>
          <w:iCs/>
        </w:rPr>
      </w:pPr>
      <w:r>
        <w:rPr>
          <w:i/>
          <w:iCs/>
        </w:rPr>
        <w:t>2.2.1 Screening</w:t>
      </w:r>
    </w:p>
    <w:p w14:paraId="5949F7D9" w14:textId="1061B32D" w:rsidR="00AF0B0A" w:rsidRDefault="00AF0B0A" w:rsidP="00975F2B">
      <w:pPr>
        <w:spacing w:line="480" w:lineRule="auto"/>
      </w:pPr>
      <w:r>
        <w:t>Search results were exported into Endnote</w:t>
      </w:r>
      <w:r w:rsidR="007F3773">
        <w:fldChar w:fldCharType="begin"/>
      </w:r>
      <w:r w:rsidR="000941E8">
        <w:instrText xml:space="preserve"> ADDIN EN.CITE &lt;EndNote&gt;&lt;Cite&gt;&lt;Author&gt;Team&lt;/Author&gt;&lt;Year&gt;2013&lt;/Year&gt;&lt;RecNum&gt;46&lt;/RecNum&gt;&lt;DisplayText&gt;&lt;style face="superscript"&gt;93&lt;/style&gt;&lt;/DisplayText&gt;&lt;record&gt;&lt;rec-number&gt;46&lt;/rec-number&gt;&lt;foreign-keys&gt;&lt;key app="EN" db-id="dfzxspwrx00eroe9e5fvxerhvsv9see0v2w2" timestamp="1604315796"&gt;46&lt;/key&gt;&lt;/foreign-keys&gt;&lt;ref-type name="Computer Program"&gt;9&lt;/ref-type&gt;&lt;contributors&gt;&lt;authors&gt;&lt;author&gt;The EndNote Team&lt;/author&gt;&lt;/authors&gt;&lt;/contributors&gt;&lt;titles&gt;&lt;title&gt;EndNote&lt;/title&gt;&lt;/titles&gt;&lt;edition&gt;EndNote X9&lt;/edition&gt;&lt;dates&gt;&lt;year&gt;2013&lt;/year&gt;&lt;/dates&gt;&lt;pub-location&gt;Philadelphia, PA&lt;/pub-location&gt;&lt;publisher&gt;Clarivate &lt;/publisher&gt;&lt;work-type&gt;64 bit &lt;/work-type&gt;&lt;urls&gt;&lt;/urls&gt;&lt;/record&gt;&lt;/Cite&gt;&lt;/EndNote&gt;</w:instrText>
      </w:r>
      <w:r w:rsidR="007F3773">
        <w:fldChar w:fldCharType="separate"/>
      </w:r>
      <w:r w:rsidR="000941E8" w:rsidRPr="000941E8">
        <w:rPr>
          <w:noProof/>
          <w:vertAlign w:val="superscript"/>
        </w:rPr>
        <w:t>93</w:t>
      </w:r>
      <w:r w:rsidR="007F3773">
        <w:fldChar w:fldCharType="end"/>
      </w:r>
      <w:r>
        <w:t xml:space="preserve"> and duplicates removed. </w:t>
      </w:r>
      <w:r w:rsidR="00334252">
        <w:t>R</w:t>
      </w:r>
      <w:r>
        <w:t>esults were imported into Rayyan QCRI software</w:t>
      </w:r>
      <w:r w:rsidR="00FD52F2">
        <w:fldChar w:fldCharType="begin"/>
      </w:r>
      <w:r w:rsidR="000941E8">
        <w:instrText xml:space="preserve"> ADDIN EN.CITE &lt;EndNote&gt;&lt;Cite&gt;&lt;Author&gt;Ouzzani&lt;/Author&gt;&lt;Year&gt;2016&lt;/Year&gt;&lt;RecNum&gt;47&lt;/RecNum&gt;&lt;DisplayText&gt;&lt;style face="superscript"&gt;72&lt;/style&gt;&lt;/DisplayText&gt;&lt;record&gt;&lt;rec-number&gt;47&lt;/rec-number&gt;&lt;foreign-keys&gt;&lt;key app="EN" db-id="dfzxspwrx00eroe9e5fvxerhvsv9see0v2w2" timestamp="1604315955"&gt;47&lt;/key&gt;&lt;/foreign-keys&gt;&lt;ref-type name="Journal Article"&gt;17&lt;/ref-type&gt;&lt;contributors&gt;&lt;authors&gt;&lt;author&gt;Ouzzani, Mourad&lt;/author&gt;&lt;author&gt;Hammady, Hossam&lt;/author&gt;&lt;author&gt;Fedorowicz, Zbys&lt;/author&gt;&lt;author&gt;Elmagarmid, Ahmed&lt;/author&gt;&lt;/authors&gt;&lt;/contributors&gt;&lt;titles&gt;&lt;title&gt;Rayyan—a web and mobile app for systematic reviews&lt;/title&gt;&lt;secondary-title&gt;Systematic Reviews&lt;/secondary-title&gt;&lt;/titles&gt;&lt;periodical&gt;&lt;full-title&gt;Systematic Reviews&lt;/full-title&gt;&lt;/periodical&gt;&lt;pages&gt;210&lt;/pages&gt;&lt;volume&gt;5&lt;/volume&gt;&lt;number&gt;1&lt;/number&gt;&lt;dates&gt;&lt;year&gt;2016&lt;/year&gt;&lt;pub-dates&gt;&lt;date&gt;2016/12/05&lt;/date&gt;&lt;/pub-dates&gt;&lt;/dates&gt;&lt;isbn&gt;2046-4053&lt;/isbn&gt;&lt;urls&gt;&lt;related-urls&gt;&lt;url&gt;https://doi.org/10.1186/s13643-016-0384-4&lt;/url&gt;&lt;/related-urls&gt;&lt;/urls&gt;&lt;electronic-resource-num&gt;10.1186/s13643-016-0384-4&lt;/electronic-resource-num&gt;&lt;/record&gt;&lt;/Cite&gt;&lt;/EndNote&gt;</w:instrText>
      </w:r>
      <w:r w:rsidR="00FD52F2">
        <w:fldChar w:fldCharType="separate"/>
      </w:r>
      <w:r w:rsidR="000941E8" w:rsidRPr="000941E8">
        <w:rPr>
          <w:noProof/>
          <w:vertAlign w:val="superscript"/>
        </w:rPr>
        <w:t>72</w:t>
      </w:r>
      <w:r w:rsidR="00FD52F2">
        <w:fldChar w:fldCharType="end"/>
      </w:r>
      <w:r>
        <w:t xml:space="preserve"> for title and abstract screening. One author (GB) screened all titles and abstracts independently against the eligibility criteria. Two authors (MU, AH) independently screened 50% each of the titles and abstracts. Conflicts were resolved by discussion. Of the remaining articles, full texts were retrieved and reviewed, and three authors</w:t>
      </w:r>
      <w:r w:rsidR="001920F9">
        <w:t xml:space="preserve"> (GB, MU, AH)</w:t>
      </w:r>
      <w:r>
        <w:t xml:space="preserve"> finalised the articles via consensus. </w:t>
      </w:r>
    </w:p>
    <w:p w14:paraId="05B6333A" w14:textId="77777777" w:rsidR="00AF0B0A" w:rsidRDefault="00AF0B0A" w:rsidP="00975F2B">
      <w:pPr>
        <w:spacing w:line="480" w:lineRule="auto"/>
        <w:rPr>
          <w:i/>
          <w:iCs/>
        </w:rPr>
      </w:pPr>
      <w:r>
        <w:rPr>
          <w:i/>
          <w:iCs/>
        </w:rPr>
        <w:t xml:space="preserve">2.2.2 Eligibility criteria </w:t>
      </w:r>
    </w:p>
    <w:p w14:paraId="39D7E10F" w14:textId="77777777" w:rsidR="00AF0B0A" w:rsidRDefault="00AF0B0A" w:rsidP="00975F2B">
      <w:pPr>
        <w:spacing w:line="480" w:lineRule="auto"/>
      </w:pPr>
      <w:r>
        <w:t xml:space="preserve">Eligible studies were those published in English language in peer-reviewed journals. We included RCTs or cluster-RCTs. We excluded quasi-RCTs and preliminary/pilot studies. </w:t>
      </w:r>
    </w:p>
    <w:p w14:paraId="29E1BDA3" w14:textId="7A771BE6" w:rsidR="00AF0B0A" w:rsidRDefault="00AF0B0A" w:rsidP="00975F2B">
      <w:pPr>
        <w:spacing w:line="480" w:lineRule="auto"/>
        <w:rPr>
          <w:rFonts w:cstheme="minorHAnsi"/>
        </w:rPr>
      </w:pPr>
      <w:r>
        <w:lastRenderedPageBreak/>
        <w:t xml:space="preserve">The population of interest was adults </w:t>
      </w:r>
      <w:r w:rsidRPr="00EE1E36">
        <w:rPr>
          <w:rFonts w:cstheme="minorHAnsi"/>
        </w:rPr>
        <w:t>(aged ≥18 years)</w:t>
      </w:r>
      <w:r>
        <w:t xml:space="preserve"> with </w:t>
      </w:r>
      <w:r w:rsidR="004B53E7">
        <w:t>persistent musculoskeletal pain</w:t>
      </w:r>
      <w:r w:rsidR="00E364F2">
        <w:t xml:space="preserve"> (</w:t>
      </w:r>
      <w:r w:rsidR="007F12BE">
        <w:t>i.e.,</w:t>
      </w:r>
      <w:r>
        <w:t xml:space="preserve"> </w:t>
      </w:r>
      <w:r w:rsidRPr="00CD05B0">
        <w:rPr>
          <w:rFonts w:cstheme="minorHAnsi"/>
        </w:rPr>
        <w:t>pain lasting ≥3 months</w:t>
      </w:r>
      <w:r w:rsidR="000B65BB">
        <w:rPr>
          <w:rFonts w:cstheme="minorHAnsi"/>
        </w:rPr>
        <w:t xml:space="preserve">, </w:t>
      </w:r>
      <w:r w:rsidR="000B65BB">
        <w:t>experienced in bones, joints, muscles, tendons and other soft tissues</w:t>
      </w:r>
      <w:r w:rsidR="00CE0616">
        <w:t>.</w:t>
      </w:r>
      <w:r w:rsidR="000B65BB">
        <w:fldChar w:fldCharType="begin"/>
      </w:r>
      <w:r w:rsidR="000941E8">
        <w:instrText xml:space="preserve"> ADDIN EN.CITE &lt;EndNote&gt;&lt;Cite&gt;&lt;Author&gt;Perrot&lt;/Author&gt;&lt;Year&gt;2019&lt;/Year&gt;&lt;RecNum&gt;14&lt;/RecNum&gt;&lt;DisplayText&gt;&lt;style face="superscript"&gt;74&lt;/style&gt;&lt;/DisplayText&gt;&lt;record&gt;&lt;rec-number&gt;14&lt;/rec-number&gt;&lt;foreign-keys&gt;&lt;key app="EN" db-id="dfzxspwrx00eroe9e5fvxerhvsv9see0v2w2" timestamp="1604310247"&gt;14&lt;/key&gt;&lt;/foreign-keys&gt;&lt;ref-type name="Journal Article"&gt;17&lt;/ref-type&gt;&lt;contributors&gt;&lt;authors&gt;&lt;author&gt;Perrot, S.&lt;/author&gt;&lt;author&gt;Cohen, M.&lt;/author&gt;&lt;author&gt;Barke, A.&lt;/author&gt;&lt;author&gt;Korwisi, B.&lt;/author&gt;&lt;author&gt;Rief, W.&lt;/author&gt;&lt;author&gt;Treede, R. D.&lt;/author&gt;&lt;/authors&gt;&lt;/contributors&gt;&lt;auth-address&gt;Pain Clinic, Cochin Hospital, Paris Descartes University, INSERM U 987, Paris, France.&amp;#xD;St Vincent&amp;apos;s Clinical School, UNSW Sydney, Sydney, New South Wales, Australia.&amp;#xD;Division of Clinical Psychology and Psychotherapy, Department of Psychology, Philipps-University Marburg, Marburg, Germany.&amp;#xD;Department of Neurophysiology, CBTM, Medical Faculty Mannheim of Heidelberg University, Mannheim, Germany.&lt;/auth-address&gt;&lt;titles&gt;&lt;title&gt;The IASP classification of chronic pain for ICD-11: chronic secondary musculoskeletal pain&lt;/title&gt;&lt;secondary-title&gt;Pain&lt;/secondary-title&gt;&lt;/titles&gt;&lt;periodical&gt;&lt;full-title&gt;Pain&lt;/full-title&gt;&lt;/periodical&gt;&lt;pages&gt;77-82&lt;/pages&gt;&lt;volume&gt;160&lt;/volume&gt;&lt;number&gt;1&lt;/number&gt;&lt;edition&gt;2018/12/27&lt;/edition&gt;&lt;keywords&gt;&lt;keyword&gt;*Chronic Pain/classification/complications/diagnosis&lt;/keyword&gt;&lt;keyword&gt;Humans&lt;/keyword&gt;&lt;keyword&gt;*International Classification of Diseases&lt;/keyword&gt;&lt;keyword&gt;International Cooperation&lt;/keyword&gt;&lt;keyword&gt;*Musculoskeletal Pain/classification/complications/diagnosis&lt;/keyword&gt;&lt;keyword&gt;Organizations/*standards&lt;/keyword&gt;&lt;/keywords&gt;&lt;dates&gt;&lt;year&gt;2019&lt;/year&gt;&lt;pub-dates&gt;&lt;date&gt;Jan&lt;/date&gt;&lt;/pub-dates&gt;&lt;/dates&gt;&lt;isbn&gt;0304-3959&lt;/isbn&gt;&lt;accession-num&gt;30586074&lt;/accession-num&gt;&lt;urls&gt;&lt;/urls&gt;&lt;electronic-resource-num&gt;10.1097/j.pain.0000000000001389&lt;/electronic-resource-num&gt;&lt;remote-database-provider&gt;NLM&lt;/remote-database-provider&gt;&lt;language&gt;eng&lt;/language&gt;&lt;/record&gt;&lt;/Cite&gt;&lt;/EndNote&gt;</w:instrText>
      </w:r>
      <w:r w:rsidR="000B65BB">
        <w:fldChar w:fldCharType="separate"/>
      </w:r>
      <w:r w:rsidR="000941E8" w:rsidRPr="000941E8">
        <w:rPr>
          <w:noProof/>
          <w:vertAlign w:val="superscript"/>
        </w:rPr>
        <w:t>74</w:t>
      </w:r>
      <w:r w:rsidR="000B65BB">
        <w:fldChar w:fldCharType="end"/>
      </w:r>
      <w:r w:rsidR="00E364F2">
        <w:t>)</w:t>
      </w:r>
      <w:r>
        <w:rPr>
          <w:rFonts w:cstheme="minorHAnsi"/>
        </w:rPr>
        <w:t xml:space="preserve"> </w:t>
      </w:r>
      <w:r w:rsidRPr="00790FA4">
        <w:rPr>
          <w:rFonts w:cstheme="minorHAnsi"/>
        </w:rPr>
        <w:t xml:space="preserve">We </w:t>
      </w:r>
      <w:r>
        <w:rPr>
          <w:rFonts w:cstheme="minorHAnsi"/>
        </w:rPr>
        <w:t>only included those with</w:t>
      </w:r>
      <w:r w:rsidRPr="00790FA4">
        <w:rPr>
          <w:rFonts w:cstheme="minorHAnsi"/>
        </w:rPr>
        <w:t xml:space="preserve"> persistent spinal pain (including lumbar, thoracic and cervical) and persistent peripheral joint pain (upper and lower limbs).</w:t>
      </w:r>
      <w:r>
        <w:rPr>
          <w:rFonts w:cstheme="minorHAnsi"/>
        </w:rPr>
        <w:t xml:space="preserve"> We included </w:t>
      </w:r>
      <w:r w:rsidR="00F67AC8">
        <w:rPr>
          <w:rFonts w:cstheme="minorHAnsi"/>
        </w:rPr>
        <w:t xml:space="preserve">participants </w:t>
      </w:r>
      <w:r>
        <w:rPr>
          <w:rFonts w:cstheme="minorHAnsi"/>
        </w:rPr>
        <w:t xml:space="preserve">with multiple pain sites. </w:t>
      </w:r>
      <w:r w:rsidRPr="004470B2">
        <w:rPr>
          <w:rFonts w:cstheme="minorHAnsi"/>
        </w:rPr>
        <w:t>Pa</w:t>
      </w:r>
      <w:r w:rsidR="00F62D17">
        <w:rPr>
          <w:rFonts w:cstheme="minorHAnsi"/>
        </w:rPr>
        <w:t>rticipants</w:t>
      </w:r>
      <w:r w:rsidRPr="004470B2">
        <w:rPr>
          <w:rFonts w:cstheme="minorHAnsi"/>
        </w:rPr>
        <w:t xml:space="preserve"> that ha</w:t>
      </w:r>
      <w:r>
        <w:rPr>
          <w:rFonts w:cstheme="minorHAnsi"/>
        </w:rPr>
        <w:t>d</w:t>
      </w:r>
      <w:r w:rsidRPr="004470B2">
        <w:rPr>
          <w:rFonts w:cstheme="minorHAnsi"/>
        </w:rPr>
        <w:t xml:space="preserve"> undergone surgery but met the inclusion criteria of adults with PMP were included, but </w:t>
      </w:r>
      <w:r w:rsidR="008C2059">
        <w:rPr>
          <w:rFonts w:cstheme="minorHAnsi"/>
        </w:rPr>
        <w:t>those</w:t>
      </w:r>
      <w:r w:rsidRPr="004470B2">
        <w:rPr>
          <w:rFonts w:cstheme="minorHAnsi"/>
        </w:rPr>
        <w:t xml:space="preserve"> awaiting surgery were excluded</w:t>
      </w:r>
      <w:r w:rsidR="007F12BE">
        <w:rPr>
          <w:rFonts w:cstheme="minorHAnsi"/>
        </w:rPr>
        <w:t>,</w:t>
      </w:r>
      <w:r w:rsidRPr="004470B2">
        <w:rPr>
          <w:rFonts w:cstheme="minorHAnsi"/>
        </w:rPr>
        <w:t xml:space="preserve"> due to the likelihood of uncertain and varied long-term management.</w:t>
      </w:r>
    </w:p>
    <w:p w14:paraId="5434F11A" w14:textId="15AFF92E" w:rsidR="00AF0B0A" w:rsidRPr="00EE0DD5" w:rsidRDefault="00AF0B0A" w:rsidP="00975F2B">
      <w:pPr>
        <w:spacing w:line="480" w:lineRule="auto"/>
        <w:rPr>
          <w:rFonts w:cstheme="minorHAnsi"/>
        </w:rPr>
      </w:pPr>
      <w:r w:rsidRPr="000941E8">
        <w:rPr>
          <w:rFonts w:cstheme="minorHAnsi"/>
        </w:rPr>
        <w:t>We excluded studies of patients with non-musculoskeletal pain or cancer-related pain</w:t>
      </w:r>
      <w:r w:rsidR="00E131F0" w:rsidRPr="000941E8">
        <w:rPr>
          <w:rFonts w:cstheme="minorHAnsi"/>
        </w:rPr>
        <w:t>, and</w:t>
      </w:r>
      <w:r w:rsidR="00C1163D" w:rsidRPr="000941E8">
        <w:rPr>
          <w:rFonts w:cstheme="minorHAnsi"/>
        </w:rPr>
        <w:t xml:space="preserve"> </w:t>
      </w:r>
      <w:r w:rsidR="00E131F0" w:rsidRPr="000941E8">
        <w:rPr>
          <w:rFonts w:cstheme="minorHAnsi"/>
        </w:rPr>
        <w:t>those with</w:t>
      </w:r>
      <w:r w:rsidRPr="000941E8">
        <w:rPr>
          <w:rFonts w:cstheme="minorHAnsi"/>
        </w:rPr>
        <w:t xml:space="preserve"> rheumatological conditions such as fibromyalgia</w:t>
      </w:r>
      <w:r w:rsidR="007F12BE" w:rsidRPr="000941E8">
        <w:rPr>
          <w:rFonts w:cstheme="minorHAnsi"/>
        </w:rPr>
        <w:t xml:space="preserve"> or</w:t>
      </w:r>
      <w:r w:rsidRPr="000941E8">
        <w:rPr>
          <w:rFonts w:cstheme="minorHAnsi"/>
        </w:rPr>
        <w:t xml:space="preserve"> rheumatoid arthritis as these </w:t>
      </w:r>
      <w:r w:rsidR="00AF0B9A" w:rsidRPr="000941E8">
        <w:rPr>
          <w:rFonts w:cstheme="minorHAnsi"/>
        </w:rPr>
        <w:t xml:space="preserve">are distinct </w:t>
      </w:r>
      <w:r w:rsidRPr="000941E8">
        <w:rPr>
          <w:rFonts w:cstheme="minorHAnsi"/>
        </w:rPr>
        <w:t>conditions</w:t>
      </w:r>
      <w:r w:rsidR="00B65575">
        <w:rPr>
          <w:rFonts w:cstheme="minorHAnsi"/>
        </w:rPr>
        <w:t>.</w:t>
      </w:r>
      <w:r w:rsidR="001D4C75" w:rsidRPr="000941E8">
        <w:rPr>
          <w:rFonts w:cstheme="minorHAnsi"/>
        </w:rPr>
        <w:fldChar w:fldCharType="begin"/>
      </w:r>
      <w:r w:rsidR="00A5432E" w:rsidRPr="000941E8">
        <w:rPr>
          <w:rFonts w:cstheme="minorHAnsi"/>
        </w:rPr>
        <w:instrText xml:space="preserve"> ADDIN EN.CITE &lt;EndNote&gt;&lt;Cite&gt;&lt;Author&gt;Jordan&lt;/Author&gt;&lt;Year&gt;2010&lt;/Year&gt;&lt;RecNum&gt;39&lt;/RecNum&gt;&lt;DisplayText&gt;&lt;style face="superscript"&gt;45&lt;/style&gt;&lt;/DisplayText&gt;&lt;record&gt;&lt;rec-number&gt;39&lt;/rec-number&gt;&lt;foreign-keys&gt;&lt;key app="EN" db-id="dfzxspwrx00eroe9e5fvxerhvsv9see0v2w2" timestamp="1604313600"&gt;39&lt;/key&gt;&lt;/foreign-keys&gt;&lt;ref-type name="Journal Article"&gt;17&lt;/ref-type&gt;&lt;contributors&gt;&lt;authors&gt;&lt;author&gt;Jordan, J. L.&lt;/author&gt;&lt;author&gt;Holden, M. A.&lt;/author&gt;&lt;author&gt;Mason, E. E. J.&lt;/author&gt;&lt;author&gt;Foster, N. E.&lt;/author&gt;&lt;/authors&gt;&lt;/contributors&gt;&lt;titles&gt;&lt;title&gt;Interventions to improve adherence to exercise for chronic musculoskeletal pain in adults&lt;/title&gt;&lt;secondary-title&gt;Cochrane Database of Systematic Reviews&lt;/secondary-title&gt;&lt;/titles&gt;&lt;periodical&gt;&lt;full-title&gt;Cochrane Database of Systematic Reviews&lt;/full-title&gt;&lt;/periodical&gt;&lt;number&gt;1&lt;/number&gt;&lt;keywords&gt;&lt;keyword&gt;*Exercise Therapy&lt;/keyword&gt;&lt;keyword&gt;*Patient Compliance&lt;/keyword&gt;&lt;keyword&gt;Adult&lt;/keyword&gt;&lt;keyword&gt;Back Pain [rehabilitation]&lt;/keyword&gt;&lt;keyword&gt;Chronic Disease&lt;/keyword&gt;&lt;keyword&gt;Humans&lt;/keyword&gt;&lt;keyword&gt;Musculoskeletal Diseases [*rehabilitation]&lt;/keyword&gt;&lt;keyword&gt;Osteoarthritis [rehabilitation]&lt;/keyword&gt;&lt;keyword&gt;Pain [*rehabilitation]&lt;/keyword&gt;&lt;keyword&gt;Randomized Controlled Trials as Topic&lt;/keyword&gt;&lt;/keywords&gt;&lt;dates&gt;&lt;year&gt;2010&lt;/year&gt;&lt;/dates&gt;&lt;publisher&gt;John Wiley &amp;amp; Sons, Ltd&lt;/publisher&gt;&lt;isbn&gt;1465-1858&lt;/isbn&gt;&lt;accession-num&gt;CD005956&lt;/accession-num&gt;&lt;urls&gt;&lt;related-urls&gt;&lt;url&gt;https://doi.org//10.1002/14651858.CD005956.pub2&lt;/url&gt;&lt;/related-urls&gt;&lt;/urls&gt;&lt;electronic-resource-num&gt;10.1002/14651858.CD005956.pub2&lt;/electronic-resource-num&gt;&lt;/record&gt;&lt;/Cite&gt;&lt;/EndNote&gt;</w:instrText>
      </w:r>
      <w:r w:rsidR="001D4C75" w:rsidRPr="000941E8">
        <w:rPr>
          <w:rFonts w:cstheme="minorHAnsi"/>
        </w:rPr>
        <w:fldChar w:fldCharType="separate"/>
      </w:r>
      <w:r w:rsidR="00A5432E" w:rsidRPr="000941E8">
        <w:rPr>
          <w:rFonts w:cstheme="minorHAnsi"/>
          <w:noProof/>
          <w:vertAlign w:val="superscript"/>
        </w:rPr>
        <w:t>45</w:t>
      </w:r>
      <w:r w:rsidR="001D4C75" w:rsidRPr="000941E8">
        <w:rPr>
          <w:rFonts w:cstheme="minorHAnsi"/>
        </w:rPr>
        <w:fldChar w:fldCharType="end"/>
      </w:r>
      <w:r w:rsidRPr="00EE0DD5">
        <w:rPr>
          <w:rFonts w:cstheme="minorHAnsi"/>
        </w:rPr>
        <w:t xml:space="preserve"> </w:t>
      </w:r>
    </w:p>
    <w:p w14:paraId="08773EB7" w14:textId="69419453" w:rsidR="00AF0B0A" w:rsidRPr="005C13B9" w:rsidRDefault="00AF0B0A" w:rsidP="00975F2B">
      <w:pPr>
        <w:autoSpaceDE w:val="0"/>
        <w:autoSpaceDN w:val="0"/>
        <w:adjustRightInd w:val="0"/>
        <w:spacing w:after="0" w:line="480" w:lineRule="auto"/>
        <w:rPr>
          <w:rFonts w:cstheme="minorHAnsi"/>
        </w:rPr>
      </w:pPr>
      <w:r w:rsidRPr="0030397A">
        <w:rPr>
          <w:rFonts w:cstheme="minorHAnsi"/>
        </w:rPr>
        <w:t>We included studies of any intervention</w:t>
      </w:r>
      <w:r>
        <w:rPr>
          <w:rFonts w:cstheme="minorHAnsi"/>
        </w:rPr>
        <w:t>s</w:t>
      </w:r>
      <w:r w:rsidRPr="0030397A">
        <w:rPr>
          <w:rFonts w:cstheme="minorHAnsi"/>
        </w:rPr>
        <w:t xml:space="preserve"> aimed at increasing PA levels or adherence to PA, or studies </w:t>
      </w:r>
      <w:r w:rsidR="007D2FDF">
        <w:rPr>
          <w:rFonts w:cstheme="minorHAnsi"/>
        </w:rPr>
        <w:t>seeking</w:t>
      </w:r>
      <w:r w:rsidRPr="0030397A">
        <w:rPr>
          <w:rFonts w:cstheme="minorHAnsi"/>
        </w:rPr>
        <w:t xml:space="preserve"> to reduce </w:t>
      </w:r>
      <w:r w:rsidR="003B6503">
        <w:rPr>
          <w:rFonts w:cstheme="minorHAnsi"/>
        </w:rPr>
        <w:t>SB</w:t>
      </w:r>
      <w:r w:rsidRPr="0030397A">
        <w:rPr>
          <w:rFonts w:cstheme="minorHAnsi"/>
        </w:rPr>
        <w:t>.</w:t>
      </w:r>
      <w:r>
        <w:rPr>
          <w:rFonts w:cstheme="minorHAnsi"/>
          <w:sz w:val="20"/>
          <w:szCs w:val="20"/>
        </w:rPr>
        <w:t xml:space="preserve"> </w:t>
      </w:r>
      <w:r>
        <w:rPr>
          <w:rFonts w:cstheme="minorHAnsi"/>
        </w:rPr>
        <w:t>We</w:t>
      </w:r>
      <w:r w:rsidRPr="00402D4C">
        <w:rPr>
          <w:rFonts w:cstheme="minorHAnsi"/>
        </w:rPr>
        <w:t xml:space="preserve"> used the World Health Organization’s definition of </w:t>
      </w:r>
      <w:r>
        <w:rPr>
          <w:rFonts w:cstheme="minorHAnsi"/>
        </w:rPr>
        <w:t>PA</w:t>
      </w:r>
      <w:r w:rsidRPr="00402D4C">
        <w:rPr>
          <w:rFonts w:cstheme="minorHAnsi"/>
        </w:rPr>
        <w:t>:</w:t>
      </w:r>
      <w:r w:rsidRPr="00402D4C">
        <w:rPr>
          <w:rFonts w:cstheme="minorHAnsi"/>
          <w:shd w:val="clear" w:color="auto" w:fill="FFFFFF"/>
        </w:rPr>
        <w:t xml:space="preserve"> “any bodily movement produced by skeletal muscles that requires energy expenditure.” which “includes exercise as well as other activities which involve bodily movement and are done as part of playing, working, active transportation, house chores and recreational activities”</w:t>
      </w:r>
      <w:r w:rsidR="001D6226">
        <w:rPr>
          <w:rFonts w:cstheme="minorHAnsi"/>
          <w:shd w:val="clear" w:color="auto" w:fill="FFFFFF"/>
        </w:rPr>
        <w:t>.</w:t>
      </w:r>
      <w:r w:rsidR="00430485">
        <w:rPr>
          <w:rFonts w:cstheme="minorHAnsi"/>
          <w:shd w:val="clear" w:color="auto" w:fill="FFFFFF"/>
        </w:rPr>
        <w:fldChar w:fldCharType="begin"/>
      </w:r>
      <w:r w:rsidR="000941E8">
        <w:rPr>
          <w:rFonts w:cstheme="minorHAnsi"/>
          <w:shd w:val="clear" w:color="auto" w:fill="FFFFFF"/>
        </w:rPr>
        <w:instrText xml:space="preserve"> ADDIN EN.CITE &lt;EndNote&gt;&lt;Cite&gt;&lt;Author&gt;WHO&lt;/Author&gt;&lt;Year&gt;2020&lt;/Year&gt;&lt;RecNum&gt;49&lt;/RecNum&gt;&lt;DisplayText&gt;&lt;style face="superscript"&gt;100&lt;/style&gt;&lt;/DisplayText&gt;&lt;record&gt;&lt;rec-number&gt;49&lt;/rec-number&gt;&lt;foreign-keys&gt;&lt;key app="EN" db-id="dfzxspwrx00eroe9e5fvxerhvsv9see0v2w2" timestamp="1604316311"&gt;49&lt;/key&gt;&lt;/foreign-keys&gt;&lt;ref-type name="Web Page"&gt;12&lt;/ref-type&gt;&lt;contributors&gt;&lt;authors&gt;&lt;author&gt;WHO&lt;/author&gt;&lt;/authors&gt;&lt;/contributors&gt;&lt;titles&gt;&lt;title&gt;Physical activity &lt;/title&gt;&lt;/titles&gt;&lt;dates&gt;&lt;year&gt;2020&lt;/year&gt;&lt;/dates&gt;&lt;urls&gt;&lt;related-urls&gt;&lt;url&gt;https://www.who.int/news-room/fact-sheets/detail/physical-activity&lt;/url&gt;&lt;/related-urls&gt;&lt;/urls&gt;&lt;/record&gt;&lt;/Cite&gt;&lt;/EndNote&gt;</w:instrText>
      </w:r>
      <w:r w:rsidR="00430485">
        <w:rPr>
          <w:rFonts w:cstheme="minorHAnsi"/>
          <w:shd w:val="clear" w:color="auto" w:fill="FFFFFF"/>
        </w:rPr>
        <w:fldChar w:fldCharType="separate"/>
      </w:r>
      <w:r w:rsidR="000941E8" w:rsidRPr="000941E8">
        <w:rPr>
          <w:rFonts w:cstheme="minorHAnsi"/>
          <w:noProof/>
          <w:shd w:val="clear" w:color="auto" w:fill="FFFFFF"/>
          <w:vertAlign w:val="superscript"/>
        </w:rPr>
        <w:t>100</w:t>
      </w:r>
      <w:r w:rsidR="00430485">
        <w:rPr>
          <w:rFonts w:cstheme="minorHAnsi"/>
          <w:shd w:val="clear" w:color="auto" w:fill="FFFFFF"/>
        </w:rPr>
        <w:fldChar w:fldCharType="end"/>
      </w:r>
      <w:r w:rsidRPr="00372F88">
        <w:rPr>
          <w:rFonts w:cstheme="minorHAnsi"/>
          <w:shd w:val="clear" w:color="auto" w:fill="FFFFFF"/>
        </w:rPr>
        <w:t xml:space="preserve"> </w:t>
      </w:r>
      <w:r w:rsidR="007D2FDF">
        <w:rPr>
          <w:rFonts w:cstheme="minorHAnsi"/>
          <w:shd w:val="clear" w:color="auto" w:fill="FFFFFF"/>
        </w:rPr>
        <w:t xml:space="preserve">We defined </w:t>
      </w:r>
      <w:r w:rsidR="004873C2">
        <w:rPr>
          <w:rFonts w:cstheme="minorHAnsi"/>
          <w:shd w:val="clear" w:color="auto" w:fill="FFFFFF"/>
        </w:rPr>
        <w:t>SB</w:t>
      </w:r>
      <w:r>
        <w:rPr>
          <w:rFonts w:cstheme="minorHAnsi"/>
          <w:shd w:val="clear" w:color="auto" w:fill="FFFFFF"/>
        </w:rPr>
        <w:t xml:space="preserve"> as:</w:t>
      </w:r>
      <w:r w:rsidRPr="00372F88">
        <w:rPr>
          <w:rFonts w:cstheme="minorHAnsi"/>
          <w:shd w:val="clear" w:color="auto" w:fill="FFFFFF"/>
        </w:rPr>
        <w:t xml:space="preserve"> “any waking behaviour characterized by an energy expenditure ≤1.5 metabolic equivalents (METs), while in a sitting, reclining or lying posture”</w:t>
      </w:r>
      <w:r w:rsidR="001D6226">
        <w:rPr>
          <w:rFonts w:cstheme="minorHAnsi"/>
          <w:shd w:val="clear" w:color="auto" w:fill="FFFFFF"/>
        </w:rPr>
        <w:t>.</w:t>
      </w:r>
      <w:r w:rsidR="0087648D">
        <w:rPr>
          <w:rFonts w:cstheme="minorHAnsi"/>
          <w:shd w:val="clear" w:color="auto" w:fill="FFFFFF"/>
        </w:rPr>
        <w:fldChar w:fldCharType="begin">
          <w:fldData xml:space="preserve">PEVuZE5vdGU+PENpdGU+PEF1dGhvcj5OZXR3b3JrPC9BdXRob3I+PFllYXI+MjAxMjwvWWVhcj48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U8L3BhZ2VzPjx2b2x1bWU+MTQ8L3ZvbHVtZT48bnVtYmVyPjE8L251bWJlcj48ZGF0ZXM+PHll
YXI+MjAxNzwveWVhcj48cHViLWRhdGVzPjxkYXRlPjIwMTcvMDYvMTA8L2RhdGU+PC9wdWItZGF0
ZXM+PC9kYXRlcz48aXNibj4xNDc5LTU4Njg8L2lzYm4+PHVybHM+PHJlbGF0ZWQtdXJscz48dXJs
Pmh0dHBzOi8vZG9pLm9yZy8xMC4xMTg2L3MxMjk2Ni0wMTctMDUyNS04PC91cmw+PC9yZWxhdGVk
LXVybHM+PC91cmxzPjxlbGVjdHJvbmljLXJlc291cmNlLW51bT4xMC4xMTg2L3MxMjk2Ni0wMTct
MDUyNS04PC9lbGVjdHJvbmljLXJlc291cmNlLW51bT48L3JlY29yZD48L0NpdGU+PC9FbmROb3Rl
PgB=
</w:fldData>
        </w:fldChar>
      </w:r>
      <w:r w:rsidR="000941E8">
        <w:rPr>
          <w:rFonts w:cstheme="minorHAnsi"/>
          <w:shd w:val="clear" w:color="auto" w:fill="FFFFFF"/>
        </w:rPr>
        <w:instrText xml:space="preserve"> ADDIN EN.CITE </w:instrText>
      </w:r>
      <w:r w:rsidR="000941E8">
        <w:rPr>
          <w:rFonts w:cstheme="minorHAnsi"/>
          <w:shd w:val="clear" w:color="auto" w:fill="FFFFFF"/>
        </w:rPr>
        <w:fldChar w:fldCharType="begin">
          <w:fldData xml:space="preserve">PEVuZE5vdGU+PENpdGU+PEF1dGhvcj5OZXR3b3JrPC9BdXRob3I+PFllYXI+MjAxMjwvWWVhcj48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</w:fldData>
        </w:fldChar>
      </w:r>
      <w:r w:rsidR="000941E8">
        <w:rPr>
          <w:rFonts w:cstheme="minorHAnsi"/>
          <w:shd w:val="clear" w:color="auto" w:fill="FFFFFF"/>
        </w:rPr>
        <w:instrText xml:space="preserve"> ADDIN EN.CITE.DATA </w:instrText>
      </w:r>
      <w:r w:rsidR="000941E8">
        <w:rPr>
          <w:rFonts w:cstheme="minorHAnsi"/>
          <w:shd w:val="clear" w:color="auto" w:fill="FFFFFF"/>
        </w:rPr>
      </w:r>
      <w:r w:rsidR="000941E8">
        <w:rPr>
          <w:rFonts w:cstheme="minorHAnsi"/>
          <w:shd w:val="clear" w:color="auto" w:fill="FFFFFF"/>
        </w:rPr>
        <w:fldChar w:fldCharType="end"/>
      </w:r>
      <w:r w:rsidR="0087648D">
        <w:rPr>
          <w:rFonts w:cstheme="minorHAnsi"/>
          <w:shd w:val="clear" w:color="auto" w:fill="FFFFFF"/>
        </w:rPr>
      </w:r>
      <w:r w:rsidR="0087648D">
        <w:rPr>
          <w:rFonts w:cstheme="minorHAnsi"/>
          <w:shd w:val="clear" w:color="auto" w:fill="FFFFFF"/>
        </w:rPr>
        <w:fldChar w:fldCharType="separate"/>
      </w:r>
      <w:r w:rsidR="000941E8" w:rsidRPr="000941E8">
        <w:rPr>
          <w:rFonts w:cstheme="minorHAnsi"/>
          <w:noProof/>
          <w:shd w:val="clear" w:color="auto" w:fill="FFFFFF"/>
          <w:vertAlign w:val="superscript"/>
        </w:rPr>
        <w:t>65, 95</w:t>
      </w:r>
      <w:r w:rsidR="0087648D">
        <w:rPr>
          <w:rFonts w:cstheme="minorHAnsi"/>
          <w:shd w:val="clear" w:color="auto" w:fill="FFFFFF"/>
        </w:rPr>
        <w:fldChar w:fldCharType="end"/>
      </w:r>
      <w:r>
        <w:rPr>
          <w:rFonts w:cstheme="minorHAnsi"/>
          <w:shd w:val="clear" w:color="auto" w:fill="FFFFFF"/>
        </w:rPr>
        <w:t xml:space="preserve"> Interventions of any duration and with any length of follow-up were included. Multi-component interventions where all the components were aimed at increasing PA or reducing </w:t>
      </w:r>
      <w:r w:rsidR="007C22CA">
        <w:rPr>
          <w:rFonts w:cstheme="minorHAnsi"/>
          <w:shd w:val="clear" w:color="auto" w:fill="FFFFFF"/>
        </w:rPr>
        <w:t>SB</w:t>
      </w:r>
      <w:r>
        <w:rPr>
          <w:rFonts w:cstheme="minorHAnsi"/>
          <w:shd w:val="clear" w:color="auto" w:fill="FFFFFF"/>
        </w:rPr>
        <w:t xml:space="preserve"> were included. </w:t>
      </w:r>
      <w:r w:rsidR="005C13B9">
        <w:rPr>
          <w:rFonts w:cstheme="minorHAnsi"/>
          <w:shd w:val="clear" w:color="auto" w:fill="FFFFFF"/>
        </w:rPr>
        <w:t>W</w:t>
      </w:r>
      <w:r w:rsidRPr="00F94FB7">
        <w:rPr>
          <w:rFonts w:cstheme="minorHAnsi"/>
          <w:shd w:val="clear" w:color="auto" w:fill="FFFFFF"/>
        </w:rPr>
        <w:t xml:space="preserve">e excluded multi-component interventions </w:t>
      </w:r>
      <w:r w:rsidR="005C13B9">
        <w:rPr>
          <w:rFonts w:cstheme="minorHAnsi"/>
          <w:shd w:val="clear" w:color="auto" w:fill="FFFFFF"/>
        </w:rPr>
        <w:t>with</w:t>
      </w:r>
      <w:r w:rsidRPr="00F94FB7">
        <w:rPr>
          <w:rFonts w:cstheme="minorHAnsi"/>
          <w:shd w:val="clear" w:color="auto" w:fill="FFFFFF"/>
        </w:rPr>
        <w:t xml:space="preserve"> elements </w:t>
      </w:r>
      <w:r>
        <w:rPr>
          <w:rFonts w:cstheme="minorHAnsi"/>
          <w:shd w:val="clear" w:color="auto" w:fill="FFFFFF"/>
        </w:rPr>
        <w:t>aimed at changing behaviours</w:t>
      </w:r>
      <w:r w:rsidRPr="00F94FB7">
        <w:rPr>
          <w:rFonts w:cstheme="minorHAnsi"/>
          <w:shd w:val="clear" w:color="auto" w:fill="FFFFFF"/>
        </w:rPr>
        <w:t xml:space="preserve"> </w:t>
      </w:r>
      <w:r>
        <w:rPr>
          <w:rFonts w:cstheme="minorHAnsi"/>
          <w:shd w:val="clear" w:color="auto" w:fill="FFFFFF"/>
        </w:rPr>
        <w:t xml:space="preserve">other </w:t>
      </w:r>
      <w:r w:rsidRPr="00F94FB7">
        <w:rPr>
          <w:rFonts w:cstheme="minorHAnsi"/>
          <w:shd w:val="clear" w:color="auto" w:fill="FFFFFF"/>
        </w:rPr>
        <w:t xml:space="preserve">than PA </w:t>
      </w:r>
      <w:r>
        <w:rPr>
          <w:rFonts w:cstheme="minorHAnsi"/>
          <w:shd w:val="clear" w:color="auto" w:fill="FFFFFF"/>
        </w:rPr>
        <w:t xml:space="preserve">or </w:t>
      </w:r>
      <w:r w:rsidR="007C22CA">
        <w:rPr>
          <w:rFonts w:cstheme="minorHAnsi"/>
          <w:shd w:val="clear" w:color="auto" w:fill="FFFFFF"/>
        </w:rPr>
        <w:t>SB</w:t>
      </w:r>
      <w:r>
        <w:rPr>
          <w:rFonts w:cstheme="minorHAnsi"/>
          <w:shd w:val="clear" w:color="auto" w:fill="FFFFFF"/>
        </w:rPr>
        <w:t xml:space="preserve"> </w:t>
      </w:r>
      <w:r w:rsidRPr="00F94FB7">
        <w:rPr>
          <w:rFonts w:cstheme="minorHAnsi"/>
          <w:shd w:val="clear" w:color="auto" w:fill="FFFFFF"/>
        </w:rPr>
        <w:t>(e.g.</w:t>
      </w:r>
      <w:r>
        <w:rPr>
          <w:rFonts w:cstheme="minorHAnsi"/>
          <w:shd w:val="clear" w:color="auto" w:fill="FFFFFF"/>
        </w:rPr>
        <w:t xml:space="preserve">, </w:t>
      </w:r>
      <w:r w:rsidRPr="00F94FB7">
        <w:rPr>
          <w:rFonts w:cstheme="minorHAnsi"/>
          <w:shd w:val="clear" w:color="auto" w:fill="FFFFFF"/>
        </w:rPr>
        <w:t>diet)</w:t>
      </w:r>
      <w:r>
        <w:rPr>
          <w:rFonts w:cstheme="minorHAnsi"/>
          <w:shd w:val="clear" w:color="auto" w:fill="FFFFFF"/>
        </w:rPr>
        <w:t>, or that included medical interventions (e.g., injections).</w:t>
      </w:r>
      <w:r>
        <w:rPr>
          <w:rFonts w:cstheme="minorHAnsi"/>
        </w:rPr>
        <w:t xml:space="preserve"> We excluded site-specific exercises (e.g., neck exercises) unless aim</w:t>
      </w:r>
      <w:r w:rsidR="00A04015">
        <w:rPr>
          <w:rFonts w:cstheme="minorHAnsi"/>
        </w:rPr>
        <w:t>ed</w:t>
      </w:r>
      <w:r>
        <w:rPr>
          <w:rFonts w:cstheme="minorHAnsi"/>
        </w:rPr>
        <w:t xml:space="preserve"> </w:t>
      </w:r>
      <w:r w:rsidR="00A04015">
        <w:rPr>
          <w:rFonts w:cstheme="minorHAnsi"/>
        </w:rPr>
        <w:t>at</w:t>
      </w:r>
      <w:r>
        <w:rPr>
          <w:rFonts w:cstheme="minorHAnsi"/>
        </w:rPr>
        <w:t xml:space="preserve"> increas</w:t>
      </w:r>
      <w:r w:rsidR="00A04015">
        <w:rPr>
          <w:rFonts w:cstheme="minorHAnsi"/>
        </w:rPr>
        <w:t>ing</w:t>
      </w:r>
      <w:r>
        <w:rPr>
          <w:rFonts w:cstheme="minorHAnsi"/>
        </w:rPr>
        <w:t xml:space="preserve"> overall PA levels or reduc</w:t>
      </w:r>
      <w:r w:rsidR="00A04015">
        <w:rPr>
          <w:rFonts w:cstheme="minorHAnsi"/>
        </w:rPr>
        <w:t>ing</w:t>
      </w:r>
      <w:r>
        <w:rPr>
          <w:rFonts w:cstheme="minorHAnsi"/>
        </w:rPr>
        <w:t xml:space="preserve"> </w:t>
      </w:r>
      <w:r w:rsidR="00A73077">
        <w:rPr>
          <w:rFonts w:cstheme="minorHAnsi"/>
        </w:rPr>
        <w:t>SB.</w:t>
      </w:r>
      <w:r w:rsidR="005C13B9">
        <w:rPr>
          <w:rFonts w:cstheme="minorHAnsi"/>
        </w:rPr>
        <w:t xml:space="preserve"> </w:t>
      </w:r>
      <w:r w:rsidRPr="00B91F9E">
        <w:rPr>
          <w:rFonts w:cstheme="minorHAnsi"/>
          <w:shd w:val="clear" w:color="auto" w:fill="FFFFFF"/>
        </w:rPr>
        <w:t>We included studies with all types of control group and studies with multiple intervention arms.</w:t>
      </w:r>
    </w:p>
    <w:p w14:paraId="09E5573F" w14:textId="77777777" w:rsidR="005C13B9" w:rsidRDefault="005C13B9" w:rsidP="00975F2B">
      <w:pPr>
        <w:spacing w:line="480" w:lineRule="auto"/>
        <w:rPr>
          <w:rFonts w:cstheme="minorHAnsi"/>
          <w:shd w:val="clear" w:color="auto" w:fill="FFFFFF"/>
        </w:rPr>
      </w:pPr>
    </w:p>
    <w:p w14:paraId="61ADB371" w14:textId="2F0A332D" w:rsidR="00AF0B0A" w:rsidRPr="008636AB" w:rsidRDefault="00AF0B0A" w:rsidP="00975F2B">
      <w:pPr>
        <w:spacing w:line="480" w:lineRule="auto"/>
        <w:rPr>
          <w:rFonts w:cstheme="minorHAnsi"/>
          <w:shd w:val="clear" w:color="auto" w:fill="FFFFFF"/>
        </w:rPr>
      </w:pPr>
      <w:r>
        <w:rPr>
          <w:rFonts w:cstheme="minorHAnsi"/>
          <w:shd w:val="clear" w:color="auto" w:fill="FFFFFF"/>
        </w:rPr>
        <w:lastRenderedPageBreak/>
        <w:t xml:space="preserve">Our </w:t>
      </w:r>
      <w:r w:rsidR="00974E28">
        <w:rPr>
          <w:rFonts w:cstheme="minorHAnsi"/>
          <w:shd w:val="clear" w:color="auto" w:fill="FFFFFF"/>
        </w:rPr>
        <w:t>co-</w:t>
      </w:r>
      <w:r>
        <w:rPr>
          <w:rFonts w:cstheme="minorHAnsi"/>
          <w:shd w:val="clear" w:color="auto" w:fill="FFFFFF"/>
        </w:rPr>
        <w:t>primary outcome</w:t>
      </w:r>
      <w:r w:rsidR="00974E28">
        <w:rPr>
          <w:rFonts w:cstheme="minorHAnsi"/>
          <w:shd w:val="clear" w:color="auto" w:fill="FFFFFF"/>
        </w:rPr>
        <w:t>s</w:t>
      </w:r>
      <w:r>
        <w:rPr>
          <w:rFonts w:cstheme="minorHAnsi"/>
          <w:shd w:val="clear" w:color="auto" w:fill="FFFFFF"/>
        </w:rPr>
        <w:t xml:space="preserve"> of interest w</w:t>
      </w:r>
      <w:r w:rsidR="00974E28">
        <w:rPr>
          <w:rFonts w:cstheme="minorHAnsi"/>
          <w:shd w:val="clear" w:color="auto" w:fill="FFFFFF"/>
        </w:rPr>
        <w:t>ere</w:t>
      </w:r>
      <w:r>
        <w:rPr>
          <w:rFonts w:cstheme="minorHAnsi"/>
          <w:shd w:val="clear" w:color="auto" w:fill="FFFFFF"/>
        </w:rPr>
        <w:t xml:space="preserve"> </w:t>
      </w:r>
      <w:r w:rsidRPr="008636AB">
        <w:rPr>
          <w:rFonts w:cstheme="minorHAnsi"/>
          <w:shd w:val="clear" w:color="auto" w:fill="FFFFFF"/>
        </w:rPr>
        <w:t>objective</w:t>
      </w:r>
      <w:r w:rsidR="001D1BC8">
        <w:rPr>
          <w:rFonts w:cstheme="minorHAnsi"/>
          <w:shd w:val="clear" w:color="auto" w:fill="FFFFFF"/>
        </w:rPr>
        <w:t xml:space="preserve"> or self-report</w:t>
      </w:r>
      <w:r w:rsidRPr="008636AB">
        <w:rPr>
          <w:rFonts w:cstheme="minorHAnsi"/>
          <w:shd w:val="clear" w:color="auto" w:fill="FFFFFF"/>
        </w:rPr>
        <w:t xml:space="preserve"> measures of </w:t>
      </w:r>
      <w:r>
        <w:rPr>
          <w:rFonts w:cstheme="minorHAnsi"/>
          <w:shd w:val="clear" w:color="auto" w:fill="FFFFFF"/>
        </w:rPr>
        <w:t>PA</w:t>
      </w:r>
      <w:r w:rsidRPr="008636AB">
        <w:rPr>
          <w:rFonts w:cstheme="minorHAnsi"/>
          <w:shd w:val="clear" w:color="auto" w:fill="FFFFFF"/>
        </w:rPr>
        <w:t xml:space="preserve"> or </w:t>
      </w:r>
      <w:r w:rsidR="009633B2">
        <w:rPr>
          <w:rFonts w:cstheme="minorHAnsi"/>
          <w:shd w:val="clear" w:color="auto" w:fill="FFFFFF"/>
        </w:rPr>
        <w:t>SB</w:t>
      </w:r>
      <w:r w:rsidR="00746527">
        <w:rPr>
          <w:rFonts w:cstheme="minorHAnsi"/>
          <w:shd w:val="clear" w:color="auto" w:fill="FFFFFF"/>
        </w:rPr>
        <w:t xml:space="preserve"> (e.g. </w:t>
      </w:r>
      <w:proofErr w:type="spellStart"/>
      <w:r w:rsidR="00746527">
        <w:rPr>
          <w:rFonts w:cstheme="minorHAnsi"/>
          <w:shd w:val="clear" w:color="auto" w:fill="FFFFFF"/>
        </w:rPr>
        <w:t>accelerometry</w:t>
      </w:r>
      <w:proofErr w:type="spellEnd"/>
      <w:r w:rsidR="00746527">
        <w:rPr>
          <w:rFonts w:cstheme="minorHAnsi"/>
          <w:shd w:val="clear" w:color="auto" w:fill="FFFFFF"/>
        </w:rPr>
        <w:t>)</w:t>
      </w:r>
      <w:r w:rsidRPr="008636AB">
        <w:rPr>
          <w:rFonts w:cstheme="minorHAnsi"/>
          <w:shd w:val="clear" w:color="auto" w:fill="FFFFFF"/>
        </w:rPr>
        <w:t>.</w:t>
      </w:r>
      <w:r w:rsidR="00276CB4">
        <w:rPr>
          <w:rFonts w:cstheme="minorHAnsi"/>
          <w:shd w:val="clear" w:color="auto" w:fill="FFFFFF"/>
        </w:rPr>
        <w:t xml:space="preserve"> </w:t>
      </w:r>
      <w:r w:rsidR="00D819D1">
        <w:rPr>
          <w:rFonts w:cstheme="minorHAnsi"/>
          <w:shd w:val="clear" w:color="auto" w:fill="FFFFFF"/>
        </w:rPr>
        <w:t>All</w:t>
      </w:r>
      <w:r w:rsidR="005C3BC4">
        <w:rPr>
          <w:rFonts w:cstheme="minorHAnsi"/>
          <w:shd w:val="clear" w:color="auto" w:fill="FFFFFF"/>
        </w:rPr>
        <w:t xml:space="preserve"> measures</w:t>
      </w:r>
      <w:r w:rsidR="00D819D1">
        <w:rPr>
          <w:rFonts w:cstheme="minorHAnsi"/>
          <w:shd w:val="clear" w:color="auto" w:fill="FFFFFF"/>
        </w:rPr>
        <w:t xml:space="preserve"> were included</w:t>
      </w:r>
      <w:r w:rsidR="00C27F06">
        <w:rPr>
          <w:rFonts w:cstheme="minorHAnsi"/>
          <w:shd w:val="clear" w:color="auto" w:fill="FFFFFF"/>
        </w:rPr>
        <w:t xml:space="preserve"> </w:t>
      </w:r>
      <w:r w:rsidR="00D819D1">
        <w:rPr>
          <w:rFonts w:cstheme="minorHAnsi"/>
          <w:shd w:val="clear" w:color="auto" w:fill="FFFFFF"/>
        </w:rPr>
        <w:t>that</w:t>
      </w:r>
      <w:r w:rsidR="005C3BC4">
        <w:rPr>
          <w:rFonts w:cstheme="minorHAnsi"/>
          <w:shd w:val="clear" w:color="auto" w:fill="FFFFFF"/>
        </w:rPr>
        <w:t xml:space="preserve"> measured</w:t>
      </w:r>
      <w:r w:rsidR="00424B4B">
        <w:rPr>
          <w:rFonts w:cstheme="minorHAnsi"/>
          <w:shd w:val="clear" w:color="auto" w:fill="FFFFFF"/>
        </w:rPr>
        <w:t xml:space="preserve"> PA</w:t>
      </w:r>
      <w:r w:rsidR="007A6062">
        <w:rPr>
          <w:rFonts w:cstheme="minorHAnsi"/>
          <w:shd w:val="clear" w:color="auto" w:fill="FFFFFF"/>
        </w:rPr>
        <w:t xml:space="preserve"> levels, PA adherence </w:t>
      </w:r>
      <w:r w:rsidR="00087110">
        <w:rPr>
          <w:rFonts w:cstheme="minorHAnsi"/>
          <w:shd w:val="clear" w:color="auto" w:fill="FFFFFF"/>
        </w:rPr>
        <w:t xml:space="preserve">or SB levels. </w:t>
      </w:r>
      <w:r w:rsidR="0021646A">
        <w:rPr>
          <w:rFonts w:cstheme="minorHAnsi"/>
          <w:shd w:val="clear" w:color="auto" w:fill="FFFFFF"/>
        </w:rPr>
        <w:t>If studies included</w:t>
      </w:r>
      <w:r w:rsidR="00803EEC">
        <w:rPr>
          <w:rFonts w:cstheme="minorHAnsi"/>
          <w:shd w:val="clear" w:color="auto" w:fill="FFFFFF"/>
        </w:rPr>
        <w:t xml:space="preserve"> both objective and self-report measures, the objective measure was included in the meta-analysis</w:t>
      </w:r>
      <w:r w:rsidR="003A6434">
        <w:rPr>
          <w:rFonts w:cstheme="minorHAnsi"/>
          <w:shd w:val="clear" w:color="auto" w:fill="FFFFFF"/>
        </w:rPr>
        <w:t xml:space="preserve">. </w:t>
      </w:r>
      <w:r w:rsidR="00524693">
        <w:rPr>
          <w:rFonts w:cstheme="minorHAnsi"/>
          <w:shd w:val="clear" w:color="auto" w:fill="FFFFFF"/>
        </w:rPr>
        <w:t>For studies that used multiple self-report</w:t>
      </w:r>
      <w:r w:rsidR="007C6D7F">
        <w:rPr>
          <w:rFonts w:cstheme="minorHAnsi"/>
          <w:shd w:val="clear" w:color="auto" w:fill="FFFFFF"/>
        </w:rPr>
        <w:t xml:space="preserve"> or objective</w:t>
      </w:r>
      <w:r w:rsidR="00524693">
        <w:rPr>
          <w:rFonts w:cstheme="minorHAnsi"/>
          <w:shd w:val="clear" w:color="auto" w:fill="FFFFFF"/>
        </w:rPr>
        <w:t xml:space="preserve"> measures</w:t>
      </w:r>
      <w:r w:rsidR="00011696">
        <w:rPr>
          <w:rFonts w:cstheme="minorHAnsi"/>
          <w:shd w:val="clear" w:color="auto" w:fill="FFFFFF"/>
        </w:rPr>
        <w:t xml:space="preserve">, we included </w:t>
      </w:r>
      <w:r w:rsidR="002D082F">
        <w:rPr>
          <w:rFonts w:cstheme="minorHAnsi"/>
          <w:shd w:val="clear" w:color="auto" w:fill="FFFFFF"/>
        </w:rPr>
        <w:t xml:space="preserve">the main </w:t>
      </w:r>
      <w:r w:rsidR="00B14291">
        <w:rPr>
          <w:rFonts w:cstheme="minorHAnsi"/>
          <w:shd w:val="clear" w:color="auto" w:fill="FFFFFF"/>
        </w:rPr>
        <w:t>outcome in the original study</w:t>
      </w:r>
      <w:r w:rsidR="007C6D7F">
        <w:rPr>
          <w:rFonts w:cstheme="minorHAnsi"/>
          <w:shd w:val="clear" w:color="auto" w:fill="FFFFFF"/>
        </w:rPr>
        <w:t>.</w:t>
      </w:r>
      <w:r w:rsidR="003C3DEE">
        <w:rPr>
          <w:rFonts w:cstheme="minorHAnsi"/>
          <w:shd w:val="clear" w:color="auto" w:fill="FFFFFF"/>
        </w:rPr>
        <w:t xml:space="preserve"> </w:t>
      </w:r>
      <w:r w:rsidR="007C6D7F">
        <w:rPr>
          <w:rFonts w:cstheme="minorHAnsi"/>
          <w:shd w:val="clear" w:color="auto" w:fill="FFFFFF"/>
        </w:rPr>
        <w:t>I</w:t>
      </w:r>
      <w:r w:rsidR="003C3DEE">
        <w:rPr>
          <w:rFonts w:cstheme="minorHAnsi"/>
          <w:shd w:val="clear" w:color="auto" w:fill="FFFFFF"/>
        </w:rPr>
        <w:t>f th</w:t>
      </w:r>
      <w:r w:rsidR="00841A11">
        <w:rPr>
          <w:rFonts w:cstheme="minorHAnsi"/>
          <w:shd w:val="clear" w:color="auto" w:fill="FFFFFF"/>
        </w:rPr>
        <w:t>e main outcome</w:t>
      </w:r>
      <w:r w:rsidR="003C3DEE">
        <w:rPr>
          <w:rFonts w:cstheme="minorHAnsi"/>
          <w:shd w:val="clear" w:color="auto" w:fill="FFFFFF"/>
        </w:rPr>
        <w:t xml:space="preserve"> was not reported, </w:t>
      </w:r>
      <w:r w:rsidR="00B4217B">
        <w:rPr>
          <w:rFonts w:cstheme="minorHAnsi"/>
          <w:shd w:val="clear" w:color="auto" w:fill="FFFFFF"/>
        </w:rPr>
        <w:t xml:space="preserve">we used the outcome that </w:t>
      </w:r>
      <w:r w:rsidR="00C8314D">
        <w:rPr>
          <w:rFonts w:cstheme="minorHAnsi"/>
          <w:shd w:val="clear" w:color="auto" w:fill="FFFFFF"/>
        </w:rPr>
        <w:t xml:space="preserve">was more </w:t>
      </w:r>
      <w:r w:rsidR="00841A11">
        <w:rPr>
          <w:rFonts w:cstheme="minorHAnsi"/>
          <w:shd w:val="clear" w:color="auto" w:fill="FFFFFF"/>
        </w:rPr>
        <w:t>commonly used to measure P</w:t>
      </w:r>
      <w:r w:rsidR="004F1D17">
        <w:rPr>
          <w:rFonts w:cstheme="minorHAnsi"/>
          <w:shd w:val="clear" w:color="auto" w:fill="FFFFFF"/>
        </w:rPr>
        <w:t>A/SB</w:t>
      </w:r>
      <w:r w:rsidR="00D53558">
        <w:rPr>
          <w:rFonts w:cstheme="minorHAnsi"/>
          <w:shd w:val="clear" w:color="auto" w:fill="FFFFFF"/>
        </w:rPr>
        <w:t xml:space="preserve">. </w:t>
      </w:r>
    </w:p>
    <w:p w14:paraId="5FC9E265" w14:textId="77777777" w:rsidR="00AF0B0A" w:rsidRDefault="00AF0B0A" w:rsidP="00975F2B">
      <w:pPr>
        <w:spacing w:line="480" w:lineRule="auto"/>
        <w:rPr>
          <w:rFonts w:cstheme="minorHAnsi"/>
        </w:rPr>
      </w:pPr>
    </w:p>
    <w:p w14:paraId="5EFF2F8E" w14:textId="77777777" w:rsidR="00AF0B0A" w:rsidRDefault="00AF0B0A" w:rsidP="00975F2B">
      <w:pPr>
        <w:spacing w:line="480" w:lineRule="auto"/>
        <w:rPr>
          <w:i/>
          <w:iCs/>
        </w:rPr>
      </w:pPr>
      <w:r>
        <w:rPr>
          <w:rFonts w:cstheme="minorHAnsi"/>
        </w:rPr>
        <w:t xml:space="preserve">2.3 </w:t>
      </w:r>
      <w:r>
        <w:rPr>
          <w:i/>
          <w:iCs/>
        </w:rPr>
        <w:t>Data extraction</w:t>
      </w:r>
    </w:p>
    <w:p w14:paraId="7ED045E1" w14:textId="103ACF81" w:rsidR="00AF0B0A" w:rsidRDefault="00AF0B0A" w:rsidP="00975F2B">
      <w:pPr>
        <w:spacing w:line="480" w:lineRule="auto"/>
      </w:pPr>
      <w:r>
        <w:t xml:space="preserve">One author (GB) independently extracted data for all </w:t>
      </w:r>
      <w:r w:rsidR="003A11C4">
        <w:t xml:space="preserve">included </w:t>
      </w:r>
      <w:r>
        <w:t>studies. Two authors (MU, AH) checked the accuracy of data extraction (50% of studies each)</w:t>
      </w:r>
      <w:r w:rsidR="00B01B1F">
        <w:t>,</w:t>
      </w:r>
      <w:r>
        <w:t xml:space="preserve"> </w:t>
      </w:r>
      <w:r w:rsidR="00B01B1F">
        <w:t>with</w:t>
      </w:r>
      <w:r>
        <w:t xml:space="preserve"> ambiguit</w:t>
      </w:r>
      <w:r w:rsidR="00B01B1F">
        <w:t>ies</w:t>
      </w:r>
      <w:r>
        <w:t xml:space="preserve"> resolved by discussion.</w:t>
      </w:r>
    </w:p>
    <w:p w14:paraId="1715CD24" w14:textId="267278B1" w:rsidR="00AF0B0A" w:rsidRPr="006072DB" w:rsidRDefault="00AF0B0A" w:rsidP="00975F2B">
      <w:pPr>
        <w:spacing w:line="480" w:lineRule="auto"/>
      </w:pPr>
      <w:r>
        <w:t xml:space="preserve">Extracted data included: study </w:t>
      </w:r>
      <w:r w:rsidR="0093764F">
        <w:t xml:space="preserve">and participant </w:t>
      </w:r>
      <w:r>
        <w:t>characteristics</w:t>
      </w:r>
      <w:r w:rsidR="00696289">
        <w:t>,</w:t>
      </w:r>
      <w:r>
        <w:t xml:space="preserve"> intervention and control characteristics, </w:t>
      </w:r>
      <w:r w:rsidR="00BD0205">
        <w:t xml:space="preserve">PA </w:t>
      </w:r>
      <w:r>
        <w:t xml:space="preserve">settings, methods of </w:t>
      </w:r>
      <w:r w:rsidR="0093764F">
        <w:t xml:space="preserve">PA </w:t>
      </w:r>
      <w:r>
        <w:t>delivery and providers. BCTs were coded from intervention and control using</w:t>
      </w:r>
      <w:r w:rsidR="005F31E5">
        <w:t xml:space="preserve"> the </w:t>
      </w:r>
      <w:r w:rsidR="0093764F">
        <w:t>BCT</w:t>
      </w:r>
      <w:r w:rsidR="005F31E5">
        <w:t xml:space="preserve"> Taxonomy version one</w:t>
      </w:r>
      <w:r>
        <w:t xml:space="preserve"> </w:t>
      </w:r>
      <w:r w:rsidR="005F31E5">
        <w:t>(</w:t>
      </w:r>
      <w:r>
        <w:t>BCTTv1</w:t>
      </w:r>
      <w:r w:rsidR="001F5F7F">
        <w:t>)</w:t>
      </w:r>
      <w:r w:rsidR="00075758">
        <w:t>.</w:t>
      </w:r>
      <w:r w:rsidR="007E310E">
        <w:fldChar w:fldCharType="begin"/>
      </w:r>
      <w:r w:rsidR="000941E8">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7E310E">
        <w:fldChar w:fldCharType="separate"/>
      </w:r>
      <w:r w:rsidR="000941E8" w:rsidRPr="000941E8">
        <w:rPr>
          <w:noProof/>
          <w:vertAlign w:val="superscript"/>
        </w:rPr>
        <w:t>60</w:t>
      </w:r>
      <w:r w:rsidR="007E310E">
        <w:fldChar w:fldCharType="end"/>
      </w:r>
      <w:r w:rsidR="00FC25C4">
        <w:t xml:space="preserve"> </w:t>
      </w:r>
      <w:r>
        <w:t xml:space="preserve">A coding system was developed, with ‘confident’ meaning we were fully confident that </w:t>
      </w:r>
      <w:r w:rsidR="00BD0205">
        <w:t xml:space="preserve">the </w:t>
      </w:r>
      <w:r>
        <w:t xml:space="preserve">BCT was present, or ‘tentative’, meaning </w:t>
      </w:r>
      <w:r w:rsidR="0093764F">
        <w:t>there was</w:t>
      </w:r>
      <w:r>
        <w:t xml:space="preserve"> </w:t>
      </w:r>
      <w:r w:rsidR="0093764F">
        <w:t>un</w:t>
      </w:r>
      <w:r>
        <w:t>certain</w:t>
      </w:r>
      <w:r w:rsidR="0093764F">
        <w:t>ty</w:t>
      </w:r>
      <w:r>
        <w:t>. One author (GB) has received formal training in using BCTTv1 (</w:t>
      </w:r>
      <w:r w:rsidRPr="00B86733">
        <w:t>http://www.bct-taxonomy.com/</w:t>
      </w:r>
      <w:r>
        <w:t>). The other authors (MU, AH) involved in coding are</w:t>
      </w:r>
      <w:r w:rsidR="008951DC">
        <w:t xml:space="preserve"> </w:t>
      </w:r>
      <w:r>
        <w:t xml:space="preserve">experienced with using the taxonomy. </w:t>
      </w:r>
      <w:r w:rsidR="00B74371">
        <w:t>Behaviour change</w:t>
      </w:r>
      <w:r>
        <w:t xml:space="preserve"> theories were classed as being used in an intervention when the theory used was explicitly stated in the article or intervention description. Use of theories was coded as ‘informed by theory’, ‘applied theory’, ‘testing theory’ or ‘building or creating theory’</w:t>
      </w:r>
      <w:r w:rsidR="00C82E7C">
        <w:t>.</w:t>
      </w:r>
      <w:r w:rsidR="00AA1CFF">
        <w:fldChar w:fldCharType="begin"/>
      </w:r>
      <w:r w:rsidR="000941E8">
        <w:instrText xml:space="preserve"> ADDIN EN.CITE &lt;EndNote&gt;&lt;Cite&gt;&lt;Author&gt;Painter&lt;/Author&gt;&lt;Year&gt;2008&lt;/Year&gt;&lt;RecNum&gt;52&lt;/RecNum&gt;&lt;DisplayText&gt;&lt;style face="superscript"&gt;73&lt;/style&gt;&lt;/DisplayText&gt;&lt;record&gt;&lt;rec-number&gt;52&lt;/rec-number&gt;&lt;foreign-keys&gt;&lt;key app="EN" db-id="dfzxspwrx00eroe9e5fvxerhvsv9see0v2w2" timestamp="1604316756"&gt;52&lt;/key&gt;&lt;/foreign-keys&gt;&lt;ref-type name="Journal Article"&gt;17&lt;/ref-type&gt;&lt;contributors&gt;&lt;authors&gt;&lt;author&gt;Painter, Julia E.&lt;/author&gt;&lt;author&gt;Borba, Christina P. C.&lt;/author&gt;&lt;author&gt;Hynes, Michelle&lt;/author&gt;&lt;author&gt;Mays, Darren&lt;/author&gt;&lt;author&gt;Glanz, Karen&lt;/author&gt;&lt;/authors&gt;&lt;/contributors&gt;&lt;titles&gt;&lt;title&gt;The Use of Theory in Health Behavior Research from 2000 to 2005: A Systematic Review&lt;/title&gt;&lt;secondary-title&gt;Annals of Behavioral Medicine&lt;/secondary-title&gt;&lt;/titles&gt;&lt;periodical&gt;&lt;full-title&gt;Annals of Behavioral Medicine&lt;/full-title&gt;&lt;/periodical&gt;&lt;pages&gt;358-362&lt;/pages&gt;&lt;volume&gt;35&lt;/volume&gt;&lt;number&gt;3&lt;/number&gt;&lt;dates&gt;&lt;year&gt;2008&lt;/year&gt;&lt;/dates&gt;&lt;isbn&gt;0883-6612&lt;/isbn&gt;&lt;urls&gt;&lt;related-urls&gt;&lt;url&gt;https://doi.org/10.1007/s12160-008-9042-y&lt;/url&gt;&lt;/related-urls&gt;&lt;/urls&gt;&lt;electronic-resource-num&gt;10.1007/s12160-008-9042-y&lt;/electronic-resource-num&gt;&lt;access-date&gt;11/2/2020&lt;/access-date&gt;&lt;/record&gt;&lt;/Cite&gt;&lt;/EndNote&gt;</w:instrText>
      </w:r>
      <w:r w:rsidR="00AA1CFF">
        <w:fldChar w:fldCharType="separate"/>
      </w:r>
      <w:r w:rsidR="000941E8" w:rsidRPr="000941E8">
        <w:rPr>
          <w:noProof/>
          <w:vertAlign w:val="superscript"/>
        </w:rPr>
        <w:t>73</w:t>
      </w:r>
      <w:r w:rsidR="00AA1CFF">
        <w:fldChar w:fldCharType="end"/>
      </w:r>
      <w:r>
        <w:t xml:space="preserve"> For primary outcomes, we extracted mean values and standard deviations (SD) from each study</w:t>
      </w:r>
      <w:r w:rsidR="00FA5B25">
        <w:t xml:space="preserve"> at post-intervention</w:t>
      </w:r>
      <w:r w:rsidR="009E45E6">
        <w:t xml:space="preserve"> and </w:t>
      </w:r>
      <w:r w:rsidR="00A01A61">
        <w:t>longer-term</w:t>
      </w:r>
      <w:r w:rsidR="009E45E6">
        <w:t xml:space="preserve"> follow-up time points</w:t>
      </w:r>
      <w:r>
        <w:t>, where available.</w:t>
      </w:r>
      <w:r w:rsidR="00B818CE">
        <w:t xml:space="preserve"> Post-intervention outcomes were defined as outcomes that were collected immediately after the intervention period ended. Longer-term follow-up outcomes were defined as the longest follow-up time-point of any study that collected outcomes beyond immediate post-intervention.</w:t>
      </w:r>
      <w:r w:rsidR="00FD02D2">
        <w:t xml:space="preserve"> </w:t>
      </w:r>
      <w:r>
        <w:t>Where th</w:t>
      </w:r>
      <w:r w:rsidR="00A01A61">
        <w:t xml:space="preserve">is </w:t>
      </w:r>
      <w:r w:rsidR="00A01A61">
        <w:lastRenderedPageBreak/>
        <w:t>data</w:t>
      </w:r>
      <w:r>
        <w:t xml:space="preserve"> w</w:t>
      </w:r>
      <w:r w:rsidR="00A01A61">
        <w:t>as</w:t>
      </w:r>
      <w:r>
        <w:t xml:space="preserve"> unavailable, we emailed study authors requesting the data. For </w:t>
      </w:r>
      <w:r w:rsidR="00BD0205">
        <w:t xml:space="preserve">non-PA/SB </w:t>
      </w:r>
      <w:r>
        <w:t>health-related outcomes (e.g., pain), we recorded which were significant</w:t>
      </w:r>
      <w:r w:rsidR="00D72AFB">
        <w:t xml:space="preserve"> and which were not significant.</w:t>
      </w:r>
      <w:r>
        <w:t xml:space="preserve"> </w:t>
      </w:r>
    </w:p>
    <w:p w14:paraId="3A6B900E" w14:textId="77777777" w:rsidR="00AF0B0A" w:rsidRDefault="00AF0B0A" w:rsidP="00975F2B">
      <w:pPr>
        <w:spacing w:line="480" w:lineRule="auto"/>
        <w:rPr>
          <w:i/>
          <w:iCs/>
        </w:rPr>
      </w:pPr>
    </w:p>
    <w:p w14:paraId="4B8248D8" w14:textId="77777777" w:rsidR="00AF0B0A" w:rsidRDefault="00AF0B0A" w:rsidP="00975F2B">
      <w:pPr>
        <w:spacing w:line="480" w:lineRule="auto"/>
        <w:rPr>
          <w:i/>
          <w:iCs/>
        </w:rPr>
      </w:pPr>
      <w:r>
        <w:rPr>
          <w:i/>
          <w:iCs/>
        </w:rPr>
        <w:t xml:space="preserve">2.4 Assessment of risk-of-bias </w:t>
      </w:r>
    </w:p>
    <w:p w14:paraId="6031658D" w14:textId="00910566" w:rsidR="00AF0B0A" w:rsidRDefault="00AF0B0A" w:rsidP="00975F2B">
      <w:pPr>
        <w:spacing w:line="480" w:lineRule="auto"/>
      </w:pPr>
      <w:r>
        <w:t>Risk-of</w:t>
      </w:r>
      <w:r w:rsidR="00626370">
        <w:t>-</w:t>
      </w:r>
      <w:r>
        <w:t>bias was assessed in each included study using version 2 of the Cochrane risk-of-bias assessment tool for randomised trials</w:t>
      </w:r>
      <w:r w:rsidR="0082273F">
        <w:fldChar w:fldCharType="begin"/>
      </w:r>
      <w:r w:rsidR="000941E8">
        <w:instrText xml:space="preserve"> ADDIN EN.CITE &lt;EndNote&gt;&lt;Cite&gt;&lt;Author&gt;Sterne&lt;/Author&gt;&lt;Year&gt;2019&lt;/Year&gt;&lt;RecNum&gt;53&lt;/RecNum&gt;&lt;DisplayText&gt;&lt;style face="superscript"&gt;91&lt;/style&gt;&lt;/DisplayText&gt;&lt;record&gt;&lt;rec-number&gt;53&lt;/rec-number&gt;&lt;foreign-keys&gt;&lt;key app="EN" db-id="dfzxspwrx00eroe9e5fvxerhvsv9see0v2w2" timestamp="1604316823"&gt;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82273F">
        <w:fldChar w:fldCharType="separate"/>
      </w:r>
      <w:r w:rsidR="000941E8" w:rsidRPr="000941E8">
        <w:rPr>
          <w:noProof/>
          <w:vertAlign w:val="superscript"/>
        </w:rPr>
        <w:t>91</w:t>
      </w:r>
      <w:r w:rsidR="0082273F">
        <w:fldChar w:fldCharType="end"/>
      </w:r>
      <w:r>
        <w:t xml:space="preserve"> and additional considerations were used for cluster-randomised trials</w:t>
      </w:r>
      <w:r w:rsidR="00ED5678">
        <w:t>.</w:t>
      </w:r>
      <w:r w:rsidR="0082273F">
        <w:fldChar w:fldCharType="begin"/>
      </w:r>
      <w:r w:rsidR="00A5432E">
        <w:instrText xml:space="preserve"> ADDIN EN.CITE &lt;EndNote&gt;&lt;Cite&gt;&lt;Author&gt;Eldridge&lt;/Author&gt;&lt;Year&gt;2016&lt;/Year&gt;&lt;RecNum&gt;54&lt;/RecNum&gt;&lt;DisplayText&gt;&lt;style face="superscript"&gt;30&lt;/style&gt;&lt;/DisplayText&gt;&lt;record&gt;&lt;rec-number&gt;54&lt;/rec-number&gt;&lt;foreign-keys&gt;&lt;key app="EN" db-id="dfzxspwrx00eroe9e5fvxerhvsv9see0v2w2" timestamp="1604317281"&gt;54&lt;/key&gt;&lt;/foreign-keys&gt;&lt;ref-type name="Journal Article"&gt;17&lt;/ref-type&gt;&lt;contributors&gt;&lt;authors&gt;&lt;author&gt;Eldridge, Sandra&lt;/author&gt;&lt;author&gt;Campbell, Marion&lt;/author&gt;&lt;author&gt;Campbell, Michael&lt;/author&gt;&lt;author&gt;Drahota, Amy&lt;/author&gt;&lt;author&gt;Giraudeau, Bruno&lt;/author&gt;&lt;author&gt;Higgins, Julian&lt;/author&gt;&lt;author&gt;Reeves, Barney&lt;/author&gt;&lt;author&gt;Siegfried, Nandi&lt;/author&gt;&lt;/authors&gt;&lt;/contributors&gt;&lt;titles&gt;&lt;title&gt;Revised Cochrane risk of bias tool for randomized trials (RoB 2.0) Additional Considerations for cluster-randomized trials &lt;/title&gt;&lt;/titles&gt;&lt;dates&gt;&lt;year&gt;2016&lt;/year&gt;&lt;/dates&gt;&lt;urls&gt;&lt;/urls&gt;&lt;/record&gt;&lt;/Cite&gt;&lt;/EndNote&gt;</w:instrText>
      </w:r>
      <w:r w:rsidR="0082273F">
        <w:fldChar w:fldCharType="separate"/>
      </w:r>
      <w:r w:rsidR="00A5432E" w:rsidRPr="00A5432E">
        <w:rPr>
          <w:noProof/>
          <w:vertAlign w:val="superscript"/>
        </w:rPr>
        <w:t>30</w:t>
      </w:r>
      <w:r w:rsidR="0082273F">
        <w:fldChar w:fldCharType="end"/>
      </w:r>
      <w:r>
        <w:t xml:space="preserve"> Risk-of-bias domains included bias arising from</w:t>
      </w:r>
      <w:r w:rsidR="00FD6303">
        <w:t>:</w:t>
      </w:r>
      <w:r>
        <w:t xml:space="preserve"> the randomisation process (including addition of bias arising from the timing of identification and recruitment of participants in relation to timing of randomisation in cluster-randomised trials), deviations from intended interventions, missing outcome data, measurement of the outcome</w:t>
      </w:r>
      <w:r w:rsidR="00FD6303">
        <w:t>,</w:t>
      </w:r>
      <w:r>
        <w:t xml:space="preserve"> and selection of result</w:t>
      </w:r>
      <w:r w:rsidR="00FD6303">
        <w:t>s</w:t>
      </w:r>
      <w:r>
        <w:t>. For each study, each domain was judged as being either ‘low risk-of-bias’, having ‘some concerns’ or being ‘high risk-of-bias’. Studies were judged as low risk-of-bias if all domains were judged as ‘low risk-of-</w:t>
      </w:r>
      <w:r w:rsidR="00062738">
        <w:t>bias’</w:t>
      </w:r>
      <w:r w:rsidR="00A21C90">
        <w:t>,</w:t>
      </w:r>
      <w:r>
        <w:t xml:space="preserve"> as ‘some concerns’ if one or more domains were judged as ‘some concerns’ and high risk-of-bias if one or more domains were as judged as ‘high risk-of-bias’. </w:t>
      </w:r>
    </w:p>
    <w:p w14:paraId="6211BF51" w14:textId="382C589F" w:rsidR="00AF0B0A" w:rsidRDefault="00AF0B0A" w:rsidP="00975F2B">
      <w:pPr>
        <w:spacing w:line="480" w:lineRule="auto"/>
      </w:pPr>
      <w:r>
        <w:t xml:space="preserve">For the studies with self-report outcomes, we assessed these as low risk-of-bias in the measurement of the outcome domain if the outcome was validated. If we could not find evidence of the outcomes being validated, we assessed this as ‘some concerns’. </w:t>
      </w:r>
    </w:p>
    <w:p w14:paraId="5DE5723F" w14:textId="08E1141B" w:rsidR="00AF0B0A" w:rsidRPr="007E5EF4" w:rsidRDefault="00AF0B0A" w:rsidP="00975F2B">
      <w:pPr>
        <w:spacing w:line="480" w:lineRule="auto"/>
        <w:rPr>
          <w:i/>
          <w:iCs/>
        </w:rPr>
      </w:pPr>
      <w:r>
        <w:t xml:space="preserve">Risk-of-bias assessments were conducted independently by one author (GB), and two authors (MU, AH) independently assessed 50% each of the studies. Disagreements were resolved by discussion. </w:t>
      </w:r>
    </w:p>
    <w:p w14:paraId="465CC356" w14:textId="77777777" w:rsidR="00AF0B0A" w:rsidRPr="00CD3AC0" w:rsidRDefault="00AF0B0A" w:rsidP="00975F2B">
      <w:pPr>
        <w:spacing w:line="480" w:lineRule="auto"/>
      </w:pPr>
    </w:p>
    <w:p w14:paraId="6FBE9C05" w14:textId="77777777" w:rsidR="00AF0B0A" w:rsidRDefault="00AF0B0A" w:rsidP="00975F2B">
      <w:pPr>
        <w:spacing w:line="480" w:lineRule="auto"/>
        <w:rPr>
          <w:i/>
          <w:iCs/>
        </w:rPr>
      </w:pPr>
      <w:r>
        <w:rPr>
          <w:i/>
          <w:iCs/>
        </w:rPr>
        <w:t>2.5 Data synthesis and analysis</w:t>
      </w:r>
    </w:p>
    <w:p w14:paraId="7E746D97" w14:textId="77777777" w:rsidR="00AF0B0A" w:rsidRDefault="00AF0B0A" w:rsidP="00975F2B">
      <w:pPr>
        <w:spacing w:line="480" w:lineRule="auto"/>
        <w:rPr>
          <w:i/>
          <w:iCs/>
        </w:rPr>
      </w:pPr>
      <w:r>
        <w:rPr>
          <w:i/>
          <w:iCs/>
        </w:rPr>
        <w:t>2.5.1 Meta-analysis, subgroup-analysis and meta-regression</w:t>
      </w:r>
    </w:p>
    <w:p w14:paraId="57FB2197" w14:textId="04D2EED2" w:rsidR="006D2286" w:rsidRDefault="00AF0B0A" w:rsidP="00975F2B">
      <w:pPr>
        <w:spacing w:line="480" w:lineRule="auto"/>
      </w:pPr>
      <w:r>
        <w:lastRenderedPageBreak/>
        <w:t>Meta-analyses were performed using Comprehensive Meta-analysis software Version 3</w:t>
      </w:r>
      <w:r w:rsidR="00ED5678">
        <w:t>.</w:t>
      </w:r>
      <w:r w:rsidR="0082273F">
        <w:fldChar w:fldCharType="begin"/>
      </w:r>
      <w:r w:rsidR="00A5432E">
        <w:instrText xml:space="preserve"> ADDIN EN.CITE &lt;EndNote&gt;&lt;Cite&gt;&lt;Author&gt;Borenstein&lt;/Author&gt;&lt;Year&gt;2013&lt;/Year&gt;&lt;RecNum&gt;55&lt;/RecNum&gt;&lt;DisplayText&gt;&lt;style face="superscript"&gt;12&lt;/style&gt;&lt;/DisplayText&gt;&lt;record&gt;&lt;rec-number&gt;55&lt;/rec-number&gt;&lt;foreign-keys&gt;&lt;key app="EN" db-id="dfzxspwrx00eroe9e5fvxerhvsv9see0v2w2" timestamp="1604317758"&gt;55&lt;/key&gt;&lt;/foreign-keys&gt;&lt;ref-type name="Computer Program"&gt;9&lt;/ref-type&gt;&lt;contributors&gt;&lt;authors&gt;&lt;author&gt;Borenstein, M&lt;/author&gt;&lt;author&gt;Hedges, L&lt;/author&gt;&lt;author&gt;Higgins, Julian&lt;/author&gt;&lt;author&gt;Rothstein, H&lt;/author&gt;&lt;/authors&gt;&lt;/contributors&gt;&lt;titles&gt;&lt;title&gt;Comprehensive Meta-Analysis Version 3&lt;/title&gt;&lt;/titles&gt;&lt;dates&gt;&lt;year&gt;2013&lt;/year&gt;&lt;/dates&gt;&lt;pub-location&gt;Englewood, NJ&lt;/pub-location&gt;&lt;publisher&gt;Biostat &lt;/publisher&gt;&lt;urls&gt;&lt;/urls&gt;&lt;/record&gt;&lt;/Cite&gt;&lt;/EndNote&gt;</w:instrText>
      </w:r>
      <w:r w:rsidR="0082273F">
        <w:fldChar w:fldCharType="separate"/>
      </w:r>
      <w:r w:rsidR="00A5432E" w:rsidRPr="00A5432E">
        <w:rPr>
          <w:noProof/>
          <w:vertAlign w:val="superscript"/>
        </w:rPr>
        <w:t>12</w:t>
      </w:r>
      <w:r w:rsidR="0082273F">
        <w:fldChar w:fldCharType="end"/>
      </w:r>
      <w:r>
        <w:t xml:space="preserve"> For all meta-analyses and subgroup analyses we used the random</w:t>
      </w:r>
      <w:r w:rsidR="0082273F">
        <w:t>-</w:t>
      </w:r>
      <w:r>
        <w:t xml:space="preserve">effects model, due to suspected heterogeneity. For our primary meta-analyses, we calculated the effect sizes using Hedge’s g and 95% confidence intervals (CIs) for PA </w:t>
      </w:r>
      <w:r w:rsidR="00B37EF9">
        <w:t xml:space="preserve">and SB </w:t>
      </w:r>
      <w:r>
        <w:t xml:space="preserve">outcomes immediately post-intervention and at </w:t>
      </w:r>
      <w:r w:rsidRPr="000941E8">
        <w:t>longe</w:t>
      </w:r>
      <w:r w:rsidR="00CC457C" w:rsidRPr="000941E8">
        <w:t>r-</w:t>
      </w:r>
      <w:r w:rsidR="00CC457C">
        <w:t>term</w:t>
      </w:r>
      <w:r>
        <w:t xml:space="preserve"> follow-up</w:t>
      </w:r>
      <w:r w:rsidR="000360D0">
        <w:t>.</w:t>
      </w:r>
      <w:r>
        <w:t xml:space="preserve"> The Hedge’s g </w:t>
      </w:r>
      <w:r w:rsidR="00CC457C">
        <w:t>effect size</w:t>
      </w:r>
      <w:r w:rsidR="00870A94">
        <w:t>s</w:t>
      </w:r>
      <w:r>
        <w:t xml:space="preserve"> w</w:t>
      </w:r>
      <w:r w:rsidR="00870A94">
        <w:t>ere</w:t>
      </w:r>
      <w:r>
        <w:t xml:space="preserve"> interpreted as: small = 0.2, medium = 0.5 and large = 0.8. We conducted a sensitivity analysis includ</w:t>
      </w:r>
      <w:r w:rsidR="00B37EF9">
        <w:t>ing</w:t>
      </w:r>
      <w:r>
        <w:t xml:space="preserve"> studies only of low risk-of-bias. We conducted pre-planned subgroup analyses on PA outcomes</w:t>
      </w:r>
      <w:r w:rsidR="00B37EF9">
        <w:t xml:space="preserve"> for</w:t>
      </w:r>
      <w:r>
        <w:t>: outcome measure type (self-report versus objective), PA</w:t>
      </w:r>
      <w:r w:rsidR="00B37EF9">
        <w:t xml:space="preserve"> type</w:t>
      </w:r>
      <w:r>
        <w:t xml:space="preserve"> (self-selected, non-self-selected, combination), </w:t>
      </w:r>
      <w:r w:rsidR="00B37EF9">
        <w:t xml:space="preserve">PA </w:t>
      </w:r>
      <w:r>
        <w:t xml:space="preserve">setting (supervised, unsupervised, combination) and intervention delivery </w:t>
      </w:r>
      <w:r w:rsidR="00B37EF9">
        <w:t xml:space="preserve">method </w:t>
      </w:r>
      <w:r>
        <w:t xml:space="preserve">(individual, group-based, combination). </w:t>
      </w:r>
      <w:r w:rsidR="006D2286">
        <w:t xml:space="preserve">For </w:t>
      </w:r>
      <w:r w:rsidR="0023383A">
        <w:t>the study</w:t>
      </w:r>
      <w:r w:rsidR="006D2286">
        <w:t xml:space="preserve"> with </w:t>
      </w:r>
      <w:r w:rsidR="00471EEF">
        <w:t>two</w:t>
      </w:r>
      <w:r w:rsidR="006D2286">
        <w:t xml:space="preserve"> intervention arms</w:t>
      </w:r>
      <w:r w:rsidR="0023383A">
        <w:t>,</w:t>
      </w:r>
      <w:r w:rsidR="0023383A">
        <w:fldChar w:fldCharType="begin"/>
      </w:r>
      <w:r w:rsidR="00A5432E">
        <w:instrText xml:space="preserve"> ADDIN EN.CITE &lt;EndNote&gt;&lt;Cite&gt;&lt;Author&gt;Bieler&lt;/Author&gt;&lt;Year&gt;2017&lt;/Year&gt;&lt;RecNum&gt;70&lt;/RecNum&gt;&lt;DisplayText&gt;&lt;style face="superscript"&gt;10&lt;/style&gt;&lt;/DisplayText&gt;&lt;record&gt;&lt;rec-number&gt;70&lt;/rec-number&gt;&lt;foreign-keys&gt;&lt;key app="EN" db-id="dfzxspwrx00eroe9e5fvxerhvsv9see0v2w2" timestamp="1604319769"&gt;70&lt;/key&gt;&lt;/foreign-keys&gt;&lt;ref-type name="Journal Article"&gt;17&lt;/ref-type&gt;&lt;contributors&gt;&lt;authors&gt;&lt;author&gt;Bieler, T.&lt;/author&gt;&lt;author&gt;Siersma, V.&lt;/author&gt;&lt;author&gt;Magnusson, S. P.&lt;/author&gt;&lt;author&gt;Kjaer, M.&lt;/author&gt;&lt;author&gt;Christensen, H. E.&lt;/author&gt;&lt;author&gt;Beyer, N.&lt;/author&gt;&lt;/authors&gt;&lt;/contributors&gt;&lt;titles&gt;&lt;title&gt;In hip osteoarthritis, Nordic Walking is superior to strength training and home-based exercise for improving function&lt;/title&gt;&lt;secondary-title&gt;Scandinavian Journal of Medicine &amp;amp; Science in Sports&lt;/secondary-title&gt;&lt;/titles&gt;&lt;periodical&gt;&lt;full-title&gt;Scandinavian Journal of Medicine &amp;amp; Science in Sports&lt;/full-title&gt;&lt;/periodical&gt;&lt;pages&gt;873-886&lt;/pages&gt;&lt;volume&gt;27&lt;/volume&gt;&lt;number&gt;8&lt;/number&gt;&lt;dates&gt;&lt;year&gt;2017&lt;/year&gt;&lt;/dates&gt;&lt;isbn&gt;0905-7188&lt;/isbn&gt;&lt;urls&gt;&lt;related-urls&gt;&lt;url&gt;https://onlinelibrary.wiley.com/doi/abs/10.1111/sms.12694&lt;/url&gt;&lt;/related-urls&gt;&lt;/urls&gt;&lt;electronic-resource-num&gt;10.1111/sms.12694&lt;/electronic-resource-num&gt;&lt;/record&gt;&lt;/Cite&gt;&lt;/EndNote&gt;</w:instrText>
      </w:r>
      <w:r w:rsidR="0023383A">
        <w:fldChar w:fldCharType="separate"/>
      </w:r>
      <w:r w:rsidR="00A5432E" w:rsidRPr="00A5432E">
        <w:rPr>
          <w:noProof/>
          <w:vertAlign w:val="superscript"/>
        </w:rPr>
        <w:t>10</w:t>
      </w:r>
      <w:r w:rsidR="0023383A">
        <w:fldChar w:fldCharType="end"/>
      </w:r>
      <w:r w:rsidR="00C73421">
        <w:t xml:space="preserve"> </w:t>
      </w:r>
      <w:r w:rsidR="00B21C60">
        <w:t xml:space="preserve">we split the control group </w:t>
      </w:r>
      <w:r w:rsidR="00910717">
        <w:t>sample in half</w:t>
      </w:r>
      <w:r w:rsidR="007E60CB">
        <w:t xml:space="preserve"> whilst keeping the same mean and standard deviation to ensure these participants were not double counted in the meta-analysis</w:t>
      </w:r>
      <w:r w:rsidR="00312F71">
        <w:t xml:space="preserve">. </w:t>
      </w:r>
    </w:p>
    <w:p w14:paraId="539D2AC6" w14:textId="7A66FC35" w:rsidR="00AF0B0A" w:rsidRDefault="00AF0B0A" w:rsidP="00975F2B">
      <w:pPr>
        <w:spacing w:line="480" w:lineRule="auto"/>
      </w:pPr>
      <w:r>
        <w:t>Statistical heterogeneity was assessed using Cochran’s Q and the I</w:t>
      </w:r>
      <w:r>
        <w:rPr>
          <w:vertAlign w:val="superscript"/>
        </w:rPr>
        <w:t xml:space="preserve">2 </w:t>
      </w:r>
      <w:r>
        <w:t>test</w:t>
      </w:r>
      <w:r w:rsidR="00BE2A65">
        <w:fldChar w:fldCharType="begin"/>
      </w:r>
      <w:r w:rsidR="00A5432E">
        <w:instrText xml:space="preserve"> ADDIN EN.CITE &lt;EndNote&gt;&lt;Cite&gt;&lt;Author&gt;Higgins&lt;/Author&gt;&lt;Year&gt;2003&lt;/Year&gt;&lt;RecNum&gt;56&lt;/RecNum&gt;&lt;DisplayText&gt;&lt;style face="superscript"&gt;37&lt;/style&gt;&lt;/DisplayText&gt;&lt;record&gt;&lt;rec-number&gt;56&lt;/rec-number&gt;&lt;foreign-keys&gt;&lt;key app="EN" db-id="dfzxspwrx00eroe9e5fvxerhvsv9see0v2w2" timestamp="1604317866"&gt;56&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urls&gt;&lt;related-urls&gt;&lt;url&gt;https://www.bmj.com/content/bmj/327/7414/557.full.pdf&lt;/url&gt;&lt;/related-urls&gt;&lt;/urls&gt;&lt;electronic-resource-num&gt;10.1136/bmj.327.7414.557&lt;/electronic-resource-num&gt;&lt;/record&gt;&lt;/Cite&gt;&lt;/EndNote&gt;</w:instrText>
      </w:r>
      <w:r w:rsidR="00BE2A65">
        <w:fldChar w:fldCharType="separate"/>
      </w:r>
      <w:r w:rsidR="00A5432E" w:rsidRPr="00A5432E">
        <w:rPr>
          <w:noProof/>
          <w:vertAlign w:val="superscript"/>
        </w:rPr>
        <w:t>37</w:t>
      </w:r>
      <w:r w:rsidR="00BE2A65">
        <w:fldChar w:fldCharType="end"/>
      </w:r>
      <w:r>
        <w:t xml:space="preserve">. </w:t>
      </w:r>
      <w:r w:rsidR="00D928F1">
        <w:t xml:space="preserve"> I</w:t>
      </w:r>
      <w:r w:rsidR="00D928F1">
        <w:rPr>
          <w:vertAlign w:val="superscript"/>
        </w:rPr>
        <w:t xml:space="preserve">2 </w:t>
      </w:r>
      <w:r w:rsidR="00D33581">
        <w:t>value</w:t>
      </w:r>
      <w:r w:rsidR="000938B5">
        <w:t>s</w:t>
      </w:r>
      <w:r w:rsidR="00D33581">
        <w:t xml:space="preserve"> of </w:t>
      </w:r>
      <w:r w:rsidR="000938B5">
        <w:t xml:space="preserve">above </w:t>
      </w:r>
      <w:r w:rsidR="00322986">
        <w:t>80</w:t>
      </w:r>
      <w:r w:rsidR="000938B5">
        <w:t xml:space="preserve">% were assessed as considerable, </w:t>
      </w:r>
      <w:r w:rsidR="00A30247">
        <w:t>between 60</w:t>
      </w:r>
      <w:r w:rsidR="00B72476">
        <w:t xml:space="preserve">% and 80% were assessed as </w:t>
      </w:r>
      <w:r w:rsidR="009C4571">
        <w:t>substantial, between 40% and 60% as moderate and below 40% as unimportant</w:t>
      </w:r>
      <w:r w:rsidR="00B17E63">
        <w:t>.</w:t>
      </w:r>
      <w:r w:rsidR="004B2A1B">
        <w:fldChar w:fldCharType="begin"/>
      </w:r>
      <w:r w:rsidR="00A5432E">
        <w:instrText xml:space="preserve"> ADDIN EN.CITE &lt;EndNote&gt;&lt;Cite&gt;&lt;Author&gt;Deeks&lt;/Author&gt;&lt;Year&gt;2021&lt;/Year&gt;&lt;RecNum&gt;187&lt;/RecNum&gt;&lt;DisplayText&gt;&lt;style face="superscript"&gt;23&lt;/style&gt;&lt;/DisplayText&gt;&lt;record&gt;&lt;rec-number&gt;187&lt;/rec-number&gt;&lt;foreign-keys&gt;&lt;key app="EN" db-id="dfzxspwrx00eroe9e5fvxerhvsv9see0v2w2" timestamp="1628088710"&gt;187&lt;/key&gt;&lt;/foreign-keys&gt;&lt;ref-type name="Book Section"&gt;5&lt;/ref-type&gt;&lt;contributors&gt;&lt;authors&gt;&lt;author&gt;Deeks, JD.&lt;/author&gt;&lt;author&gt;Higgins, JPT.&lt;/author&gt;&lt;author&gt;Altman, Douglas G.&lt;/author&gt;&lt;/authors&gt;&lt;secondary-authors&gt;&lt;author&gt;Higgins, JPT.&lt;/author&gt;&lt;author&gt;Thomas, J.&lt;/author&gt;&lt;author&gt;Chandler, J.&lt;/author&gt;&lt;author&gt;Cumpston, M.&lt;/author&gt;&lt;author&gt;Li, T.&lt;/author&gt;&lt;author&gt;Page, MJ.&lt;/author&gt;&lt;author&gt;Welch, VA.&lt;/author&gt;&lt;/secondary-authors&gt;&lt;/contributors&gt;&lt;titles&gt;&lt;title&gt;Analysing data and undertaking meta-analyses&lt;/title&gt;&lt;secondary-title&gt;Cochrane Handbook for Systematic Reviews of Interventions&lt;/secondary-title&gt;&lt;/titles&gt;&lt;edition&gt;6.2&lt;/edition&gt;&lt;section&gt;10&lt;/section&gt;&lt;dates&gt;&lt;year&gt;2021&lt;/year&gt;&lt;/dates&gt;&lt;urls&gt;&lt;related-urls&gt;&lt;url&gt;www.training.cochrane.org/handbook&lt;/url&gt;&lt;/related-urls&gt;&lt;/urls&gt;&lt;/record&gt;&lt;/Cite&gt;&lt;/EndNote&gt;</w:instrText>
      </w:r>
      <w:r w:rsidR="004B2A1B">
        <w:fldChar w:fldCharType="separate"/>
      </w:r>
      <w:r w:rsidR="00A5432E" w:rsidRPr="00A5432E">
        <w:rPr>
          <w:noProof/>
          <w:vertAlign w:val="superscript"/>
        </w:rPr>
        <w:t>23</w:t>
      </w:r>
      <w:r w:rsidR="004B2A1B">
        <w:fldChar w:fldCharType="end"/>
      </w:r>
      <w:r w:rsidR="00D928F1">
        <w:t xml:space="preserve"> </w:t>
      </w:r>
      <w:r w:rsidR="008635A2">
        <w:t>P</w:t>
      </w:r>
      <w:r>
        <w:t>ublication bias was assessed by</w:t>
      </w:r>
      <w:r w:rsidR="0010758D">
        <w:t xml:space="preserve"> </w:t>
      </w:r>
      <w:r>
        <w:t xml:space="preserve">inspecting funnel plots and using the </w:t>
      </w:r>
      <w:proofErr w:type="spellStart"/>
      <w:r>
        <w:t>Begg-Mazumbar</w:t>
      </w:r>
      <w:proofErr w:type="spellEnd"/>
      <w:r>
        <w:t xml:space="preserve"> Kendall’s tau</w:t>
      </w:r>
      <w:r w:rsidR="00BE2A65">
        <w:fldChar w:fldCharType="begin"/>
      </w:r>
      <w:r w:rsidR="00A5432E">
        <w:instrText xml:space="preserve"> ADDIN EN.CITE &lt;EndNote&gt;&lt;Cite&gt;&lt;Author&gt;Begg&lt;/Author&gt;&lt;Year&gt;1994&lt;/Year&gt;&lt;RecNum&gt;57&lt;/RecNum&gt;&lt;DisplayText&gt;&lt;style face="superscript"&gt;5&lt;/style&gt;&lt;/DisplayText&gt;&lt;record&gt;&lt;rec-number&gt;57&lt;/rec-number&gt;&lt;foreign-keys&gt;&lt;key app="EN" db-id="dfzxspwrx00eroe9e5fvxerhvsv9see0v2w2" timestamp="1604317921"&gt;57&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volume&gt;50&lt;/volume&gt;&lt;number&gt;4&lt;/number&gt;&lt;dates&gt;&lt;year&gt;1994&lt;/year&gt;&lt;/dates&gt;&lt;publisher&gt;[Wiley, International Biometric Society]&lt;/publisher&gt;&lt;isbn&gt;0006341X, 15410420&lt;/isbn&gt;&lt;urls&gt;&lt;related-urls&gt;&lt;url&gt;http://www.jstor.org/stable/2533446&lt;/url&gt;&lt;/related-urls&gt;&lt;/urls&gt;&lt;custom1&gt;Full publication date: Dec., 1994&lt;/custom1&gt;&lt;electronic-resource-num&gt;10.2307/2533446&lt;/electronic-resource-num&gt;&lt;remote-database-name&gt;JSTOR&lt;/remote-database-name&gt;&lt;access-date&gt;2020/11/02/&lt;/access-date&gt;&lt;/record&gt;&lt;/Cite&gt;&lt;/EndNote&gt;</w:instrText>
      </w:r>
      <w:r w:rsidR="00BE2A65">
        <w:fldChar w:fldCharType="separate"/>
      </w:r>
      <w:r w:rsidR="00A5432E" w:rsidRPr="00A5432E">
        <w:rPr>
          <w:noProof/>
          <w:vertAlign w:val="superscript"/>
        </w:rPr>
        <w:t>5</w:t>
      </w:r>
      <w:r w:rsidR="00BE2A65">
        <w:fldChar w:fldCharType="end"/>
      </w:r>
      <w:r>
        <w:t xml:space="preserve"> and Egger test</w:t>
      </w:r>
      <w:r w:rsidR="00471EEF">
        <w:t>.</w:t>
      </w:r>
      <w:r w:rsidR="00BE2A65">
        <w:fldChar w:fldCharType="begin"/>
      </w:r>
      <w:r w:rsidR="00A5432E">
        <w:instrText xml:space="preserve"> ADDIN EN.CITE &lt;EndNote&gt;&lt;Cite&gt;&lt;Author&gt;Egger&lt;/Author&gt;&lt;Year&gt;1997&lt;/Year&gt;&lt;RecNum&gt;58&lt;/RecNum&gt;&lt;DisplayText&gt;&lt;style face="superscript"&gt;27&lt;/style&gt;&lt;/DisplayText&gt;&lt;record&gt;&lt;rec-number&gt;58&lt;/rec-number&gt;&lt;foreign-keys&gt;&lt;key app="EN" db-id="dfzxspwrx00eroe9e5fvxerhvsv9see0v2w2" timestamp="1604317996"&gt;58&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urls&gt;&lt;/urls&gt;&lt;electronic-resource-num&gt;10.1136/bmj.315.7109.629&lt;/electronic-resource-num&gt;&lt;/record&gt;&lt;/Cite&gt;&lt;/EndNote&gt;</w:instrText>
      </w:r>
      <w:r w:rsidR="00BE2A65">
        <w:fldChar w:fldCharType="separate"/>
      </w:r>
      <w:r w:rsidR="00A5432E" w:rsidRPr="00A5432E">
        <w:rPr>
          <w:noProof/>
          <w:vertAlign w:val="superscript"/>
        </w:rPr>
        <w:t>27</w:t>
      </w:r>
      <w:r w:rsidR="00BE2A65">
        <w:fldChar w:fldCharType="end"/>
      </w:r>
      <w:r>
        <w:t xml:space="preserve"> </w:t>
      </w:r>
      <w:r w:rsidR="008635A2">
        <w:t>W</w:t>
      </w:r>
      <w:r>
        <w:t>e conducted a trim and fill adjusted analyses</w:t>
      </w:r>
      <w:r w:rsidR="00237A86">
        <w:fldChar w:fldCharType="begin"/>
      </w:r>
      <w:r w:rsidR="00A5432E">
        <w:instrText xml:space="preserve"> ADDIN EN.CITE &lt;EndNote&gt;&lt;Cite&gt;&lt;Author&gt;Duval&lt;/Author&gt;&lt;Year&gt;2000&lt;/Year&gt;&lt;RecNum&gt;59&lt;/RecNum&gt;&lt;DisplayText&gt;&lt;style face="superscript"&gt;25&lt;/style&gt;&lt;/DisplayText&gt;&lt;record&gt;&lt;rec-number&gt;59&lt;/rec-number&gt;&lt;foreign-keys&gt;&lt;key app="EN" db-id="dfzxspwrx00eroe9e5fvxerhvsv9see0v2w2" timestamp="1604318054"&gt;59&lt;/key&gt;&lt;/foreign-keys&gt;&lt;ref-type name="Journal Article"&gt;17&lt;/ref-type&gt;&lt;contributors&gt;&lt;authors&gt;&lt;author&gt;Duval, Sue&lt;/author&gt;&lt;author&gt;Tweedie, Richard&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related-urls&gt;&lt;url&gt;https://onlinelibrary.wiley.com/doi/abs/10.1111/j.0006-341X.2000.00455.x&lt;/url&gt;&lt;/related-urls&gt;&lt;/urls&gt;&lt;electronic-resource-num&gt;10.1111/j.0006-341X.2000.00455.x&lt;/electronic-resource-num&gt;&lt;/record&gt;&lt;/Cite&gt;&lt;/EndNote&gt;</w:instrText>
      </w:r>
      <w:r w:rsidR="00237A86">
        <w:fldChar w:fldCharType="separate"/>
      </w:r>
      <w:r w:rsidR="00A5432E" w:rsidRPr="00A5432E">
        <w:rPr>
          <w:noProof/>
          <w:vertAlign w:val="superscript"/>
        </w:rPr>
        <w:t>25</w:t>
      </w:r>
      <w:r w:rsidR="00237A86">
        <w:fldChar w:fldCharType="end"/>
      </w:r>
      <w:r>
        <w:t xml:space="preserve"> to calculate a new </w:t>
      </w:r>
      <w:r w:rsidR="00870A94">
        <w:t>effect size</w:t>
      </w:r>
      <w:r>
        <w:t xml:space="preserve"> after ‘trimming’ the funnel plot of small studies and then estimating the number of missing studies by ‘filling’ the funnel plot with the omitted and estimated missing studies around the new </w:t>
      </w:r>
      <w:r w:rsidR="009F0C51">
        <w:t>effect size</w:t>
      </w:r>
      <w:r>
        <w:t xml:space="preserve">. </w:t>
      </w:r>
      <w:r w:rsidR="008635A2">
        <w:t>W</w:t>
      </w:r>
      <w:r>
        <w:t xml:space="preserve">e calculated the fail-safe number of negative studies that would be required to nullify (make p </w:t>
      </w:r>
      <w:r w:rsidRPr="00505FCE">
        <w:rPr>
          <w:u w:val="single"/>
        </w:rPr>
        <w:t>&gt;</w:t>
      </w:r>
      <w:r>
        <w:t xml:space="preserve"> 0.05) the </w:t>
      </w:r>
      <w:r w:rsidR="009F0C51">
        <w:t>effect</w:t>
      </w:r>
      <w:r w:rsidR="00E763C0">
        <w:t>.</w:t>
      </w:r>
      <w:r w:rsidR="00237A86">
        <w:fldChar w:fldCharType="begin"/>
      </w:r>
      <w:r w:rsidR="000941E8">
        <w:instrText xml:space="preserve"> ADDIN EN.CITE &lt;EndNote&gt;&lt;Cite&gt;&lt;Author&gt;Rosenthal&lt;/Author&gt;&lt;Year&gt;1979&lt;/Year&gt;&lt;RecNum&gt;60&lt;/RecNum&gt;&lt;DisplayText&gt;&lt;style face="superscript"&gt;81&lt;/style&gt;&lt;/DisplayText&gt;&lt;record&gt;&lt;rec-number&gt;60&lt;/rec-number&gt;&lt;foreign-keys&gt;&lt;key app="EN" db-id="dfzxspwrx00eroe9e5fvxerhvsv9see0v2w2" timestamp="1604318113"&gt;6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keywords&gt;&lt;keyword&gt;*Experimentation&lt;/keyword&gt;&lt;keyword&gt;*Scientific Communication&lt;/keyword&gt;&lt;keyword&gt;*Statistical Probability&lt;/keyword&gt;&lt;keyword&gt;*Statistical Tests&lt;/keyword&gt;&lt;keyword&gt;Type I Errors&lt;/keyword&gt;&lt;/keywords&gt;&lt;dates&gt;&lt;year&gt;1979&lt;/year&gt;&lt;/dates&gt;&lt;pub-location&gt;US&lt;/pub-location&gt;&lt;publisher&gt;American Psychological Association&lt;/publisher&gt;&lt;isbn&gt;1939-1455(Electronic),0033-2909(Print)&lt;/isbn&gt;&lt;urls&gt;&lt;/urls&gt;&lt;electronic-resource-num&gt;10.1037/0033-2909.86.3.638&lt;/electronic-resource-num&gt;&lt;/record&gt;&lt;/Cite&gt;&lt;/EndNote&gt;</w:instrText>
      </w:r>
      <w:r w:rsidR="00237A86">
        <w:fldChar w:fldCharType="separate"/>
      </w:r>
      <w:r w:rsidR="000941E8" w:rsidRPr="000941E8">
        <w:rPr>
          <w:noProof/>
          <w:vertAlign w:val="superscript"/>
        </w:rPr>
        <w:t>81</w:t>
      </w:r>
      <w:r w:rsidR="00237A86">
        <w:fldChar w:fldCharType="end"/>
      </w:r>
      <w:r>
        <w:t xml:space="preserve"> We performed a meta-regression to identify potential moderators of PA levels. The potential moderators were number of BCTs (‘confident’ only) present in the interventions and number of treatment sessions. </w:t>
      </w:r>
    </w:p>
    <w:p w14:paraId="4F7EBD94" w14:textId="77777777" w:rsidR="00AF0B0A" w:rsidRDefault="00AF0B0A" w:rsidP="00975F2B">
      <w:pPr>
        <w:spacing w:line="480" w:lineRule="auto"/>
        <w:rPr>
          <w:i/>
          <w:iCs/>
        </w:rPr>
      </w:pPr>
      <w:r>
        <w:rPr>
          <w:i/>
          <w:iCs/>
        </w:rPr>
        <w:t xml:space="preserve">2.5.2 Behaviour change components </w:t>
      </w:r>
    </w:p>
    <w:p w14:paraId="4C3BB3D3" w14:textId="56E0147A" w:rsidR="00AF0B0A" w:rsidRDefault="00AF0B0A" w:rsidP="00975F2B">
      <w:pPr>
        <w:spacing w:line="480" w:lineRule="auto"/>
      </w:pPr>
      <w:r>
        <w:t xml:space="preserve">We narratively synthesised behaviour change theory use in terms of how many studies used behaviour </w:t>
      </w:r>
      <w:r w:rsidR="00D95ACA">
        <w:t xml:space="preserve">change </w:t>
      </w:r>
      <w:r>
        <w:t>theory, extent of theory use</w:t>
      </w:r>
      <w:r w:rsidR="000A47A7">
        <w:fldChar w:fldCharType="begin"/>
      </w:r>
      <w:r w:rsidR="000941E8">
        <w:instrText xml:space="preserve"> ADDIN EN.CITE &lt;EndNote&gt;&lt;Cite&gt;&lt;Author&gt;Painter&lt;/Author&gt;&lt;Year&gt;2008&lt;/Year&gt;&lt;RecNum&gt;52&lt;/RecNum&gt;&lt;DisplayText&gt;&lt;style face="superscript"&gt;73&lt;/style&gt;&lt;/DisplayText&gt;&lt;record&gt;&lt;rec-number&gt;52&lt;/rec-number&gt;&lt;foreign-keys&gt;&lt;key app="EN" db-id="dfzxspwrx00eroe9e5fvxerhvsv9see0v2w2" timestamp="1604316756"&gt;52&lt;/key&gt;&lt;/foreign-keys&gt;&lt;ref-type name="Journal Article"&gt;17&lt;/ref-type&gt;&lt;contributors&gt;&lt;authors&gt;&lt;author&gt;Painter, Julia E.&lt;/author&gt;&lt;author&gt;Borba, Christina P. C.&lt;/author&gt;&lt;author&gt;Hynes, Michelle&lt;/author&gt;&lt;author&gt;Mays, Darren&lt;/author&gt;&lt;author&gt;Glanz, Karen&lt;/author&gt;&lt;/authors&gt;&lt;/contributors&gt;&lt;titles&gt;&lt;title&gt;The Use of Theory in Health Behavior Research from 2000 to 2005: A Systematic Review&lt;/title&gt;&lt;secondary-title&gt;Annals of Behavioral Medicine&lt;/secondary-title&gt;&lt;/titles&gt;&lt;periodical&gt;&lt;full-title&gt;Annals of Behavioral Medicine&lt;/full-title&gt;&lt;/periodical&gt;&lt;pages&gt;358-362&lt;/pages&gt;&lt;volume&gt;35&lt;/volume&gt;&lt;number&gt;3&lt;/number&gt;&lt;dates&gt;&lt;year&gt;2008&lt;/year&gt;&lt;/dates&gt;&lt;isbn&gt;0883-6612&lt;/isbn&gt;&lt;urls&gt;&lt;related-urls&gt;&lt;url&gt;https://doi.org/10.1007/s12160-008-9042-y&lt;/url&gt;&lt;/related-urls&gt;&lt;/urls&gt;&lt;electronic-resource-num&gt;10.1007/s12160-008-9042-y&lt;/electronic-resource-num&gt;&lt;access-date&gt;11/2/2020&lt;/access-date&gt;&lt;/record&gt;&lt;/Cite&gt;&lt;/EndNote&gt;</w:instrText>
      </w:r>
      <w:r w:rsidR="000A47A7">
        <w:fldChar w:fldCharType="separate"/>
      </w:r>
      <w:r w:rsidR="000941E8" w:rsidRPr="000941E8">
        <w:rPr>
          <w:noProof/>
          <w:vertAlign w:val="superscript"/>
        </w:rPr>
        <w:t>73</w:t>
      </w:r>
      <w:r w:rsidR="000A47A7">
        <w:fldChar w:fldCharType="end"/>
      </w:r>
      <w:r>
        <w:t xml:space="preserve"> and theories used. </w:t>
      </w:r>
    </w:p>
    <w:p w14:paraId="296E966C" w14:textId="2278344E" w:rsidR="00AF0B0A" w:rsidRPr="00455033" w:rsidRDefault="00AF0B0A" w:rsidP="00975F2B">
      <w:pPr>
        <w:autoSpaceDE w:val="0"/>
        <w:autoSpaceDN w:val="0"/>
        <w:spacing w:line="480" w:lineRule="auto"/>
      </w:pPr>
      <w:r>
        <w:lastRenderedPageBreak/>
        <w:t>We calculated the number of BCTs used across intervention and control groups and recorded the number of times each BCT was coded.</w:t>
      </w:r>
      <w:r w:rsidRPr="00025E80">
        <w:rPr>
          <w:color w:val="FF0000"/>
        </w:rPr>
        <w:t xml:space="preserve"> </w:t>
      </w:r>
      <w:r w:rsidR="00783794">
        <w:t>W</w:t>
      </w:r>
      <w:r w:rsidR="00783794" w:rsidRPr="00455033">
        <w:t>e identified BCTs for which there was evidence of effectiveness</w:t>
      </w:r>
      <w:r w:rsidR="00E763C0">
        <w:t>.</w:t>
      </w:r>
      <w:r w:rsidR="009E1C86">
        <w:fldChar w:fldCharType="begin"/>
      </w:r>
      <w:r w:rsidR="000941E8">
        <w:instrText xml:space="preserve"> ADDIN EN.CITE &lt;EndNote&gt;&lt;Cite&gt;&lt;Author&gt;Michie&lt;/Author&gt;&lt;Year&gt;2011&lt;/Year&gt;&lt;RecNum&gt;61&lt;/RecNum&gt;&lt;DisplayText&gt;&lt;style face="superscript"&gt;58&lt;/style&gt;&lt;/DisplayText&gt;&lt;record&gt;&lt;rec-number&gt;61&lt;/rec-number&gt;&lt;foreign-keys&gt;&lt;key app="EN" db-id="dfzxspwrx00eroe9e5fvxerhvsv9see0v2w2" timestamp="1604318204"&gt;61&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als of Behavioral Medicine&lt;/secondary-title&gt;&lt;/titles&gt;&lt;periodical&gt;&lt;full-title&gt;Annals of Behavioral Medicine&lt;/full-title&gt;&lt;/periodical&gt;&lt;pages&gt;59-70&lt;/pages&gt;&lt;volume&gt;41&lt;/volume&gt;&lt;number&gt;1&lt;/number&gt;&lt;dates&gt;&lt;year&gt;2011&lt;/year&gt;&lt;/dates&gt;&lt;isbn&gt;0883-6612&lt;/isbn&gt;&lt;urls&gt;&lt;related-urls&gt;&lt;url&gt;https://doi.org/10.1007/s12160-010-9235-z&lt;/url&gt;&lt;/related-urls&gt;&lt;/urls&gt;&lt;electronic-resource-num&gt;10.1007/s12160-010-9235-z&lt;/electronic-resource-num&gt;&lt;access-date&gt;11/2/2020&lt;/access-date&gt;&lt;/record&gt;&lt;/Cite&gt;&lt;/EndNote&gt;</w:instrText>
      </w:r>
      <w:r w:rsidR="009E1C86">
        <w:fldChar w:fldCharType="separate"/>
      </w:r>
      <w:r w:rsidR="000941E8" w:rsidRPr="000941E8">
        <w:rPr>
          <w:noProof/>
          <w:vertAlign w:val="superscript"/>
        </w:rPr>
        <w:t>58</w:t>
      </w:r>
      <w:r w:rsidR="009E1C86">
        <w:fldChar w:fldCharType="end"/>
      </w:r>
      <w:r w:rsidRPr="00455033">
        <w:t xml:space="preserve"> We considered that interventions showed evidence of effectiveness when there were statistically significant differences (p </w:t>
      </w:r>
      <w:r w:rsidR="004250DE">
        <w:t>&lt;</w:t>
      </w:r>
      <w:r w:rsidRPr="00455033">
        <w:t xml:space="preserve">0.05) in </w:t>
      </w:r>
      <w:r>
        <w:t>PA</w:t>
      </w:r>
      <w:r w:rsidRPr="00455033">
        <w:t xml:space="preserve"> or sedentary levels between trial groups at </w:t>
      </w:r>
      <w:r>
        <w:t>either</w:t>
      </w:r>
      <w:r w:rsidRPr="00455033">
        <w:t xml:space="preserve"> </w:t>
      </w:r>
      <w:r>
        <w:t>point measured in</w:t>
      </w:r>
      <w:r w:rsidRPr="00455033">
        <w:t xml:space="preserve"> our meta-analyses. </w:t>
      </w:r>
      <w:r w:rsidRPr="00455033">
        <w:rPr>
          <w:lang w:eastAsia="en-GB"/>
        </w:rPr>
        <w:t>An “effectiveness percentage”</w:t>
      </w:r>
      <w:r>
        <w:rPr>
          <w:lang w:eastAsia="en-GB"/>
        </w:rPr>
        <w:t>,</w:t>
      </w:r>
      <w:r w:rsidRPr="00455033">
        <w:rPr>
          <w:lang w:eastAsia="en-GB"/>
        </w:rPr>
        <w:t xml:space="preserve"> a measure to reflect potential effectiveness, was calculated </w:t>
      </w:r>
      <w:r>
        <w:rPr>
          <w:lang w:eastAsia="en-GB"/>
        </w:rPr>
        <w:t>as</w:t>
      </w:r>
      <w:r w:rsidRPr="00455033">
        <w:rPr>
          <w:lang w:eastAsia="en-GB"/>
        </w:rPr>
        <w:t xml:space="preserve"> the number of times a BCT had been a component of an effective intervention, divided by the total number of interventions in which the BCT had been a component. </w:t>
      </w:r>
      <w:r w:rsidR="00783794">
        <w:rPr>
          <w:lang w:eastAsia="en-GB"/>
        </w:rPr>
        <w:t>E</w:t>
      </w:r>
      <w:r w:rsidRPr="00455033">
        <w:rPr>
          <w:lang w:eastAsia="en-GB"/>
        </w:rPr>
        <w:t xml:space="preserve">ffective percentages were calculated </w:t>
      </w:r>
      <w:r w:rsidR="00E539E2">
        <w:rPr>
          <w:lang w:eastAsia="en-GB"/>
        </w:rPr>
        <w:t xml:space="preserve">only </w:t>
      </w:r>
      <w:r w:rsidRPr="00455033">
        <w:rPr>
          <w:lang w:eastAsia="en-GB"/>
        </w:rPr>
        <w:t xml:space="preserve">for BCTs used in two or more </w:t>
      </w:r>
      <w:r w:rsidR="00DE01A1">
        <w:rPr>
          <w:lang w:eastAsia="en-GB"/>
        </w:rPr>
        <w:t>interventions</w:t>
      </w:r>
      <w:r w:rsidR="00825827">
        <w:rPr>
          <w:lang w:eastAsia="en-GB"/>
        </w:rPr>
        <w:t>.</w:t>
      </w:r>
      <w:r w:rsidR="00BF7AAB">
        <w:rPr>
          <w:lang w:eastAsia="en-GB"/>
        </w:rPr>
        <w:fldChar w:fldCharType="begin"/>
      </w:r>
      <w:r w:rsidR="00A5432E">
        <w:rPr>
          <w:lang w:eastAsia="en-GB"/>
        </w:rPr>
        <w:instrText xml:space="preserve"> ADDIN EN.CITE &lt;EndNote&gt;&lt;Cite&gt;&lt;Author&gt;Fergie&lt;/Author&gt;&lt;Year&gt;2018&lt;/Year&gt;&lt;RecNum&gt;62&lt;/RecNum&gt;&lt;DisplayText&gt;&lt;style face="superscript"&gt;32&lt;/style&gt;&lt;/DisplayText&gt;&lt;record&gt;&lt;rec-number&gt;62&lt;/rec-number&gt;&lt;foreign-keys&gt;&lt;key app="EN" db-id="dfzxspwrx00eroe9e5fvxerhvsv9see0v2w2" timestamp="1604318313"&gt;62&lt;/key&gt;&lt;/foreign-keys&gt;&lt;ref-type name="Journal Article"&gt;17&lt;/ref-type&gt;&lt;contributors&gt;&lt;authors&gt;&lt;author&gt;Fergie, Libby&lt;/author&gt;&lt;author&gt;Campbell, Katarzyna A&lt;/author&gt;&lt;author&gt;Coleman-Haynes, Tom&lt;/author&gt;&lt;author&gt;Ussher, Michael&lt;/author&gt;&lt;author&gt;Cooper, Sue&lt;/author&gt;&lt;author&gt;Coleman, Tim&lt;/author&gt;&lt;/authors&gt;&lt;/contributors&gt;&lt;titles&gt;&lt;title&gt;Identifying Effective Behavior Change Techniques for Alcohol and Illicit Substance Use During Pregnancy: A Systematic Review&lt;/title&gt;&lt;secondary-title&gt;Annals of Behavioral Medicine&lt;/secondary-title&gt;&lt;/titles&gt;&lt;periodical&gt;&lt;full-title&gt;Annals of Behavioral Medicine&lt;/full-title&gt;&lt;/periodical&gt;&lt;pages&gt;769-781&lt;/pages&gt;&lt;volume&gt;53&lt;/volume&gt;&lt;number&gt;8&lt;/number&gt;&lt;dates&gt;&lt;year&gt;2018&lt;/year&gt;&lt;/dates&gt;&lt;isbn&gt;0883-6612&lt;/isbn&gt;&lt;urls&gt;&lt;related-urls&gt;&lt;url&gt;https://doi.org/10.1093/abm/kay085&lt;/url&gt;&lt;/related-urls&gt;&lt;/urls&gt;&lt;electronic-resource-num&gt;10.1093/abm/kay085&lt;/electronic-resource-num&gt;&lt;access-date&gt;11/2/2020&lt;/access-date&gt;&lt;/record&gt;&lt;/Cite&gt;&lt;/EndNote&gt;</w:instrText>
      </w:r>
      <w:r w:rsidR="00BF7AAB">
        <w:rPr>
          <w:lang w:eastAsia="en-GB"/>
        </w:rPr>
        <w:fldChar w:fldCharType="separate"/>
      </w:r>
      <w:r w:rsidR="00A5432E" w:rsidRPr="00A5432E">
        <w:rPr>
          <w:noProof/>
          <w:vertAlign w:val="superscript"/>
          <w:lang w:eastAsia="en-GB"/>
        </w:rPr>
        <w:t>32</w:t>
      </w:r>
      <w:r w:rsidR="00BF7AAB">
        <w:rPr>
          <w:lang w:eastAsia="en-GB"/>
        </w:rPr>
        <w:fldChar w:fldCharType="end"/>
      </w:r>
    </w:p>
    <w:p w14:paraId="128D6EE0" w14:textId="77777777" w:rsidR="00AF0B0A" w:rsidRPr="00A87E6B" w:rsidRDefault="00AF0B0A" w:rsidP="00975F2B">
      <w:pPr>
        <w:spacing w:line="480" w:lineRule="auto"/>
        <w:rPr>
          <w:i/>
          <w:iCs/>
        </w:rPr>
      </w:pPr>
      <w:r>
        <w:rPr>
          <w:i/>
          <w:iCs/>
        </w:rPr>
        <w:t>2.5.3 Secondary outcomes</w:t>
      </w:r>
    </w:p>
    <w:p w14:paraId="56E33F58" w14:textId="06B012D2" w:rsidR="00AF0B0A" w:rsidRPr="0057425B" w:rsidRDefault="00206F01" w:rsidP="00975F2B">
      <w:pPr>
        <w:spacing w:line="480" w:lineRule="auto"/>
      </w:pPr>
      <w:r>
        <w:t xml:space="preserve">Due to </w:t>
      </w:r>
      <w:r w:rsidR="002075DB">
        <w:t>many</w:t>
      </w:r>
      <w:r w:rsidR="008626BD">
        <w:t xml:space="preserve"> different non-PA/SB health-related outcomes, w</w:t>
      </w:r>
      <w:r w:rsidR="00AF0B0A">
        <w:t xml:space="preserve">e categorised </w:t>
      </w:r>
      <w:r w:rsidR="008626BD">
        <w:t>these</w:t>
      </w:r>
      <w:r w:rsidR="00C83FAB">
        <w:t xml:space="preserve"> outcomes </w:t>
      </w:r>
      <w:r w:rsidR="00AF0B0A">
        <w:t xml:space="preserve">(e.g., </w:t>
      </w:r>
      <w:r w:rsidR="00C83FAB">
        <w:t xml:space="preserve">related to </w:t>
      </w:r>
      <w:r w:rsidR="00AF0B0A">
        <w:t xml:space="preserve">pain, function, psychological) and identified </w:t>
      </w:r>
      <w:r w:rsidR="004A65EE">
        <w:t>st</w:t>
      </w:r>
      <w:r w:rsidR="00AB6EC6">
        <w:t xml:space="preserve">atistically </w:t>
      </w:r>
      <w:r w:rsidR="00AF0B0A">
        <w:t>significant</w:t>
      </w:r>
      <w:r w:rsidR="007D7CBC">
        <w:t xml:space="preserve"> and non-significant</w:t>
      </w:r>
      <w:r w:rsidR="00C83FAB">
        <w:t xml:space="preserve"> findings</w:t>
      </w:r>
      <w:r w:rsidR="00AF0B0A">
        <w:t xml:space="preserve">. </w:t>
      </w:r>
      <w:r w:rsidR="00331DC9">
        <w:t>We calcu</w:t>
      </w:r>
      <w:r w:rsidR="00ED0C78">
        <w:t>lated the number of time</w:t>
      </w:r>
      <w:r w:rsidR="00AB6EC6">
        <w:t>s</w:t>
      </w:r>
      <w:r w:rsidR="00ED0C78">
        <w:t xml:space="preserve"> each outcome cat</w:t>
      </w:r>
      <w:r w:rsidR="0014591C">
        <w:t xml:space="preserve">egory was reported and how often </w:t>
      </w:r>
      <w:r w:rsidR="00CD6A59">
        <w:t xml:space="preserve">they were </w:t>
      </w:r>
      <w:r w:rsidR="00AB6EC6">
        <w:t xml:space="preserve">statistically </w:t>
      </w:r>
      <w:r w:rsidR="00CD6A59">
        <w:t>significant or non-significant at either post-intervention or at their longest follow-up</w:t>
      </w:r>
      <w:r w:rsidR="00BA06A2">
        <w:t>,</w:t>
      </w:r>
      <w:r w:rsidR="008F6E0D">
        <w:t xml:space="preserve"> if they reported further follow-up time point</w:t>
      </w:r>
      <w:r w:rsidR="00BA06A2">
        <w:t>s</w:t>
      </w:r>
      <w:r w:rsidR="008F6E0D">
        <w:t xml:space="preserve">. </w:t>
      </w:r>
      <w:r w:rsidR="00EC011B">
        <w:t xml:space="preserve">We then calculated </w:t>
      </w:r>
      <w:r w:rsidR="004A65EE">
        <w:t xml:space="preserve">the percentage </w:t>
      </w:r>
      <w:r w:rsidR="00B14CE4">
        <w:t xml:space="preserve">that </w:t>
      </w:r>
      <w:r w:rsidR="004A65EE">
        <w:t>each outcome category demonstrated</w:t>
      </w:r>
      <w:r w:rsidR="00AB6EC6">
        <w:t xml:space="preserve"> statistically</w:t>
      </w:r>
      <w:r w:rsidR="004A65EE">
        <w:t xml:space="preserve"> significant result</w:t>
      </w:r>
      <w:r w:rsidR="00F04FA8">
        <w:t>s</w:t>
      </w:r>
      <w:r w:rsidR="006B6813">
        <w:t xml:space="preserve">. </w:t>
      </w:r>
    </w:p>
    <w:p w14:paraId="6702071B" w14:textId="77777777" w:rsidR="00AF0B0A" w:rsidRDefault="00AF0B0A" w:rsidP="00975F2B">
      <w:pPr>
        <w:spacing w:line="480" w:lineRule="auto"/>
        <w:rPr>
          <w:i/>
          <w:iCs/>
        </w:rPr>
      </w:pPr>
    </w:p>
    <w:p w14:paraId="53D7857A" w14:textId="77777777" w:rsidR="00AF0B0A" w:rsidRPr="00354676" w:rsidRDefault="00AF0B0A" w:rsidP="00975F2B">
      <w:pPr>
        <w:pStyle w:val="ListParagraph"/>
        <w:numPr>
          <w:ilvl w:val="1"/>
          <w:numId w:val="2"/>
        </w:numPr>
        <w:spacing w:line="480" w:lineRule="auto"/>
        <w:rPr>
          <w:i/>
          <w:iCs/>
        </w:rPr>
      </w:pPr>
      <w:r w:rsidRPr="00354676">
        <w:rPr>
          <w:i/>
          <w:iCs/>
        </w:rPr>
        <w:t xml:space="preserve">Quality of evidence </w:t>
      </w:r>
    </w:p>
    <w:p w14:paraId="6592389C" w14:textId="7B29FFD6" w:rsidR="00AF0B0A" w:rsidRDefault="00AF0B0A" w:rsidP="00975F2B">
      <w:pPr>
        <w:spacing w:line="480" w:lineRule="auto"/>
      </w:pPr>
      <w:r>
        <w:t>The Grading of Recommendations, Assessment, Development and Evaluation (GRADE)</w:t>
      </w:r>
      <w:r w:rsidR="0088774E">
        <w:fldChar w:fldCharType="begin"/>
      </w:r>
      <w:r w:rsidR="00A5432E">
        <w:instrText xml:space="preserve"> ADDIN EN.CITE &lt;EndNote&gt;&lt;Cite&gt;&lt;Author&gt;Atkins&lt;/Author&gt;&lt;Year&gt;2004&lt;/Year&gt;&lt;RecNum&gt;63&lt;/RecNum&gt;&lt;DisplayText&gt;&lt;style face="superscript"&gt;1&lt;/style&gt;&lt;/DisplayText&gt;&lt;record&gt;&lt;rec-number&gt;63&lt;/rec-number&gt;&lt;foreign-keys&gt;&lt;key app="EN" db-id="dfzxspwrx00eroe9e5fvxerhvsv9see0v2w2" timestamp="1604318485"&gt;63&lt;/key&gt;&lt;/foreign-keys&gt;&lt;ref-type name="Journal Article"&gt;17&lt;/ref-type&gt;&lt;contributors&gt;&lt;authors&gt;&lt;author&gt;David Atkins&lt;/author&gt;&lt;author&gt;Dana Best&lt;/author&gt;&lt;author&gt;Peter A. Briss Martin Eccles&lt;/author&gt;&lt;author&gt;Yngve Falck-Ytter&lt;/author&gt;&lt;author&gt;Signe Flottorp&lt;/author&gt;&lt;author&gt;Gordon H Guyatt&lt;/author&gt;&lt;author&gt;Robin T Harbour&lt;/author&gt;&lt;author&gt;Margaret C. Haugh&lt;/author&gt;&lt;author&gt;David Henry&lt;/author&gt;&lt;author&gt;Suzanne Hill&lt;/author&gt;&lt;author&gt;Roman Jaeschke&lt;/author&gt;&lt;author&gt;Gillian Leng&lt;/author&gt;&lt;author&gt;Alessandro Liberati&lt;/author&gt;&lt;author&gt;Nicola Magrini&lt;/author&gt;&lt;author&gt;James Mason&lt;/author&gt;&lt;author&gt;Philippa Middleton&lt;/author&gt;&lt;author&gt;Jacek Mrukowicz&lt;/author&gt;&lt;author&gt;Dianne O’Connell&lt;/author&gt;&lt;author&gt;Andrew D Oxman&lt;/author&gt;&lt;author&gt;Bob Phillips&lt;/author&gt;&lt;author&gt;Holger J. Schünemann&lt;/author&gt;&lt;author&gt;Tessa Tan-Torres Edejer&lt;/author&gt;&lt;author&gt;Helena Varonen&lt;/author&gt;&lt;author&gt;Gunn E Vist&lt;/author&gt;&lt;author&gt;John W. Williams Jr&lt;/author&gt;&lt;author&gt;Stephanie Zaza&lt;/author&gt;&lt;/authors&gt;&lt;/contributors&gt;&lt;titles&gt;&lt;title&gt;Grading quality of evidence and strength of recommendations&lt;/title&gt;&lt;secondary-title&gt;BMJ&lt;/secondary-title&gt;&lt;/titles&gt;&lt;periodical&gt;&lt;full-title&gt;BMJ&lt;/full-title&gt;&lt;/periodical&gt;&lt;pages&gt;1490&lt;/pages&gt;&lt;volume&gt;328&lt;/volume&gt;&lt;number&gt;7454&lt;/number&gt;&lt;dates&gt;&lt;year&gt;2004&lt;/year&gt;&lt;/dates&gt;&lt;urls&gt;&lt;related-urls&gt;&lt;url&gt;https://www.bmj.com/content/bmj/328/7454/1490.full.pdf&lt;/url&gt;&lt;/related-urls&gt;&lt;/urls&gt;&lt;electronic-resource-num&gt;10.1136/bmj.328.7454.1490&lt;/electronic-resource-num&gt;&lt;/record&gt;&lt;/Cite&gt;&lt;/EndNote&gt;</w:instrText>
      </w:r>
      <w:r w:rsidR="0088774E">
        <w:fldChar w:fldCharType="separate"/>
      </w:r>
      <w:r w:rsidR="00A5432E" w:rsidRPr="00A5432E">
        <w:rPr>
          <w:noProof/>
          <w:vertAlign w:val="superscript"/>
        </w:rPr>
        <w:t>1</w:t>
      </w:r>
      <w:r w:rsidR="0088774E">
        <w:fldChar w:fldCharType="end"/>
      </w:r>
      <w:r>
        <w:t xml:space="preserve"> was used to evaluate the quality of the evidence for our primary outcomes. GRADE</w:t>
      </w:r>
      <w:r w:rsidR="00C83FAB">
        <w:t xml:space="preserve"> </w:t>
      </w:r>
      <w:r>
        <w:t xml:space="preserve">enables a judgement of high, moderate, low or very low for each outcome, </w:t>
      </w:r>
      <w:r w:rsidR="00C83FAB">
        <w:t xml:space="preserve">across </w:t>
      </w:r>
      <w:r>
        <w:t xml:space="preserve">five domains: risk-of-bias, indirectness of evidence, inconsistency of results, imprecision of </w:t>
      </w:r>
      <w:r w:rsidR="00760C24">
        <w:t>effect size</w:t>
      </w:r>
      <w:r>
        <w:t xml:space="preserve"> and publication bias. </w:t>
      </w:r>
    </w:p>
    <w:p w14:paraId="7CA6E67D" w14:textId="77777777" w:rsidR="00E7397F" w:rsidRDefault="00E7397F" w:rsidP="00E7397F">
      <w:pPr>
        <w:spacing w:line="480" w:lineRule="auto"/>
        <w:rPr>
          <w:i/>
          <w:iCs/>
        </w:rPr>
      </w:pPr>
    </w:p>
    <w:p w14:paraId="7F3FA247" w14:textId="654FA322" w:rsidR="00E7397F" w:rsidRDefault="00E7397F" w:rsidP="00E7397F">
      <w:pPr>
        <w:spacing w:line="480" w:lineRule="auto"/>
        <w:rPr>
          <w:i/>
          <w:iCs/>
        </w:rPr>
      </w:pPr>
      <w:r>
        <w:rPr>
          <w:i/>
          <w:iCs/>
        </w:rPr>
        <w:t>2.7 Deviations from registered protocol</w:t>
      </w:r>
    </w:p>
    <w:p w14:paraId="47418AA8" w14:textId="77777777" w:rsidR="00E7397F" w:rsidRPr="00D81343" w:rsidRDefault="00E7397F" w:rsidP="00E7397F">
      <w:pPr>
        <w:spacing w:line="480" w:lineRule="auto"/>
      </w:pPr>
      <w:r>
        <w:lastRenderedPageBreak/>
        <w:t xml:space="preserve">See supplementary material for details of deviations from the protocol, reasons for these deviations and the effect on the results. None of the deviations had a significant effect on the results.  </w:t>
      </w:r>
    </w:p>
    <w:p w14:paraId="1548AB5B" w14:textId="77777777" w:rsidR="008211D4" w:rsidRDefault="008211D4" w:rsidP="00975F2B">
      <w:pPr>
        <w:spacing w:line="480" w:lineRule="auto"/>
      </w:pPr>
    </w:p>
    <w:p w14:paraId="737BAD9D" w14:textId="6AC06734" w:rsidR="00823BEA" w:rsidRDefault="00823BEA" w:rsidP="00975F2B">
      <w:pPr>
        <w:spacing w:line="480" w:lineRule="auto"/>
      </w:pPr>
    </w:p>
    <w:p w14:paraId="7AB863DD" w14:textId="77777777" w:rsidR="00E759C6" w:rsidRDefault="00E759C6" w:rsidP="00975F2B">
      <w:pPr>
        <w:spacing w:line="480" w:lineRule="auto"/>
        <w:rPr>
          <w:b/>
          <w:bCs/>
        </w:rPr>
      </w:pPr>
      <w:r>
        <w:rPr>
          <w:b/>
          <w:bCs/>
        </w:rPr>
        <w:t xml:space="preserve">3. Results </w:t>
      </w:r>
    </w:p>
    <w:p w14:paraId="0EDC1BDC" w14:textId="77777777" w:rsidR="00E759C6" w:rsidRPr="00096240" w:rsidRDefault="00E759C6" w:rsidP="00975F2B">
      <w:pPr>
        <w:spacing w:line="480" w:lineRule="auto"/>
        <w:rPr>
          <w:i/>
          <w:iCs/>
        </w:rPr>
      </w:pPr>
      <w:r w:rsidRPr="00096240">
        <w:rPr>
          <w:i/>
          <w:iCs/>
        </w:rPr>
        <w:t>3.1 Study selection</w:t>
      </w:r>
    </w:p>
    <w:p w14:paraId="2D258317" w14:textId="05BFDD22" w:rsidR="00E759C6" w:rsidRDefault="00E759C6" w:rsidP="00975F2B">
      <w:pPr>
        <w:spacing w:line="480" w:lineRule="auto"/>
      </w:pPr>
      <w:r>
        <w:t xml:space="preserve">The search yielded </w:t>
      </w:r>
      <w:r w:rsidR="00B8445D">
        <w:t>30,551</w:t>
      </w:r>
      <w:r>
        <w:t xml:space="preserve"> results, and </w:t>
      </w:r>
      <w:r w:rsidR="00B8445D">
        <w:t>18,570</w:t>
      </w:r>
      <w:r>
        <w:t xml:space="preserve"> remained after removing duplicates. </w:t>
      </w:r>
      <w:r w:rsidR="00E01E36">
        <w:t xml:space="preserve">Eighty-six </w:t>
      </w:r>
      <w:r>
        <w:t>articles remained after title and abstract screening. A further 5</w:t>
      </w:r>
      <w:r w:rsidR="009C0B7C">
        <w:t>7</w:t>
      </w:r>
      <w:r>
        <w:t xml:space="preserve"> articles were excluded after reviewing the full texts (see figure </w:t>
      </w:r>
      <w:r w:rsidR="00880EF5">
        <w:t>1</w:t>
      </w:r>
      <w:r>
        <w:t xml:space="preserve"> for the PRISMA flow diagram). Of the remaining 2</w:t>
      </w:r>
      <w:r w:rsidR="00497249">
        <w:t>9</w:t>
      </w:r>
      <w:r>
        <w:t xml:space="preserve"> studies, </w:t>
      </w:r>
      <w:r w:rsidR="00FE2E6D">
        <w:t xml:space="preserve">eight </w:t>
      </w:r>
      <w:r>
        <w:t>authors were contacted for further PA outcome data</w:t>
      </w:r>
      <w:r w:rsidR="004A3F10">
        <w:t>;</w:t>
      </w:r>
      <w:r>
        <w:t xml:space="preserve"> two supplied the data</w:t>
      </w:r>
      <w:r w:rsidR="000A7B75">
        <w:fldChar w:fldCharType="begin">
          <w:fldData xml:space="preserve">PEVuZE5vdGU+PENpdGU+PEF1dGhvcj5CZW5uZWxsPC9BdXRob3I+PFllYXI+MjAxNDwvWWVhcj48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</w:fldData>
        </w:fldChar>
      </w:r>
      <w:r w:rsidR="00A5432E">
        <w:instrText xml:space="preserve"> ADDIN EN.CITE </w:instrText>
      </w:r>
      <w:r w:rsidR="00A5432E">
        <w:fldChar w:fldCharType="begin">
          <w:fldData xml:space="preserve">PEVuZE5vdGU+PENpdGU+PEF1dGhvcj5CZW5uZWxsPC9BdXRob3I+PFllYXI+MjAxNDwvWWVhcj48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</w:fldData>
        </w:fldChar>
      </w:r>
      <w:r w:rsidR="00A5432E">
        <w:instrText xml:space="preserve"> ADDIN EN.CITE.DATA </w:instrText>
      </w:r>
      <w:r w:rsidR="00A5432E">
        <w:fldChar w:fldCharType="end"/>
      </w:r>
      <w:r w:rsidR="000A7B75">
        <w:fldChar w:fldCharType="separate"/>
      </w:r>
      <w:r w:rsidR="00A5432E" w:rsidRPr="00A5432E">
        <w:rPr>
          <w:noProof/>
          <w:vertAlign w:val="superscript"/>
        </w:rPr>
        <w:t>9, 10</w:t>
      </w:r>
      <w:r w:rsidR="000A7B75">
        <w:fldChar w:fldCharType="end"/>
      </w:r>
      <w:r>
        <w:t xml:space="preserve"> and </w:t>
      </w:r>
      <w:r w:rsidR="008D30A5">
        <w:t>six</w:t>
      </w:r>
      <w:r>
        <w:t xml:space="preserve"> not provid</w:t>
      </w:r>
      <w:r w:rsidR="004A3F10">
        <w:t>ing</w:t>
      </w:r>
      <w:r>
        <w:t xml:space="preserve"> data were excluded</w:t>
      </w:r>
      <w:r w:rsidR="00D46B14">
        <w:t>.</w:t>
      </w:r>
      <w:r w:rsidR="000A7B75">
        <w:fldChar w:fldCharType="begin">
          <w:fldData xml:space="preserve">PEVuZE5vdGU+PENpdGU+PEF1dGhvcj5Ccm9zc2VhdTwvQXV0aG9yPjxZZWFyPjIwMTI8L1llYXI+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</w:fldData>
        </w:fldChar>
      </w:r>
      <w:r w:rsidR="000941E8">
        <w:instrText xml:space="preserve"> ADDIN EN.CITE </w:instrText>
      </w:r>
      <w:r w:rsidR="000941E8">
        <w:fldChar w:fldCharType="begin">
          <w:fldData xml:space="preserve">PEVuZE5vdGU+PENpdGU+PEF1dGhvcj5Ccm9zc2VhdTwvQXV0aG9yPjxZZWFyPjIwMTI8L1llYXI+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</w:fldData>
        </w:fldChar>
      </w:r>
      <w:r w:rsidR="000941E8">
        <w:instrText xml:space="preserve"> ADDIN EN.CITE.DATA </w:instrText>
      </w:r>
      <w:r w:rsidR="000941E8">
        <w:fldChar w:fldCharType="end"/>
      </w:r>
      <w:r w:rsidR="000A7B75">
        <w:fldChar w:fldCharType="separate"/>
      </w:r>
      <w:r w:rsidR="000941E8" w:rsidRPr="000941E8">
        <w:rPr>
          <w:noProof/>
          <w:vertAlign w:val="superscript"/>
        </w:rPr>
        <w:t>6, 15, 36, 42, 44, 79</w:t>
      </w:r>
      <w:r w:rsidR="000A7B75">
        <w:fldChar w:fldCharType="end"/>
      </w:r>
      <w:r>
        <w:t xml:space="preserve"> Thus, </w:t>
      </w:r>
      <w:r w:rsidR="00E3032F">
        <w:t>23</w:t>
      </w:r>
      <w:r>
        <w:t xml:space="preserve"> studies were included</w:t>
      </w:r>
      <w:r w:rsidR="00D46B14">
        <w:t>.</w:t>
      </w:r>
      <w:r w:rsidR="0014513D">
        <w:fldChar w:fldCharType="begin">
          <w:fldData xml:space="preserve">PEVuZE5vdGU+PENpdGU+PEF1dGhvcj5CYWtlcjwvQXV0aG9yPjxZZWFyPjIwMjA8L1llYXI+PFJl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ODczLTg4NjwvcGFnZXM+PHZvbHVtZT4yNzwvdm9sdW1l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t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</w:fldData>
        </w:fldChar>
      </w:r>
      <w:r w:rsidR="000941E8">
        <w:instrText xml:space="preserve"> ADDIN EN.CITE.DATA </w:instrText>
      </w:r>
      <w:r w:rsidR="000941E8">
        <w:fldChar w:fldCharType="end"/>
      </w:r>
      <w:r w:rsidR="0014513D">
        <w:fldChar w:fldCharType="separate"/>
      </w:r>
      <w:r w:rsidR="000941E8" w:rsidRPr="000941E8">
        <w:rPr>
          <w:noProof/>
          <w:vertAlign w:val="superscript"/>
        </w:rPr>
        <w:t>2-4, 7, 9, 10, 13, 18, 19, 31, 38, 39, 43, 46, 48, 51, 57, 64, 76, 84, 87, 98, 103</w:t>
      </w:r>
      <w:r w:rsidR="0014513D">
        <w:fldChar w:fldCharType="end"/>
      </w:r>
    </w:p>
    <w:p w14:paraId="1322DDBA" w14:textId="77777777" w:rsidR="00E759C6" w:rsidRDefault="00E759C6" w:rsidP="00975F2B">
      <w:pPr>
        <w:spacing w:line="480" w:lineRule="auto"/>
        <w:rPr>
          <w:i/>
          <w:iCs/>
          <w:highlight w:val="yellow"/>
        </w:rPr>
      </w:pPr>
    </w:p>
    <w:p w14:paraId="3BA0F047" w14:textId="77777777" w:rsidR="00E759C6" w:rsidRPr="0021500C" w:rsidRDefault="00E759C6" w:rsidP="00975F2B">
      <w:pPr>
        <w:spacing w:line="480" w:lineRule="auto"/>
        <w:rPr>
          <w:i/>
          <w:iCs/>
        </w:rPr>
      </w:pPr>
      <w:r w:rsidRPr="00082E8D">
        <w:rPr>
          <w:i/>
          <w:iCs/>
        </w:rPr>
        <w:t>3.2 Characteristics of included studies</w:t>
      </w:r>
    </w:p>
    <w:p w14:paraId="282EA71D" w14:textId="4E64A3EA" w:rsidR="00E759C6" w:rsidRDefault="00E759C6" w:rsidP="00975F2B">
      <w:pPr>
        <w:spacing w:line="480" w:lineRule="auto"/>
      </w:pPr>
      <w:r>
        <w:t xml:space="preserve">Table </w:t>
      </w:r>
      <w:r w:rsidR="00C058DE">
        <w:t>1</w:t>
      </w:r>
      <w:r>
        <w:t xml:space="preserve"> summarises the characteristics of the included studies. </w:t>
      </w:r>
      <w:r w:rsidR="00742328">
        <w:t>Twenty</w:t>
      </w:r>
      <w:r>
        <w:t xml:space="preserve"> studies were RCTs and three were cluster-RCTs. Year of publication ranged from 2006 to 202</w:t>
      </w:r>
      <w:r w:rsidR="00742328">
        <w:t>1</w:t>
      </w:r>
      <w:r>
        <w:t xml:space="preserve">. </w:t>
      </w:r>
      <w:r w:rsidR="00280EE6">
        <w:t xml:space="preserve">Twenty-two </w:t>
      </w:r>
      <w:r>
        <w:t xml:space="preserve">studies had PA interventions and one aimed at reducing </w:t>
      </w:r>
      <w:r w:rsidR="006B5A39">
        <w:t>SB</w:t>
      </w:r>
      <w:r>
        <w:t xml:space="preserve">. </w:t>
      </w:r>
    </w:p>
    <w:p w14:paraId="20CDDCC7" w14:textId="77777777" w:rsidR="00E759C6" w:rsidRPr="008B43D5" w:rsidRDefault="00E759C6" w:rsidP="00975F2B">
      <w:pPr>
        <w:spacing w:line="480" w:lineRule="auto"/>
        <w:rPr>
          <w:i/>
          <w:iCs/>
        </w:rPr>
      </w:pPr>
      <w:r w:rsidRPr="000D06D8">
        <w:rPr>
          <w:i/>
          <w:iCs/>
        </w:rPr>
        <w:t>3.2.1 Participants characteristics</w:t>
      </w:r>
    </w:p>
    <w:p w14:paraId="149B7E96" w14:textId="769D364D" w:rsidR="00E759C6" w:rsidRDefault="00E759C6" w:rsidP="00975F2B">
      <w:pPr>
        <w:spacing w:line="480" w:lineRule="auto"/>
      </w:pPr>
      <w:r>
        <w:t xml:space="preserve">The </w:t>
      </w:r>
      <w:r w:rsidR="00D524D5">
        <w:t>23</w:t>
      </w:r>
      <w:r>
        <w:t xml:space="preserve"> studies included </w:t>
      </w:r>
      <w:r w:rsidR="00D524D5">
        <w:t>4,012</w:t>
      </w:r>
      <w:r>
        <w:t xml:space="preserve"> participants</w:t>
      </w:r>
      <w:r w:rsidR="00A52C3D">
        <w:t>;</w:t>
      </w:r>
      <w:r>
        <w:t xml:space="preserve"> </w:t>
      </w:r>
      <w:r w:rsidR="00560985">
        <w:t xml:space="preserve">2103 </w:t>
      </w:r>
      <w:r>
        <w:t xml:space="preserve">were in the intervention groups and </w:t>
      </w:r>
      <w:r w:rsidR="00560985">
        <w:t>2487</w:t>
      </w:r>
      <w:r>
        <w:t xml:space="preserve"> (</w:t>
      </w:r>
      <w:r w:rsidR="00560985">
        <w:t>65.3</w:t>
      </w:r>
      <w:r>
        <w:t xml:space="preserve">%) were female. Mean age was </w:t>
      </w:r>
      <w:r w:rsidR="00B96089">
        <w:t>61.38</w:t>
      </w:r>
      <w:r>
        <w:t xml:space="preserve"> years (range 4</w:t>
      </w:r>
      <w:r w:rsidR="00132139">
        <w:t>6</w:t>
      </w:r>
      <w:r>
        <w:t xml:space="preserve"> to 85). </w:t>
      </w:r>
      <w:r w:rsidR="00132139">
        <w:t>Seven</w:t>
      </w:r>
      <w:r>
        <w:t xml:space="preserve"> studies included participants with </w:t>
      </w:r>
      <w:r w:rsidR="00B21D57">
        <w:t>persistent low back pain</w:t>
      </w:r>
      <w:r w:rsidR="008512DE">
        <w:t>,</w:t>
      </w:r>
      <w:r w:rsidR="00A1177D">
        <w:fldChar w:fldCharType="begin">
          <w:fldData xml:space="preserve">PEVuZE5vdGU+PENpdGU+PEF1dGhvcj5CYXJvbmUgR2liYnM8L0F1dGhvcj48WWVhcj4yMDE4PC9Z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</w:fldData>
        </w:fldChar>
      </w:r>
      <w:r w:rsidR="000941E8">
        <w:instrText xml:space="preserve"> ADDIN EN.CITE </w:instrText>
      </w:r>
      <w:r w:rsidR="000941E8">
        <w:fldChar w:fldCharType="begin">
          <w:fldData xml:space="preserve">PEVuZE5vdGU+PENpdGU+PEF1dGhvcj5CYXJvbmUgR2liYnM8L0F1dGhvcj48WWVhcj4yMDE4PC9Z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</w:fldData>
        </w:fldChar>
      </w:r>
      <w:r w:rsidR="000941E8">
        <w:instrText xml:space="preserve"> ADDIN EN.CITE.DATA </w:instrText>
      </w:r>
      <w:r w:rsidR="000941E8">
        <w:fldChar w:fldCharType="end"/>
      </w:r>
      <w:r w:rsidR="00A1177D">
        <w:fldChar w:fldCharType="separate"/>
      </w:r>
      <w:r w:rsidR="000941E8" w:rsidRPr="000941E8">
        <w:rPr>
          <w:noProof/>
          <w:vertAlign w:val="superscript"/>
        </w:rPr>
        <w:t>3, 4, 48, 51, 57, 84, 87</w:t>
      </w:r>
      <w:r w:rsidR="00A1177D">
        <w:fldChar w:fldCharType="end"/>
      </w:r>
      <w:r>
        <w:t xml:space="preserve"> </w:t>
      </w:r>
      <w:r w:rsidR="00D801FA">
        <w:t>eight</w:t>
      </w:r>
      <w:r>
        <w:t xml:space="preserve"> had participants with knee </w:t>
      </w:r>
      <w:r w:rsidR="00B21D57">
        <w:t>osteoarthritis</w:t>
      </w:r>
      <w:r w:rsidR="008512DE">
        <w:t>,</w:t>
      </w:r>
      <w:r w:rsidR="00A1177D">
        <w:fldChar w:fldCharType="begin">
          <w:fldData xml:space="preserve">PEVuZE5vdGU+PENpdGU+PEF1dGhvcj5CYWtlcjwvQXV0aG9yPjxZZWFyPjIwMjA8L1llYXI+PFJl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csIDksIDE5LCAzMSwgMzgsIDY0LCA5ODwvc3R5bGU+PC9EaXNwbGF5VGV4dD48cmVjb3JkPjxy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</w:fldData>
        </w:fldChar>
      </w:r>
      <w:r w:rsidR="000941E8">
        <w:instrText xml:space="preserve"> ADDIN EN.CITE.DATA </w:instrText>
      </w:r>
      <w:r w:rsidR="000941E8">
        <w:fldChar w:fldCharType="end"/>
      </w:r>
      <w:r w:rsidR="00A1177D">
        <w:fldChar w:fldCharType="separate"/>
      </w:r>
      <w:r w:rsidR="000941E8" w:rsidRPr="000941E8">
        <w:rPr>
          <w:noProof/>
          <w:vertAlign w:val="superscript"/>
        </w:rPr>
        <w:t>2, 7, 9, 19, 31, 38, 64, 98</w:t>
      </w:r>
      <w:r w:rsidR="00A1177D">
        <w:fldChar w:fldCharType="end"/>
      </w:r>
      <w:r>
        <w:t xml:space="preserve"> one included participants with hip </w:t>
      </w:r>
      <w:r w:rsidR="00B21D57">
        <w:t>osteoarthritis</w:t>
      </w:r>
      <w:r w:rsidR="008512DE">
        <w:t>,</w:t>
      </w:r>
      <w:r w:rsidR="00A1177D">
        <w:fldChar w:fldCharType="begin"/>
      </w:r>
      <w:r w:rsidR="00A5432E">
        <w:instrText xml:space="preserve"> ADDIN EN.CITE &lt;EndNote&gt;&lt;Cite&gt;&lt;Author&gt;Bieler&lt;/Author&gt;&lt;Year&gt;2017&lt;/Year&gt;&lt;RecNum&gt;70&lt;/RecNum&gt;&lt;DisplayText&gt;&lt;style face="superscript"&gt;10&lt;/style&gt;&lt;/DisplayText&gt;&lt;record&gt;&lt;rec-number&gt;70&lt;/rec-number&gt;&lt;foreign-keys&gt;&lt;key app="EN" db-id="dfzxspwrx00eroe9e5fvxerhvsv9see0v2w2" timestamp="1604319769"&gt;70&lt;/key&gt;&lt;/foreign-keys&gt;&lt;ref-type name="Journal Article"&gt;17&lt;/ref-type&gt;&lt;contributors&gt;&lt;authors&gt;&lt;author&gt;Bieler, T.&lt;/author&gt;&lt;author&gt;Siersma, V.&lt;/author&gt;&lt;author&gt;Magnusson, S. P.&lt;/author&gt;&lt;author&gt;Kjaer, M.&lt;/author&gt;&lt;author&gt;Christensen, H. E.&lt;/author&gt;&lt;author&gt;Beyer, N.&lt;/author&gt;&lt;/authors&gt;&lt;/contributors&gt;&lt;titles&gt;&lt;title&gt;In hip osteoarthritis, Nordic Walking is superior to strength training and home-based exercise for improving function&lt;/title&gt;&lt;secondary-title&gt;Scandinavian Journal of Medicine &amp;amp; Science in Sports&lt;/secondary-title&gt;&lt;/titles&gt;&lt;periodical&gt;&lt;full-title&gt;Scandinavian Journal of Medicine &amp;amp; Science in Sports&lt;/full-title&gt;&lt;/periodical&gt;&lt;pages&gt;873-886&lt;/pages&gt;&lt;volume&gt;27&lt;/volume&gt;&lt;number&gt;8&lt;/number&gt;&lt;dates&gt;&lt;year&gt;2017&lt;/year&gt;&lt;/dates&gt;&lt;isbn&gt;0905-7188&lt;/isbn&gt;&lt;urls&gt;&lt;related-urls&gt;&lt;url&gt;https://onlinelibrary.wiley.com/doi/abs/10.1111/sms.12694&lt;/url&gt;&lt;/related-urls&gt;&lt;/urls&gt;&lt;electronic-resource-num&gt;10.1111/sms.12694&lt;/electronic-resource-num&gt;&lt;/record&gt;&lt;/Cite&gt;&lt;/EndNote&gt;</w:instrText>
      </w:r>
      <w:r w:rsidR="00A1177D">
        <w:fldChar w:fldCharType="separate"/>
      </w:r>
      <w:r w:rsidR="00A5432E" w:rsidRPr="00A5432E">
        <w:rPr>
          <w:noProof/>
          <w:vertAlign w:val="superscript"/>
        </w:rPr>
        <w:t>10</w:t>
      </w:r>
      <w:r w:rsidR="00A1177D">
        <w:fldChar w:fldCharType="end"/>
      </w:r>
      <w:r>
        <w:t xml:space="preserve"> five included both knee and hip </w:t>
      </w:r>
      <w:r w:rsidR="00B21D57">
        <w:t>osteoarthritis</w:t>
      </w:r>
      <w:r w:rsidR="008512DE">
        <w:t>,</w:t>
      </w:r>
      <w:r w:rsidR="00A1177D">
        <w:fldChar w:fldCharType="begin">
          <w:fldData xml:space="preserve">PEVuZE5vdGU+PENpdGU+PEF1dGhvcj5Cb3NzZW48L0F1dGhvcj48WWVhcj4yMDEzPC9ZZWFyPjxS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</w:fldData>
        </w:fldChar>
      </w:r>
      <w:r w:rsidR="000941E8">
        <w:instrText xml:space="preserve"> ADDIN EN.CITE </w:instrText>
      </w:r>
      <w:r w:rsidR="000941E8">
        <w:fldChar w:fldCharType="begin">
          <w:fldData xml:space="preserve">PEVuZE5vdGU+PENpdGU+PEF1dGhvcj5Cb3NzZW48L0F1dGhvcj48WWVhcj4yMDEzPC9ZZWFyPjxS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</w:fldData>
        </w:fldChar>
      </w:r>
      <w:r w:rsidR="000941E8">
        <w:instrText xml:space="preserve"> ADDIN EN.CITE.DATA </w:instrText>
      </w:r>
      <w:r w:rsidR="000941E8">
        <w:fldChar w:fldCharType="end"/>
      </w:r>
      <w:r w:rsidR="00A1177D">
        <w:fldChar w:fldCharType="separate"/>
      </w:r>
      <w:r w:rsidR="000941E8" w:rsidRPr="000941E8">
        <w:rPr>
          <w:noProof/>
          <w:vertAlign w:val="superscript"/>
        </w:rPr>
        <w:t>13, 39, 43, 46, 76</w:t>
      </w:r>
      <w:r w:rsidR="00A1177D">
        <w:fldChar w:fldCharType="end"/>
      </w:r>
      <w:r>
        <w:t xml:space="preserve"> one included chronic </w:t>
      </w:r>
      <w:r w:rsidR="00B21D57">
        <w:t>musc</w:t>
      </w:r>
      <w:r w:rsidR="007F1DD8">
        <w:t>u</w:t>
      </w:r>
      <w:r w:rsidR="00B21D57">
        <w:t>loskeletal</w:t>
      </w:r>
      <w:r>
        <w:t xml:space="preserve"> pain but did not specify the location </w:t>
      </w:r>
      <w:r>
        <w:lastRenderedPageBreak/>
        <w:t>or origin</w:t>
      </w:r>
      <w:r w:rsidR="008512DE">
        <w:t>,</w:t>
      </w:r>
      <w:r w:rsidR="00A1177D">
        <w:fldChar w:fldCharType="begin">
          <w:fldData xml:space="preserve">PEVuZE5vdGU+PENpdGU+PEF1dGhvcj5DZWRlcmJvbTwvQXV0aG9yPjxZZWFyPjIwMTk8L1llYXI+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</w:fldData>
        </w:fldChar>
      </w:r>
      <w:r w:rsidR="00A5432E">
        <w:instrText xml:space="preserve"> ADDIN EN.CITE </w:instrText>
      </w:r>
      <w:r w:rsidR="00A5432E">
        <w:fldChar w:fldCharType="begin">
          <w:fldData xml:space="preserve">PEVuZE5vdGU+PENpdGU+PEF1dGhvcj5DZWRlcmJvbTwvQXV0aG9yPjxZZWFyPjIwMTk8L1llYXI+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</w:fldData>
        </w:fldChar>
      </w:r>
      <w:r w:rsidR="00A5432E">
        <w:instrText xml:space="preserve"> ADDIN EN.CITE.DATA </w:instrText>
      </w:r>
      <w:r w:rsidR="00A5432E">
        <w:fldChar w:fldCharType="end"/>
      </w:r>
      <w:r w:rsidR="00A1177D">
        <w:fldChar w:fldCharType="separate"/>
      </w:r>
      <w:r w:rsidR="00A5432E" w:rsidRPr="00A5432E">
        <w:rPr>
          <w:noProof/>
          <w:vertAlign w:val="superscript"/>
        </w:rPr>
        <w:t>18</w:t>
      </w:r>
      <w:r w:rsidR="00A1177D">
        <w:fldChar w:fldCharType="end"/>
      </w:r>
      <w:r>
        <w:t xml:space="preserve"> and one included lower limb </w:t>
      </w:r>
      <w:r w:rsidR="007F1DD8">
        <w:t>osteoarthritis</w:t>
      </w:r>
      <w:r>
        <w:t xml:space="preserve"> (hip, knee, ankle or foot</w:t>
      </w:r>
      <w:r w:rsidR="00A1177D">
        <w:t>)</w:t>
      </w:r>
      <w:r w:rsidR="008512DE">
        <w:t>.</w:t>
      </w:r>
      <w:r w:rsidR="00A1177D">
        <w:fldChar w:fldCharType="begin"/>
      </w:r>
      <w:r w:rsidR="000941E8">
        <w:instrText xml:space="preserve"> ADDIN EN.CITE &lt;EndNote&gt;&lt;Cite&gt;&lt;Author&gt;Zacharia&lt;/Author&gt;&lt;Year&gt;2018&lt;/Year&gt;&lt;RecNum&gt;83&lt;/RecNum&gt;&lt;DisplayText&gt;&lt;style face="superscript"&gt;103&lt;/style&gt;&lt;/DisplayText&gt;&lt;record&gt;&lt;rec-number&gt;83&lt;/rec-number&gt;&lt;foreign-keys&gt;&lt;key app="EN" db-id="dfzxspwrx00eroe9e5fvxerhvsv9see0v2w2" timestamp="1604320821"&gt;83&lt;/key&gt;&lt;/foreign-keys&gt;&lt;ref-type name="Journal Article"&gt;17&lt;/ref-type&gt;&lt;contributors&gt;&lt;authors&gt;&lt;author&gt;Zacharia, S.&lt;/author&gt;&lt;author&gt;Taylor, E. L.&lt;/author&gt;&lt;author&gt;Branscum, P. W.&lt;/author&gt;&lt;author&gt;Cheney, M. K.&lt;/author&gt;&lt;author&gt;Hofford, C. W.&lt;/author&gt;&lt;author&gt;Crowson, M. &lt;/author&gt;&lt;/authors&gt;&lt;/contributors&gt;&lt;titles&gt;&lt;title&gt;Effects of a Yoga Intervention on Adults with Lower Limb Osteoarthritis: A Randomized Controlled Trial.&lt;/title&gt;&lt;secondary-title&gt;American Journal of Health Studies &lt;/secondary-title&gt;&lt;/titles&gt;&lt;volume&gt;33&lt;/volume&gt;&lt;number&gt;2&lt;/number&gt;&lt;dates&gt;&lt;year&gt;2018&lt;/year&gt;&lt;/dates&gt;&lt;urls&gt;&lt;/urls&gt;&lt;/record&gt;&lt;/Cite&gt;&lt;/EndNote&gt;</w:instrText>
      </w:r>
      <w:r w:rsidR="00A1177D">
        <w:fldChar w:fldCharType="separate"/>
      </w:r>
      <w:r w:rsidR="000941E8" w:rsidRPr="000941E8">
        <w:rPr>
          <w:noProof/>
          <w:vertAlign w:val="superscript"/>
        </w:rPr>
        <w:t>103</w:t>
      </w:r>
      <w:r w:rsidR="00A1177D">
        <w:fldChar w:fldCharType="end"/>
      </w:r>
      <w:r>
        <w:t xml:space="preserve"> Four studies</w:t>
      </w:r>
      <w:r w:rsidR="00C921B7">
        <w:fldChar w:fldCharType="begin">
          <w:fldData xml:space="preserve">PEVuZE5vdGU+PENpdGU+PEF1dGhvcj5CYWtlcjwvQXV0aG9yPjxZZWFyPjIwMjA8L1llYXI+PFJl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</w:fldData>
        </w:fldChar>
      </w:r>
      <w:r w:rsidR="00A5432E">
        <w:instrText xml:space="preserve"> ADDIN EN.CITE </w:instrText>
      </w:r>
      <w:r w:rsidR="00A5432E">
        <w:fldChar w:fldCharType="begin">
          <w:fldData xml:space="preserve">PEVuZE5vdGU+PENpdGU+PEF1dGhvcj5CYWtlcjwvQXV0aG9yPjxZZWFyPjIwMjA8L1llYXI+PFJl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</w:fldData>
        </w:fldChar>
      </w:r>
      <w:r w:rsidR="00A5432E">
        <w:instrText xml:space="preserve"> ADDIN EN.CITE.DATA </w:instrText>
      </w:r>
      <w:r w:rsidR="00A5432E">
        <w:fldChar w:fldCharType="end"/>
      </w:r>
      <w:r w:rsidR="00C921B7">
        <w:fldChar w:fldCharType="separate"/>
      </w:r>
      <w:r w:rsidR="00A5432E" w:rsidRPr="00A5432E">
        <w:rPr>
          <w:noProof/>
          <w:vertAlign w:val="superscript"/>
        </w:rPr>
        <w:t>2, 3, 43, 48</w:t>
      </w:r>
      <w:r w:rsidR="00C921B7">
        <w:fldChar w:fldCharType="end"/>
      </w:r>
      <w:r>
        <w:t xml:space="preserve"> with 575 participants reported ethnicity, and 422 (73.39%) were Caucasian. Employment </w:t>
      </w:r>
      <w:r w:rsidR="00A52C3D">
        <w:t>was</w:t>
      </w:r>
      <w:r>
        <w:t xml:space="preserve"> reported in </w:t>
      </w:r>
      <w:r w:rsidR="00F977DA">
        <w:t>nine</w:t>
      </w:r>
      <w:r>
        <w:t xml:space="preserve"> studies</w:t>
      </w:r>
      <w:r w:rsidR="000F2C08">
        <w:t>;</w:t>
      </w:r>
      <w:r w:rsidR="00323B28">
        <w:fldChar w:fldCharType="begin">
          <w:fldData xml:space="preserve">PEVuZE5vdGU+PENpdGU+PEF1dGhvcj5CZW5uZWxsPC9BdXRob3I+PFllYXI+MjAxNzwvWWVhcj48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</w:fldData>
        </w:fldChar>
      </w:r>
      <w:r w:rsidR="000941E8">
        <w:instrText xml:space="preserve"> ADDIN EN.CITE </w:instrText>
      </w:r>
      <w:r w:rsidR="000941E8">
        <w:fldChar w:fldCharType="begin">
          <w:fldData xml:space="preserve">PEVuZE5vdGU+PENpdGU+PEF1dGhvcj5CZW5uZWxsPC9BdXRob3I+PFllYXI+MjAxNzwvWWVhcj48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</w:fldData>
        </w:fldChar>
      </w:r>
      <w:r w:rsidR="000941E8">
        <w:instrText xml:space="preserve"> ADDIN EN.CITE.DATA </w:instrText>
      </w:r>
      <w:r w:rsidR="000941E8">
        <w:fldChar w:fldCharType="end"/>
      </w:r>
      <w:r w:rsidR="00323B28">
        <w:fldChar w:fldCharType="separate"/>
      </w:r>
      <w:r w:rsidR="000941E8" w:rsidRPr="000941E8">
        <w:rPr>
          <w:noProof/>
          <w:vertAlign w:val="superscript"/>
        </w:rPr>
        <w:t>7, 10, 38, 48, 57, 64, 87, 98, 103</w:t>
      </w:r>
      <w:r w:rsidR="00323B28">
        <w:fldChar w:fldCharType="end"/>
      </w:r>
      <w:r>
        <w:t xml:space="preserve"> the mean percentage</w:t>
      </w:r>
      <w:r w:rsidR="0016201C">
        <w:t xml:space="preserve"> </w:t>
      </w:r>
      <w:r>
        <w:t xml:space="preserve">employed was </w:t>
      </w:r>
      <w:r w:rsidR="00792F40">
        <w:t>53.9%</w:t>
      </w:r>
      <w:r>
        <w:t xml:space="preserve"> (range 15.8% to 91%). </w:t>
      </w:r>
      <w:r w:rsidR="004D74A3">
        <w:t>Six</w:t>
      </w:r>
      <w:r>
        <w:t xml:space="preserve"> studies reported co-morbidities</w:t>
      </w:r>
      <w:r w:rsidR="000F2C08">
        <w:t>,</w:t>
      </w:r>
      <w:r w:rsidR="00A33DC5">
        <w:fldChar w:fldCharType="begin">
          <w:fldData xml:space="preserve">PEVuZE5vdGU+PENpdGU+PEF1dGhvcj5CaWVsZXI8L0F1dGhvcj48WWVhcj4yMDE3PC9ZZWFyPjxS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</w:fldData>
        </w:fldChar>
      </w:r>
      <w:r w:rsidR="000941E8">
        <w:instrText xml:space="preserve"> ADDIN EN.CITE </w:instrText>
      </w:r>
      <w:r w:rsidR="000941E8">
        <w:fldChar w:fldCharType="begin">
          <w:fldData xml:space="preserve">PEVuZE5vdGU+PENpdGU+PEF1dGhvcj5CaWVsZXI8L0F1dGhvcj48WWVhcj4yMDE3PC9ZZWFyPjxS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</w:fldData>
        </w:fldChar>
      </w:r>
      <w:r w:rsidR="000941E8">
        <w:instrText xml:space="preserve"> ADDIN EN.CITE.DATA </w:instrText>
      </w:r>
      <w:r w:rsidR="000941E8">
        <w:fldChar w:fldCharType="end"/>
      </w:r>
      <w:r w:rsidR="00A33DC5">
        <w:fldChar w:fldCharType="separate"/>
      </w:r>
      <w:r w:rsidR="000941E8" w:rsidRPr="000941E8">
        <w:rPr>
          <w:noProof/>
          <w:vertAlign w:val="superscript"/>
        </w:rPr>
        <w:t>10, 18, 19, 38, 43, 64</w:t>
      </w:r>
      <w:r w:rsidR="00A33DC5">
        <w:fldChar w:fldCharType="end"/>
      </w:r>
      <w:r>
        <w:t xml:space="preserve"> with cardiovascular disease, lung diseases, </w:t>
      </w:r>
      <w:r w:rsidR="00E75880">
        <w:t xml:space="preserve">orthopaedic problems, </w:t>
      </w:r>
      <w:r>
        <w:t>cancer, diabetes</w:t>
      </w:r>
      <w:r w:rsidR="00E75880">
        <w:t>,</w:t>
      </w:r>
      <w:r>
        <w:t xml:space="preserve"> hypertension</w:t>
      </w:r>
      <w:r w:rsidR="0075796A">
        <w:t xml:space="preserve"> and mental health conditions</w:t>
      </w:r>
      <w:r>
        <w:t xml:space="preserve"> being reported in at least two studies. </w:t>
      </w:r>
      <w:r w:rsidR="00A52C3D">
        <w:t>E</w:t>
      </w:r>
      <w:r>
        <w:t xml:space="preserve">thnicity, employment and co-morbidities are not </w:t>
      </w:r>
      <w:r w:rsidR="00A52C3D">
        <w:t>reported</w:t>
      </w:r>
      <w:r>
        <w:t xml:space="preserve"> in table </w:t>
      </w:r>
      <w:r w:rsidR="00286732">
        <w:t>1</w:t>
      </w:r>
      <w:r>
        <w:t xml:space="preserve"> due to the low number of studies reporting this information. </w:t>
      </w:r>
    </w:p>
    <w:p w14:paraId="2C53EE20" w14:textId="77777777" w:rsidR="00E759C6" w:rsidRDefault="00E759C6" w:rsidP="00975F2B">
      <w:pPr>
        <w:spacing w:line="480" w:lineRule="auto"/>
        <w:rPr>
          <w:i/>
          <w:iCs/>
        </w:rPr>
      </w:pPr>
      <w:r w:rsidRPr="000D06D8">
        <w:rPr>
          <w:i/>
          <w:iCs/>
        </w:rPr>
        <w:t xml:space="preserve">3.2.2 </w:t>
      </w:r>
      <w:r w:rsidRPr="003C24E6">
        <w:rPr>
          <w:i/>
          <w:iCs/>
        </w:rPr>
        <w:t>Intervention characteristics</w:t>
      </w:r>
      <w:r w:rsidRPr="00C374F3">
        <w:rPr>
          <w:i/>
          <w:iCs/>
        </w:rPr>
        <w:t xml:space="preserve"> </w:t>
      </w:r>
    </w:p>
    <w:p w14:paraId="2AE30CDB" w14:textId="414AE257" w:rsidR="00E759C6" w:rsidRDefault="0057775C" w:rsidP="00975F2B">
      <w:pPr>
        <w:spacing w:line="480" w:lineRule="auto"/>
      </w:pPr>
      <w:r>
        <w:t xml:space="preserve">See table </w:t>
      </w:r>
      <w:r w:rsidR="00286732">
        <w:t>1</w:t>
      </w:r>
      <w:r>
        <w:t xml:space="preserve"> for details of the intervention aimed at reducing SB</w:t>
      </w:r>
      <w:r w:rsidR="000F2C08">
        <w:t>.</w:t>
      </w:r>
      <w:r>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fldChar w:fldCharType="separate"/>
      </w:r>
      <w:r w:rsidR="00A5432E" w:rsidRPr="00A5432E">
        <w:rPr>
          <w:noProof/>
          <w:vertAlign w:val="superscript"/>
        </w:rPr>
        <w:t>3</w:t>
      </w:r>
      <w:r>
        <w:fldChar w:fldCharType="end"/>
      </w:r>
      <w:r>
        <w:t xml:space="preserve"> </w:t>
      </w:r>
      <w:r w:rsidR="00E759C6">
        <w:t xml:space="preserve">There were </w:t>
      </w:r>
      <w:r w:rsidR="00820A66">
        <w:t>23</w:t>
      </w:r>
      <w:r w:rsidR="00E759C6">
        <w:t xml:space="preserve"> interventions in </w:t>
      </w:r>
      <w:r w:rsidR="00820A66">
        <w:t>22</w:t>
      </w:r>
      <w:r w:rsidR="00E759C6">
        <w:t xml:space="preserve"> studies of PA interventions</w:t>
      </w:r>
      <w:r w:rsidR="00E16F08">
        <w:t xml:space="preserve">; </w:t>
      </w:r>
      <w:r w:rsidR="00E759C6">
        <w:t>one study had two intervention arms</w:t>
      </w:r>
      <w:r w:rsidR="000F2C08">
        <w:t>.</w:t>
      </w:r>
      <w:r w:rsidR="00C201E2">
        <w:fldChar w:fldCharType="begin"/>
      </w:r>
      <w:r w:rsidR="00A5432E">
        <w:instrText xml:space="preserve"> ADDIN EN.CITE &lt;EndNote&gt;&lt;Cite&gt;&lt;Author&gt;Bieler&lt;/Author&gt;&lt;Year&gt;2017&lt;/Year&gt;&lt;RecNum&gt;70&lt;/RecNum&gt;&lt;DisplayText&gt;&lt;style face="superscript"&gt;10&lt;/style&gt;&lt;/DisplayText&gt;&lt;record&gt;&lt;rec-number&gt;70&lt;/rec-number&gt;&lt;foreign-keys&gt;&lt;key app="EN" db-id="dfzxspwrx00eroe9e5fvxerhvsv9see0v2w2" timestamp="1604319769"&gt;70&lt;/key&gt;&lt;/foreign-keys&gt;&lt;ref-type name="Journal Article"&gt;17&lt;/ref-type&gt;&lt;contributors&gt;&lt;authors&gt;&lt;author&gt;Bieler, T.&lt;/author&gt;&lt;author&gt;Siersma, V.&lt;/author&gt;&lt;author&gt;Magnusson, S. P.&lt;/author&gt;&lt;author&gt;Kjaer, M.&lt;/author&gt;&lt;author&gt;Christensen, H. E.&lt;/author&gt;&lt;author&gt;Beyer, N.&lt;/author&gt;&lt;/authors&gt;&lt;/contributors&gt;&lt;titles&gt;&lt;title&gt;In hip osteoarthritis, Nordic Walking is superior to strength training and home-based exercise for improving function&lt;/title&gt;&lt;secondary-title&gt;Scandinavian Journal of Medicine &amp;amp; Science in Sports&lt;/secondary-title&gt;&lt;/titles&gt;&lt;periodical&gt;&lt;full-title&gt;Scandinavian Journal of Medicine &amp;amp; Science in Sports&lt;/full-title&gt;&lt;/periodical&gt;&lt;pages&gt;873-886&lt;/pages&gt;&lt;volume&gt;27&lt;/volume&gt;&lt;number&gt;8&lt;/number&gt;&lt;dates&gt;&lt;year&gt;2017&lt;/year&gt;&lt;/dates&gt;&lt;isbn&gt;0905-7188&lt;/isbn&gt;&lt;urls&gt;&lt;related-urls&gt;&lt;url&gt;https://onlinelibrary.wiley.com/doi/abs/10.1111/sms.12694&lt;/url&gt;&lt;/related-urls&gt;&lt;/urls&gt;&lt;electronic-resource-num&gt;10.1111/sms.12694&lt;/electronic-resource-num&gt;&lt;/record&gt;&lt;/Cite&gt;&lt;/EndNote&gt;</w:instrText>
      </w:r>
      <w:r w:rsidR="00C201E2">
        <w:fldChar w:fldCharType="separate"/>
      </w:r>
      <w:r w:rsidR="00A5432E" w:rsidRPr="00A5432E">
        <w:rPr>
          <w:noProof/>
          <w:vertAlign w:val="superscript"/>
        </w:rPr>
        <w:t>10</w:t>
      </w:r>
      <w:r w:rsidR="00C201E2">
        <w:fldChar w:fldCharType="end"/>
      </w:r>
      <w:r w:rsidR="00E759C6">
        <w:t xml:space="preserve"> Intervention</w:t>
      </w:r>
      <w:r w:rsidR="00E16F08">
        <w:t>s</w:t>
      </w:r>
      <w:r w:rsidR="00E759C6">
        <w:t xml:space="preserve"> varied from </w:t>
      </w:r>
      <w:r w:rsidR="00890EB0">
        <w:t>four</w:t>
      </w:r>
      <w:r w:rsidR="00E759C6">
        <w:t xml:space="preserve"> weeks</w:t>
      </w:r>
      <w:r w:rsidR="00B87D66">
        <w:fldChar w:fldCharType="begin"/>
      </w:r>
      <w:r w:rsidR="000941E8">
        <w:instrText xml:space="preserve"> ADDIN EN.CITE &lt;EndNote&gt;&lt;Cite&gt;&lt;Author&gt;Semrau&lt;/Author&gt;&lt;Year&gt;2021&lt;/Year&gt;&lt;RecNum&gt;185&lt;/RecNum&gt;&lt;DisplayText&gt;&lt;style face="superscript"&gt;87&lt;/style&gt;&lt;/DisplayText&gt;&lt;record&gt;&lt;rec-number&gt;185&lt;/rec-number&gt;&lt;foreign-keys&gt;&lt;key app="EN" db-id="dfzxspwrx00eroe9e5fvxerhvsv9see0v2w2" timestamp="1627657281"&gt;185&lt;/key&gt;&lt;/foreign-keys&gt;&lt;ref-type name="Journal Article"&gt;17&lt;/ref-type&gt;&lt;contributors&gt;&lt;authors&gt;&lt;author&gt;Semrau, Jana&lt;/author&gt;&lt;author&gt;Hentschke, Christian&lt;/author&gt;&lt;author&gt;Peters, Stefan&lt;/author&gt;&lt;author&gt;Pfeifer, Klaus&lt;/author&gt;&lt;/authors&gt;&lt;/contributors&gt;&lt;titles&gt;&lt;title&gt;Effects of behavioural exercise therapy on the effectiveness of multidisciplinary rehabilitation for chronic non-specific low back pain: a randomised controlled trial&lt;/title&gt;&lt;secondary-title&gt;BMC Musculoskeletal Disorders&lt;/secondary-title&gt;&lt;/titles&gt;&lt;periodical&gt;&lt;full-title&gt;BMC Musculoskeletal Disorders&lt;/full-title&gt;&lt;/periodical&gt;&lt;pages&gt;500&lt;/pages&gt;&lt;volume&gt;22&lt;/volume&gt;&lt;number&gt;1&lt;/number&gt;&lt;dates&gt;&lt;year&gt;2021&lt;/year&gt;&lt;pub-dates&gt;&lt;date&gt;2021/05/29&lt;/date&gt;&lt;/pub-dates&gt;&lt;/dates&gt;&lt;isbn&gt;1471-2474&lt;/isbn&gt;&lt;urls&gt;&lt;related-urls&gt;&lt;url&gt;https://doi.org/10.1186/s12891-021-04353-y&lt;/url&gt;&lt;/related-urls&gt;&lt;/urls&gt;&lt;electronic-resource-num&gt;10.1186/s12891-021-04353-y&lt;/electronic-resource-num&gt;&lt;/record&gt;&lt;/Cite&gt;&lt;/EndNote&gt;</w:instrText>
      </w:r>
      <w:r w:rsidR="00B87D66">
        <w:fldChar w:fldCharType="separate"/>
      </w:r>
      <w:r w:rsidR="000941E8" w:rsidRPr="000941E8">
        <w:rPr>
          <w:noProof/>
          <w:vertAlign w:val="superscript"/>
        </w:rPr>
        <w:t>87</w:t>
      </w:r>
      <w:r w:rsidR="00B87D66">
        <w:fldChar w:fldCharType="end"/>
      </w:r>
      <w:r w:rsidR="00E759C6">
        <w:t xml:space="preserve"> to 24 months</w:t>
      </w:r>
      <w:r w:rsidR="000F2C08">
        <w:t>.</w:t>
      </w:r>
      <w:r w:rsidR="003B5DBC">
        <w:fldChar w:fldCharType="begin"/>
      </w:r>
      <w:r w:rsidR="00A5432E">
        <w:instrText xml:space="preserve"> ADDIN EN.CITE &lt;EndNote&gt;&lt;Cite&gt;&lt;Author&gt;Baker&lt;/Author&gt;&lt;Year&gt;2020&lt;/Year&gt;&lt;RecNum&gt;64&lt;/RecNum&gt;&lt;DisplayText&gt;&lt;style face="superscript"&gt;2&lt;/style&gt;&lt;/DisplayText&gt;&lt;record&gt;&lt;rec-number&gt;64&lt;/rec-number&gt;&lt;foreign-keys&gt;&lt;key app="EN" db-id="dfzxspwrx00eroe9e5fvxerhvsv9see0v2w2" timestamp="1604319162"&gt;64&lt;/key&gt;&lt;/foreign-keys&gt;&lt;ref-type name="Journal Article"&gt;17&lt;/ref-type&gt;&lt;contributors&gt;&lt;authors&gt;&lt;author&gt;Baker, Kristin&lt;/author&gt;&lt;author&gt;LaValley, Michael P.&lt;/author&gt;&lt;author&gt;Brown, Carrie&lt;/author&gt;&lt;author&gt;Felson, David T.&lt;/author&gt;&lt;author&gt;Ledingham, Aileen&lt;/author&gt;&lt;author&gt;Keysor, Julie J.&lt;/author&gt;&lt;/authors&gt;&lt;/contributors&gt;&lt;titles&gt;&lt;title&gt;Efficacy of Computer-Based Telephone Counseling on Long-Term Adherence to Strength Training in Elderly Patients With Knee Osteoarthritis: A Randomized Trial&lt;/title&gt;&lt;secondary-title&gt;Arthritis Care &amp;amp; Research&lt;/secondary-title&gt;&lt;/titles&gt;&lt;periodical&gt;&lt;full-title&gt;Arthritis Care &amp;amp; Research&lt;/full-title&gt;&lt;/periodical&gt;&lt;pages&gt;982-990&lt;/pages&gt;&lt;volume&gt;72&lt;/volume&gt;&lt;number&gt;7&lt;/number&gt;&lt;dates&gt;&lt;year&gt;2020&lt;/year&gt;&lt;/dates&gt;&lt;isbn&gt;2151-464X&lt;/isbn&gt;&lt;urls&gt;&lt;related-urls&gt;&lt;url&gt;https://onlinelibrary.wiley.com/doi/abs/10.1002/acr.23921&lt;/url&gt;&lt;/related-urls&gt;&lt;/urls&gt;&lt;electronic-resource-num&gt;10.1002/acr.23921&lt;/electronic-resource-num&gt;&lt;/record&gt;&lt;/Cite&gt;&lt;/EndNote&gt;</w:instrText>
      </w:r>
      <w:r w:rsidR="003B5DBC">
        <w:fldChar w:fldCharType="separate"/>
      </w:r>
      <w:r w:rsidR="00A5432E" w:rsidRPr="00A5432E">
        <w:rPr>
          <w:noProof/>
          <w:vertAlign w:val="superscript"/>
        </w:rPr>
        <w:t>2</w:t>
      </w:r>
      <w:r w:rsidR="003B5DBC">
        <w:fldChar w:fldCharType="end"/>
      </w:r>
      <w:r w:rsidR="00E759C6">
        <w:t xml:space="preserve"> Two interventions were solely web-based</w:t>
      </w:r>
      <w:r w:rsidR="000F2C08">
        <w:t>.</w:t>
      </w:r>
      <w:r w:rsidR="003B5DBC">
        <w:fldChar w:fldCharType="begin">
          <w:fldData xml:space="preserve">PEVuZE5vdGU+PENpdGU+PEF1dGhvcj5Cb3NzZW48L0F1dGhvcj48WWVhcj4yMDEzPC9ZZWFyPjxS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</w:fldData>
        </w:fldChar>
      </w:r>
      <w:r w:rsidR="00A5432E">
        <w:instrText xml:space="preserve"> ADDIN EN.CITE </w:instrText>
      </w:r>
      <w:r w:rsidR="00A5432E">
        <w:fldChar w:fldCharType="begin">
          <w:fldData xml:space="preserve">PEVuZE5vdGU+PENpdGU+PEF1dGhvcj5Cb3NzZW48L0F1dGhvcj48WWVhcj4yMDEzPC9ZZWFyPjxS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</w:fldData>
        </w:fldChar>
      </w:r>
      <w:r w:rsidR="00A5432E">
        <w:instrText xml:space="preserve"> ADDIN EN.CITE.DATA </w:instrText>
      </w:r>
      <w:r w:rsidR="00A5432E">
        <w:fldChar w:fldCharType="end"/>
      </w:r>
      <w:r w:rsidR="003B5DBC">
        <w:fldChar w:fldCharType="separate"/>
      </w:r>
      <w:r w:rsidR="00A5432E" w:rsidRPr="00A5432E">
        <w:rPr>
          <w:noProof/>
          <w:vertAlign w:val="superscript"/>
        </w:rPr>
        <w:t>13, 48</w:t>
      </w:r>
      <w:r w:rsidR="003B5DBC">
        <w:fldChar w:fldCharType="end"/>
      </w:r>
      <w:r w:rsidR="00E759C6">
        <w:t xml:space="preserve"> </w:t>
      </w:r>
      <w:r w:rsidR="006F6802">
        <w:t>Eighteen</w:t>
      </w:r>
      <w:r w:rsidR="00E759C6">
        <w:t xml:space="preserve"> interventions consisted of non-self-selected PA, with </w:t>
      </w:r>
      <w:r w:rsidR="008D3012">
        <w:t>1</w:t>
      </w:r>
      <w:r w:rsidR="00D164A5">
        <w:t>1</w:t>
      </w:r>
      <w:r w:rsidR="00E759C6">
        <w:t xml:space="preserve"> of these consisting of exercise</w:t>
      </w:r>
      <w:r w:rsidR="000F2C08">
        <w:t>,</w:t>
      </w:r>
      <w:r w:rsidR="008F60A6">
        <w:fldChar w:fldCharType="begin">
          <w:fldData xml:space="preserve">PEVuZE5vdGU+PENpdGU+PEF1dGhvcj5CYWtlcjwvQXV0aG9yPjxZZWFyPjIwMjA8L1llYXI+PFJl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csIDksIDEwLCAxOSwgMzEsIDM5LCA1NywgNjQsIDEwMzwvc3R5bGU+PC9EaXNwbGF5VGV4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</w:fldData>
        </w:fldChar>
      </w:r>
      <w:r w:rsidR="000941E8">
        <w:instrText xml:space="preserve"> ADDIN EN.CITE.DATA </w:instrText>
      </w:r>
      <w:r w:rsidR="000941E8">
        <w:fldChar w:fldCharType="end"/>
      </w:r>
      <w:r w:rsidR="008F60A6">
        <w:fldChar w:fldCharType="separate"/>
      </w:r>
      <w:r w:rsidR="000941E8" w:rsidRPr="000941E8">
        <w:rPr>
          <w:noProof/>
          <w:vertAlign w:val="superscript"/>
        </w:rPr>
        <w:t>2, 4, 7, 9, 10, 19, 31, 39, 57, 64, 103</w:t>
      </w:r>
      <w:r w:rsidR="008F60A6">
        <w:fldChar w:fldCharType="end"/>
      </w:r>
      <w:r w:rsidR="00E759C6">
        <w:t xml:space="preserve"> </w:t>
      </w:r>
      <w:r w:rsidR="00B75848">
        <w:t xml:space="preserve">three </w:t>
      </w:r>
      <w:r w:rsidR="00E759C6">
        <w:t>of walking</w:t>
      </w:r>
      <w:r w:rsidR="000F2C08">
        <w:t>,</w:t>
      </w:r>
      <w:r w:rsidR="00FD4AC5">
        <w:fldChar w:fldCharType="begin">
          <w:fldData xml:space="preserve">PEVuZE5vdGU+PENpdGU+PEF1dGhvcj5CaWVsZXI8L0F1dGhvcj48WWVhcj4yMDE3PC9ZZWFyPjxS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</w:fldData>
        </w:fldChar>
      </w:r>
      <w:r w:rsidR="00A5432E">
        <w:instrText xml:space="preserve"> ADDIN EN.CITE </w:instrText>
      </w:r>
      <w:r w:rsidR="00A5432E">
        <w:fldChar w:fldCharType="begin">
          <w:fldData xml:space="preserve">PEVuZE5vdGU+PENpdGU+PEF1dGhvcj5CaWVsZXI8L0F1dGhvcj48WWVhcj4yMDE3PC9ZZWFyPjxS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</w:fldData>
        </w:fldChar>
      </w:r>
      <w:r w:rsidR="00A5432E">
        <w:instrText xml:space="preserve"> ADDIN EN.CITE.DATA </w:instrText>
      </w:r>
      <w:r w:rsidR="00A5432E">
        <w:fldChar w:fldCharType="end"/>
      </w:r>
      <w:r w:rsidR="00FD4AC5">
        <w:fldChar w:fldCharType="separate"/>
      </w:r>
      <w:r w:rsidR="00A5432E" w:rsidRPr="00A5432E">
        <w:rPr>
          <w:noProof/>
          <w:vertAlign w:val="superscript"/>
        </w:rPr>
        <w:t>10, 48, 51</w:t>
      </w:r>
      <w:r w:rsidR="00FD4AC5">
        <w:fldChar w:fldCharType="end"/>
      </w:r>
      <w:r w:rsidR="00E759C6">
        <w:t xml:space="preserve"> t</w:t>
      </w:r>
      <w:r w:rsidR="00E53989">
        <w:t>hree</w:t>
      </w:r>
      <w:r w:rsidR="00E759C6">
        <w:t xml:space="preserve"> combining exercise and walking</w:t>
      </w:r>
      <w:r w:rsidR="00851889">
        <w:fldChar w:fldCharType="begin">
          <w:fldData xml:space="preserve">PEVuZE5vdGU+PENpdGU+PEF1dGhvcj5IdWdoZXM8L0F1dGhvcj48WWVhcj4yMDA2PC9ZZWFyPjxS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</w:fldData>
        </w:fldChar>
      </w:r>
      <w:r w:rsidR="000941E8">
        <w:instrText xml:space="preserve"> ADDIN EN.CITE </w:instrText>
      </w:r>
      <w:r w:rsidR="000941E8">
        <w:fldChar w:fldCharType="begin">
          <w:fldData xml:space="preserve">PEVuZE5vdGU+PENpdGU+PEF1dGhvcj5IdWdoZXM8L0F1dGhvcj48WWVhcj4yMDA2PC9ZZWFyPjxS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</w:fldData>
        </w:fldChar>
      </w:r>
      <w:r w:rsidR="000941E8">
        <w:instrText xml:space="preserve"> ADDIN EN.CITE.DATA </w:instrText>
      </w:r>
      <w:r w:rsidR="000941E8">
        <w:fldChar w:fldCharType="end"/>
      </w:r>
      <w:r w:rsidR="00851889">
        <w:fldChar w:fldCharType="separate"/>
      </w:r>
      <w:r w:rsidR="000941E8" w:rsidRPr="000941E8">
        <w:rPr>
          <w:noProof/>
          <w:vertAlign w:val="superscript"/>
        </w:rPr>
        <w:t>43, 87, 98</w:t>
      </w:r>
      <w:r w:rsidR="00851889">
        <w:fldChar w:fldCharType="end"/>
      </w:r>
      <w:r w:rsidR="00E759C6">
        <w:t xml:space="preserve"> and one offering exercise and functional activities</w:t>
      </w:r>
      <w:r w:rsidR="000F2C08">
        <w:t>.</w:t>
      </w:r>
      <w:r w:rsidR="00F4379D">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F4379D">
        <w:fldChar w:fldCharType="separate"/>
      </w:r>
      <w:r w:rsidR="000941E8" w:rsidRPr="000941E8">
        <w:rPr>
          <w:noProof/>
          <w:vertAlign w:val="superscript"/>
        </w:rPr>
        <w:t>76</w:t>
      </w:r>
      <w:r w:rsidR="00F4379D">
        <w:fldChar w:fldCharType="end"/>
      </w:r>
      <w:r w:rsidR="00E759C6">
        <w:t xml:space="preserve"> T</w:t>
      </w:r>
      <w:r w:rsidR="00E53989">
        <w:t>hree</w:t>
      </w:r>
      <w:r w:rsidR="00E759C6">
        <w:t xml:space="preserve"> interventions combined self-selected and non-self-selected PA</w:t>
      </w:r>
      <w:r w:rsidR="00E16F08">
        <w:t>;</w:t>
      </w:r>
      <w:r w:rsidR="00E759C6">
        <w:t xml:space="preserve"> the non-self-selected component was physiotherapy prescribed exercise</w:t>
      </w:r>
      <w:r w:rsidR="001E1C87">
        <w:t>.</w:t>
      </w:r>
      <w:r w:rsidR="00AC553E">
        <w:fldChar w:fldCharType="begin">
          <w:fldData xml:space="preserve">PEVuZE5vdGU+PENpdGU+PEF1dGhvcj5DZWRlcmJvbTwvQXV0aG9yPjxZZWFyPjIwMTk8L1llYXI+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</w:fldData>
        </w:fldChar>
      </w:r>
      <w:r w:rsidR="00A5432E">
        <w:instrText xml:space="preserve"> ADDIN EN.CITE </w:instrText>
      </w:r>
      <w:r w:rsidR="00A5432E">
        <w:fldChar w:fldCharType="begin">
          <w:fldData xml:space="preserve">PEVuZE5vdGU+PENpdGU+PEF1dGhvcj5DZWRlcmJvbTwvQXV0aG9yPjxZZWFyPjIwMTk8L1llYXI+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</w:fldData>
        </w:fldChar>
      </w:r>
      <w:r w:rsidR="00A5432E">
        <w:instrText xml:space="preserve"> ADDIN EN.CITE.DATA </w:instrText>
      </w:r>
      <w:r w:rsidR="00A5432E">
        <w:fldChar w:fldCharType="end"/>
      </w:r>
      <w:r w:rsidR="00AC553E">
        <w:fldChar w:fldCharType="separate"/>
      </w:r>
      <w:r w:rsidR="00A5432E" w:rsidRPr="00A5432E">
        <w:rPr>
          <w:noProof/>
          <w:vertAlign w:val="superscript"/>
        </w:rPr>
        <w:t>18, 38, 46</w:t>
      </w:r>
      <w:r w:rsidR="00AC553E">
        <w:fldChar w:fldCharType="end"/>
      </w:r>
      <w:r w:rsidR="00E759C6">
        <w:t xml:space="preserve"> Two interventions offered self-selected PA only</w:t>
      </w:r>
      <w:r w:rsidR="001E1C87">
        <w:t>.</w:t>
      </w:r>
      <w:r w:rsidR="002800E1">
        <w:fldChar w:fldCharType="begin">
          <w:fldData xml:space="preserve">PEVuZE5vdGU+PENpdGU+PEF1dGhvcj5Cb3NzZW48L0F1dGhvcj48WWVhcj4yMDEzPC9ZZWFyPjxS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</w:fldData>
        </w:fldChar>
      </w:r>
      <w:r w:rsidR="000941E8">
        <w:instrText xml:space="preserve"> ADDIN EN.CITE </w:instrText>
      </w:r>
      <w:r w:rsidR="000941E8">
        <w:fldChar w:fldCharType="begin">
          <w:fldData xml:space="preserve">PEVuZE5vdGU+PENpdGU+PEF1dGhvcj5Cb3NzZW48L0F1dGhvcj48WWVhcj4yMDEzPC9ZZWFyPjxS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</w:fldData>
        </w:fldChar>
      </w:r>
      <w:r w:rsidR="000941E8">
        <w:instrText xml:space="preserve"> ADDIN EN.CITE.DATA </w:instrText>
      </w:r>
      <w:r w:rsidR="000941E8">
        <w:fldChar w:fldCharType="end"/>
      </w:r>
      <w:r w:rsidR="002800E1">
        <w:fldChar w:fldCharType="separate"/>
      </w:r>
      <w:r w:rsidR="000941E8" w:rsidRPr="000941E8">
        <w:rPr>
          <w:noProof/>
          <w:vertAlign w:val="superscript"/>
        </w:rPr>
        <w:t>13, 84</w:t>
      </w:r>
      <w:r w:rsidR="002800E1">
        <w:fldChar w:fldCharType="end"/>
      </w:r>
      <w:r w:rsidR="00E759C6">
        <w:t xml:space="preserve"> </w:t>
      </w:r>
    </w:p>
    <w:p w14:paraId="6370EF1E" w14:textId="47A38452" w:rsidR="00E759C6" w:rsidRDefault="00142B07" w:rsidP="00975F2B">
      <w:pPr>
        <w:spacing w:line="480" w:lineRule="auto"/>
      </w:pPr>
      <w:r>
        <w:t>I</w:t>
      </w:r>
      <w:r w:rsidR="00E759C6">
        <w:t>nterventions provided</w:t>
      </w:r>
      <w:r>
        <w:t>:</w:t>
      </w:r>
      <w:r w:rsidR="00E759C6">
        <w:t xml:space="preserve"> </w:t>
      </w:r>
      <w:r w:rsidR="00035D32">
        <w:t>counselling</w:t>
      </w:r>
      <w:r w:rsidR="00A56359">
        <w:t xml:space="preserve">/coaching </w:t>
      </w:r>
      <w:r w:rsidR="00CB3474">
        <w:t>with</w:t>
      </w:r>
      <w:r w:rsidR="00A56359">
        <w:t xml:space="preserve"> </w:t>
      </w:r>
      <w:r w:rsidR="00CB3474">
        <w:t>PA</w:t>
      </w:r>
      <w:r w:rsidR="00FB1A5F">
        <w:t>,</w:t>
      </w:r>
      <w:r w:rsidR="00CB3474">
        <w:fldChar w:fldCharType="begin">
          <w:fldData xml:space="preserve">PEVuZE5vdGU+PENpdGU+PEF1dGhvcj5CYWtlcjwvQXV0aG9yPjxZZWFyPjIwMjA8L1llYXI+PFJl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csIDksIDE4LCA0OCwgODQsIDEwMzwvc3R5bGU+PC9EaXNwbGF5VGV4dD48cmVjb3JkPjxy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</w:fldData>
        </w:fldChar>
      </w:r>
      <w:r w:rsidR="000941E8">
        <w:instrText xml:space="preserve"> ADDIN EN.CITE.DATA </w:instrText>
      </w:r>
      <w:r w:rsidR="000941E8">
        <w:fldChar w:fldCharType="end"/>
      </w:r>
      <w:r w:rsidR="00CB3474">
        <w:fldChar w:fldCharType="separate"/>
      </w:r>
      <w:r w:rsidR="000941E8" w:rsidRPr="000941E8">
        <w:rPr>
          <w:noProof/>
          <w:vertAlign w:val="superscript"/>
        </w:rPr>
        <w:t>2, 4, 7, 9, 18, 48, 84, 103</w:t>
      </w:r>
      <w:r w:rsidR="00CB3474">
        <w:fldChar w:fldCharType="end"/>
      </w:r>
      <w:r w:rsidR="008B6B84">
        <w:t xml:space="preserve"> </w:t>
      </w:r>
      <w:r w:rsidR="00FB1A5F">
        <w:t>education with PA</w:t>
      </w:r>
      <w:r w:rsidR="00FB1A5F">
        <w:fldChar w:fldCharType="begin">
          <w:fldData xml:space="preserve">PEVuZE5vdGU+PENpdGU+PEF1dGhvcj5Cb3NzZW48L0F1dGhvcj48WWVhcj4yMDEzPC9ZZWFyPjxS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</w:fldData>
        </w:fldChar>
      </w:r>
      <w:r w:rsidR="000941E8">
        <w:instrText xml:space="preserve"> ADDIN EN.CITE </w:instrText>
      </w:r>
      <w:r w:rsidR="000941E8">
        <w:fldChar w:fldCharType="begin">
          <w:fldData xml:space="preserve">PEVuZE5vdGU+PENpdGU+PEF1dGhvcj5Cb3NzZW48L0F1dGhvcj48WWVhcj4yMDEzPC9ZZWFyPjxS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</w:fldData>
        </w:fldChar>
      </w:r>
      <w:r w:rsidR="000941E8">
        <w:instrText xml:space="preserve"> ADDIN EN.CITE.DATA </w:instrText>
      </w:r>
      <w:r w:rsidR="000941E8">
        <w:fldChar w:fldCharType="end"/>
      </w:r>
      <w:r w:rsidR="00FB1A5F">
        <w:fldChar w:fldCharType="separate"/>
      </w:r>
      <w:r w:rsidR="000941E8" w:rsidRPr="000941E8">
        <w:rPr>
          <w:noProof/>
          <w:vertAlign w:val="superscript"/>
        </w:rPr>
        <w:t>13, 19, 43, 46, 51, 57, 76</w:t>
      </w:r>
      <w:r w:rsidR="00FB1A5F">
        <w:fldChar w:fldCharType="end"/>
      </w:r>
      <w:r w:rsidR="00AD5778">
        <w:t xml:space="preserve"> </w:t>
      </w:r>
      <w:r w:rsidR="00426EC5">
        <w:t xml:space="preserve">and </w:t>
      </w:r>
      <w:r w:rsidR="00AD5778">
        <w:t>education and counselling with PA</w:t>
      </w:r>
      <w:r w:rsidR="001E1C87">
        <w:t>.</w:t>
      </w:r>
      <w:r w:rsidR="00D12DBD">
        <w:fldChar w:fldCharType="begin">
          <w:fldData xml:space="preserve">PEVuZE5vdGU+PENpdGU+PEF1dGhvcj5CaWVsZXI8L0F1dGhvcj48WWVhcj4yMDE3PC9ZZWFyPjxS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</w:fldData>
        </w:fldChar>
      </w:r>
      <w:r w:rsidR="000941E8">
        <w:instrText xml:space="preserve"> ADDIN EN.CITE </w:instrText>
      </w:r>
      <w:r w:rsidR="000941E8">
        <w:fldChar w:fldCharType="begin">
          <w:fldData xml:space="preserve">PEVuZE5vdGU+PENpdGU+PEF1dGhvcj5CaWVsZXI8L0F1dGhvcj48WWVhcj4yMDE3PC9ZZWFyPjxS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</w:fldData>
        </w:fldChar>
      </w:r>
      <w:r w:rsidR="000941E8">
        <w:instrText xml:space="preserve"> ADDIN EN.CITE.DATA </w:instrText>
      </w:r>
      <w:r w:rsidR="000941E8">
        <w:fldChar w:fldCharType="end"/>
      </w:r>
      <w:r w:rsidR="00D12DBD">
        <w:fldChar w:fldCharType="separate"/>
      </w:r>
      <w:r w:rsidR="000941E8" w:rsidRPr="000941E8">
        <w:rPr>
          <w:noProof/>
          <w:vertAlign w:val="superscript"/>
        </w:rPr>
        <w:t>10, 31, 38, 64, 87</w:t>
      </w:r>
      <w:r w:rsidR="00D12DBD">
        <w:fldChar w:fldCharType="end"/>
      </w:r>
      <w:r w:rsidR="00426EC5">
        <w:t xml:space="preserve"> Two interventions provided PA only.</w:t>
      </w:r>
      <w:r w:rsidR="00426EC5">
        <w:fldChar w:fldCharType="begin">
          <w:fldData xml:space="preserve">PEVuZE5vdGU+PENpdGU+PEF1dGhvcj5IaW5tYW48L0F1dGhvcj48WWVhcj4yMDA3PC9ZZWFyPjxS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</w:fldData>
        </w:fldChar>
      </w:r>
      <w:r w:rsidR="000941E8">
        <w:instrText xml:space="preserve"> ADDIN EN.CITE </w:instrText>
      </w:r>
      <w:r w:rsidR="000941E8">
        <w:fldChar w:fldCharType="begin">
          <w:fldData xml:space="preserve">PEVuZE5vdGU+PENpdGU+PEF1dGhvcj5IaW5tYW48L0F1dGhvcj48WWVhcj4yMDA3PC9ZZWFyPjxS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</w:fldData>
        </w:fldChar>
      </w:r>
      <w:r w:rsidR="000941E8">
        <w:instrText xml:space="preserve"> ADDIN EN.CITE.DATA </w:instrText>
      </w:r>
      <w:r w:rsidR="000941E8">
        <w:fldChar w:fldCharType="end"/>
      </w:r>
      <w:r w:rsidR="00426EC5">
        <w:fldChar w:fldCharType="separate"/>
      </w:r>
      <w:r w:rsidR="000941E8" w:rsidRPr="000941E8">
        <w:rPr>
          <w:noProof/>
          <w:vertAlign w:val="superscript"/>
        </w:rPr>
        <w:t>39, 98</w:t>
      </w:r>
      <w:r w:rsidR="00426EC5">
        <w:fldChar w:fldCharType="end"/>
      </w:r>
      <w:r w:rsidR="00FB1A5F">
        <w:t xml:space="preserve"> </w:t>
      </w:r>
    </w:p>
    <w:p w14:paraId="7E924FA0" w14:textId="1A6C3941" w:rsidR="00E759C6" w:rsidRDefault="00136B18" w:rsidP="00975F2B">
      <w:pPr>
        <w:spacing w:line="480" w:lineRule="auto"/>
      </w:pPr>
      <w:r>
        <w:t>I</w:t>
      </w:r>
      <w:r w:rsidR="00E759C6">
        <w:t>nterventions offered</w:t>
      </w:r>
      <w:r>
        <w:t>:</w:t>
      </w:r>
      <w:r w:rsidR="00E759C6">
        <w:t xml:space="preserve"> only supervised PA</w:t>
      </w:r>
      <w:r w:rsidR="009E6EAA">
        <w:t>,</w:t>
      </w:r>
      <w:r w:rsidR="00131E44">
        <w:fldChar w:fldCharType="begin">
          <w:fldData xml:space="preserve">PEVuZE5vdGU+PENpdGU+PEF1dGhvcj5CYXNsZXI8L0F1dGhvcj48WWVhcj4yMDA3PC9ZZWFyPjxS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</w:fldData>
        </w:fldChar>
      </w:r>
      <w:r w:rsidR="000941E8">
        <w:instrText xml:space="preserve"> ADDIN EN.CITE </w:instrText>
      </w:r>
      <w:r w:rsidR="000941E8">
        <w:fldChar w:fldCharType="begin">
          <w:fldData xml:space="preserve">PEVuZE5vdGU+PENpdGU+PEF1dGhvcj5CYXNsZXI8L0F1dGhvcj48WWVhcj4yMDA3PC9ZZWFyPjxS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</w:fldData>
        </w:fldChar>
      </w:r>
      <w:r w:rsidR="000941E8">
        <w:instrText xml:space="preserve"> ADDIN EN.CITE.DATA </w:instrText>
      </w:r>
      <w:r w:rsidR="000941E8">
        <w:fldChar w:fldCharType="end"/>
      </w:r>
      <w:r w:rsidR="00131E44">
        <w:fldChar w:fldCharType="separate"/>
      </w:r>
      <w:r w:rsidR="000941E8" w:rsidRPr="000941E8">
        <w:rPr>
          <w:noProof/>
          <w:vertAlign w:val="superscript"/>
        </w:rPr>
        <w:t>4, 9, 31, 57</w:t>
      </w:r>
      <w:r w:rsidR="00131E44">
        <w:fldChar w:fldCharType="end"/>
      </w:r>
      <w:r w:rsidR="00E759C6">
        <w:t xml:space="preserve"> only unsupervised PA</w:t>
      </w:r>
      <w:r w:rsidR="00131E44">
        <w:fldChar w:fldCharType="begin">
          <w:fldData xml:space="preserve">PEVuZE5vdGU+PENpdGU+PEF1dGhvcj5CYXJvbmUgR2liYnM8L0F1dGhvcj48WWVhcj4yMDE4PC9Z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=
</w:fldData>
        </w:fldChar>
      </w:r>
      <w:r w:rsidR="000941E8">
        <w:instrText xml:space="preserve"> ADDIN EN.CITE </w:instrText>
      </w:r>
      <w:r w:rsidR="000941E8">
        <w:fldChar w:fldCharType="begin">
          <w:fldData xml:space="preserve">PEVuZE5vdGU+PENpdGU+PEF1dGhvcj5CYXJvbmUgR2liYnM8L0F1dGhvcj48WWVhcj4yMDE4PC9Z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=
</w:fldData>
        </w:fldChar>
      </w:r>
      <w:r w:rsidR="000941E8">
        <w:instrText xml:space="preserve"> ADDIN EN.CITE.DATA </w:instrText>
      </w:r>
      <w:r w:rsidR="000941E8">
        <w:fldChar w:fldCharType="end"/>
      </w:r>
      <w:r w:rsidR="00131E44">
        <w:fldChar w:fldCharType="separate"/>
      </w:r>
      <w:r w:rsidR="000941E8" w:rsidRPr="000941E8">
        <w:rPr>
          <w:noProof/>
          <w:vertAlign w:val="superscript"/>
        </w:rPr>
        <w:t>3, 13, 38, 48, 51, 64, 84</w:t>
      </w:r>
      <w:r w:rsidR="00131E44">
        <w:fldChar w:fldCharType="end"/>
      </w:r>
      <w:r w:rsidR="000C3119">
        <w:t xml:space="preserve"> </w:t>
      </w:r>
      <w:r w:rsidR="00D47C73">
        <w:t>and</w:t>
      </w:r>
      <w:r>
        <w:t xml:space="preserve"> </w:t>
      </w:r>
      <w:r w:rsidR="00E759C6">
        <w:t>combined supervised and unsupervised PA</w:t>
      </w:r>
      <w:r w:rsidR="009E6EAA">
        <w:t>.</w:t>
      </w:r>
      <w:r w:rsidR="00131E44">
        <w:fldChar w:fldCharType="begin">
          <w:fldData xml:space="preserve">PEVuZE5vdGU+PENpdGU+PEF1dGhvcj5CYWtlcjwvQXV0aG9yPjxZZWFyPjIwMjA8L1llYXI+PFJl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csIDEwLCAxOCwgMTksIDM5LCA0MywgNDYsIDc2LCA4NywgOTgsIDEwMzwvc3R5bGU+PC9EaXNw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</w:fldData>
        </w:fldChar>
      </w:r>
      <w:r w:rsidR="000941E8">
        <w:instrText xml:space="preserve"> ADDIN EN.CITE.DATA </w:instrText>
      </w:r>
      <w:r w:rsidR="000941E8">
        <w:fldChar w:fldCharType="end"/>
      </w:r>
      <w:r w:rsidR="00131E44">
        <w:fldChar w:fldCharType="separate"/>
      </w:r>
      <w:r w:rsidR="000941E8" w:rsidRPr="000941E8">
        <w:rPr>
          <w:noProof/>
          <w:vertAlign w:val="superscript"/>
        </w:rPr>
        <w:t>2, 7, 10, 18, 19, 39, 43, 46, 76, 87, 98, 103</w:t>
      </w:r>
      <w:r w:rsidR="00131E44">
        <w:fldChar w:fldCharType="end"/>
      </w:r>
      <w:r w:rsidR="00E759C6">
        <w:t xml:space="preserve"> </w:t>
      </w:r>
      <w:r>
        <w:t>I</w:t>
      </w:r>
      <w:r w:rsidR="00E759C6">
        <w:t>nterventions were delivered individually</w:t>
      </w:r>
      <w:r w:rsidR="009E6EAA">
        <w:t>,</w:t>
      </w:r>
      <w:r w:rsidR="00112C7F">
        <w:fldChar w:fldCharType="begin">
          <w:fldData xml:space="preserve">PEVuZE5vdGU+PENpdGU+PEF1dGhvcj5CYXJvbmUgR2liYnM8L0F1dGhvcj48WWVhcj4yMDE4PC9Z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</w:fldData>
        </w:fldChar>
      </w:r>
      <w:r w:rsidR="000941E8">
        <w:instrText xml:space="preserve"> ADDIN EN.CITE </w:instrText>
      </w:r>
      <w:r w:rsidR="000941E8">
        <w:fldChar w:fldCharType="begin">
          <w:fldData xml:space="preserve">PEVuZE5vdGU+PENpdGU+PEF1dGhvcj5CYXJvbmUgR2liYnM8L0F1dGhvcj48WWVhcj4yMDE4PC9Z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</w:fldData>
        </w:fldChar>
      </w:r>
      <w:r w:rsidR="000941E8">
        <w:instrText xml:space="preserve"> ADDIN EN.CITE.DATA </w:instrText>
      </w:r>
      <w:r w:rsidR="000941E8">
        <w:fldChar w:fldCharType="end"/>
      </w:r>
      <w:r w:rsidR="00112C7F">
        <w:fldChar w:fldCharType="separate"/>
      </w:r>
      <w:r w:rsidR="000941E8" w:rsidRPr="000941E8">
        <w:rPr>
          <w:noProof/>
          <w:vertAlign w:val="superscript"/>
        </w:rPr>
        <w:t>3, 4, 7, 9, 13, 18, 38, 46, 48, 51, 64, 76</w:t>
      </w:r>
      <w:r w:rsidR="00112C7F">
        <w:fldChar w:fldCharType="end"/>
      </w:r>
      <w:r w:rsidR="00E759C6">
        <w:t xml:space="preserve"> group-based</w:t>
      </w:r>
      <w:r w:rsidR="00EF0E23">
        <w:fldChar w:fldCharType="begin">
          <w:fldData xml:space="preserve">PEVuZE5vdGU+PENpdGU+PEF1dGhvcj5IaW5tYW48L0F1dGhvcj48WWVhcj4yMDA3PC9ZZWFyPjxS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==
</w:fldData>
        </w:fldChar>
      </w:r>
      <w:r w:rsidR="000941E8">
        <w:instrText xml:space="preserve"> ADDIN EN.CITE </w:instrText>
      </w:r>
      <w:r w:rsidR="000941E8">
        <w:fldChar w:fldCharType="begin">
          <w:fldData xml:space="preserve">PEVuZE5vdGU+PENpdGU+PEF1dGhvcj5IaW5tYW48L0F1dGhvcj48WWVhcj4yMDA3PC9ZZWFyPjxS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==
</w:fldData>
        </w:fldChar>
      </w:r>
      <w:r w:rsidR="000941E8">
        <w:instrText xml:space="preserve"> ADDIN EN.CITE.DATA </w:instrText>
      </w:r>
      <w:r w:rsidR="000941E8">
        <w:fldChar w:fldCharType="end"/>
      </w:r>
      <w:r w:rsidR="00EF0E23">
        <w:fldChar w:fldCharType="separate"/>
      </w:r>
      <w:r w:rsidR="000941E8" w:rsidRPr="000941E8">
        <w:rPr>
          <w:noProof/>
          <w:vertAlign w:val="superscript"/>
        </w:rPr>
        <w:t>39, 57, 87</w:t>
      </w:r>
      <w:r w:rsidR="00EF0E23">
        <w:fldChar w:fldCharType="end"/>
      </w:r>
      <w:r w:rsidR="00E759C6">
        <w:t xml:space="preserve"> </w:t>
      </w:r>
      <w:r w:rsidR="00D47C73">
        <w:t>and</w:t>
      </w:r>
      <w:r>
        <w:t xml:space="preserve"> </w:t>
      </w:r>
      <w:r w:rsidR="00E759C6">
        <w:t>combined individual and group</w:t>
      </w:r>
      <w:r w:rsidR="009E6EAA">
        <w:t>.</w:t>
      </w:r>
      <w:r w:rsidR="00EF0E23">
        <w:fldChar w:fldCharType="begin">
          <w:fldData xml:space="preserve">PEVuZE5vdGU+PENpdGU+PEF1dGhvcj5CYWtlcjwvQXV0aG9yPjxZZWFyPjIwMjA8L1llYXI+PFJl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EwLCAxOSwgMzEsIDQzLCA4NCwgOTgsIDEwMzwvc3R5bGU+PC9EaXNwbGF5VGV4dD48cmVjb3Jk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</w:fldData>
        </w:fldChar>
      </w:r>
      <w:r w:rsidR="000941E8">
        <w:instrText xml:space="preserve"> ADDIN EN.CITE.DATA </w:instrText>
      </w:r>
      <w:r w:rsidR="000941E8">
        <w:fldChar w:fldCharType="end"/>
      </w:r>
      <w:r w:rsidR="00EF0E23">
        <w:fldChar w:fldCharType="separate"/>
      </w:r>
      <w:r w:rsidR="000941E8" w:rsidRPr="000941E8">
        <w:rPr>
          <w:noProof/>
          <w:vertAlign w:val="superscript"/>
        </w:rPr>
        <w:t>2, 10, 19, 31, 43, 84, 98, 103</w:t>
      </w:r>
      <w:r w:rsidR="00EF0E23">
        <w:fldChar w:fldCharType="end"/>
      </w:r>
      <w:r w:rsidR="00E759C6">
        <w:t xml:space="preserve"> The number of interactive sessions (excluding online) was reported in </w:t>
      </w:r>
      <w:r w:rsidR="00266AAC">
        <w:t>20</w:t>
      </w:r>
      <w:r w:rsidR="00E759C6">
        <w:t xml:space="preserve"> studies, ranging from two to 54 sessions. Of f</w:t>
      </w:r>
      <w:r w:rsidR="005A10E1">
        <w:t>ive</w:t>
      </w:r>
      <w:r w:rsidR="00E759C6">
        <w:t xml:space="preserve"> studies including online components, one had nine modules</w:t>
      </w:r>
      <w:r w:rsidR="009E6EAA">
        <w:t>,</w:t>
      </w:r>
      <w:r w:rsidR="009F293F">
        <w:fldChar w:fldCharType="begin"/>
      </w:r>
      <w:r w:rsidR="00A5432E">
        <w:instrText xml:space="preserve"> ADDIN EN.CITE &lt;EndNote&gt;&lt;Cite&gt;&lt;Author&gt;Bossen&lt;/Author&gt;&lt;Year&gt;2013&lt;/Year&gt;&lt;RecNum&gt;71&lt;/RecNum&gt;&lt;DisplayText&gt;&lt;style face="superscript"&gt;13&lt;/style&gt;&lt;/DisplayText&gt;&lt;record&gt;&lt;rec-number&gt;71&lt;/rec-number&gt;&lt;foreign-keys&gt;&lt;key app="EN" db-id="dfzxspwrx00eroe9e5fvxerhvsv9see0v2w2" timestamp="1604319878"&gt;71&lt;/key&gt;&lt;/foreign-keys&gt;&lt;ref-type name="Journal Article"&gt;17&lt;/ref-type&gt;&lt;contributors&gt;&lt;authors&gt;&lt;author&gt;Bossen, Daniël&lt;/author&gt;&lt;author&gt;Veenhof, Cindy&lt;/author&gt;&lt;author&gt;Van Beek, Karin E. C.&lt;/author&gt;&lt;author&gt;Spreeuwenberg, Peter M. M.&lt;/author&gt;&lt;author&gt;Dekker, Joost&lt;/author&gt;&lt;author&gt;De Bakker, Dinny H.&lt;/author&gt;&lt;/authors&gt;&lt;/contributors&gt;&lt;titles&gt;&lt;title&gt;Effectiveness of a Web-Based Physical Activity Intervention in Patients With Knee and/or Hip Osteoarthritis: Randomized Controlled Trial&lt;/title&gt;&lt;secondary-title&gt;J Med Internet Res&lt;/secondary-title&gt;&lt;/titles&gt;&lt;periodical&gt;&lt;full-title&gt;J Med Internet Res&lt;/full-title&gt;&lt;/periodical&gt;&lt;pages&gt;e257&lt;/pages&gt;&lt;volume&gt;15&lt;/volume&gt;&lt;number&gt;11&lt;/number&gt;&lt;keywords&gt;&lt;keyword&gt;physical activity&lt;/keyword&gt;&lt;keyword&gt;osteoarthritis&lt;/keyword&gt;&lt;keyword&gt;Web-based intervention&lt;/keyword&gt;&lt;keyword&gt;randomized controlled trial&lt;/keyword&gt;&lt;/keywords&gt;&lt;dates&gt;&lt;year&gt;2013&lt;/year&gt;&lt;pub-dates&gt;&lt;date&gt;2013/11/22&lt;/date&gt;&lt;/pub-dates&gt;&lt;/dates&gt;&lt;isbn&gt;14388871&lt;/isbn&gt;&lt;urls&gt;&lt;related-urls&gt;&lt;url&gt;http://www.jmir.org/2013/11/e257/&lt;/url&gt;&lt;url&gt;https://doi.org/10.2196/jmir.2662&lt;/url&gt;&lt;url&gt;http://www.ncbi.nlm.nih.gov/pubmed/24269911&lt;/url&gt;&lt;/related-urls&gt;&lt;/urls&gt;&lt;electronic-resource-num&gt;10.2196/jmir.2662&lt;/electronic-resource-num&gt;&lt;/record&gt;&lt;/Cite&gt;&lt;/EndNote&gt;</w:instrText>
      </w:r>
      <w:r w:rsidR="009F293F">
        <w:fldChar w:fldCharType="separate"/>
      </w:r>
      <w:r w:rsidR="00A5432E" w:rsidRPr="00A5432E">
        <w:rPr>
          <w:noProof/>
          <w:vertAlign w:val="superscript"/>
        </w:rPr>
        <w:t>13</w:t>
      </w:r>
      <w:r w:rsidR="009F293F">
        <w:fldChar w:fldCharType="end"/>
      </w:r>
      <w:r w:rsidR="00E759C6">
        <w:t xml:space="preserve"> one had </w:t>
      </w:r>
      <w:r w:rsidR="00D45852">
        <w:t xml:space="preserve">11 </w:t>
      </w:r>
      <w:r w:rsidR="00E759C6">
        <w:t>modules</w:t>
      </w:r>
      <w:r w:rsidR="009E6EAA">
        <w:t>,</w:t>
      </w:r>
      <w:r w:rsidR="009F293F">
        <w:fldChar w:fldCharType="begin"/>
      </w:r>
      <w:r w:rsidR="00A5432E">
        <w:instrText xml:space="preserve"> ADDIN EN.CITE &lt;EndNote&gt;&lt;Cite&gt;&lt;Author&gt;Kloek&lt;/Author&gt;&lt;Year&gt;2018&lt;/Year&gt;&lt;RecNum&gt;77&lt;/RecNum&gt;&lt;DisplayText&gt;&lt;style face="superscript"&gt;46&lt;/style&gt;&lt;/DisplayText&gt;&lt;record&gt;&lt;rec-number&gt;77&lt;/rec-number&gt;&lt;foreign-keys&gt;&lt;key app="EN" db-id="dfzxspwrx00eroe9e5fvxerhvsv9see0v2w2" timestamp="1604320230"&gt;77&lt;/key&gt;&lt;/foreign-keys&gt;&lt;ref-type name="Journal Article"&gt;17&lt;/ref-type&gt;&lt;contributors&gt;&lt;authors&gt;&lt;author&gt;Kloek, Corelien J J&lt;/author&gt;&lt;author&gt;Bossen, Daniël&lt;/author&gt;&lt;author&gt;Spreeuwenberg, Peter M&lt;/author&gt;&lt;author&gt;Dekker, Joost&lt;/author&gt;&lt;author&gt;de Bakker, Dinny H&lt;/author&gt;&lt;author&gt;Veenhof, Cindy&lt;/author&gt;&lt;/authors&gt;&lt;/contributors&gt;&lt;titles&gt;&lt;title&gt;Effectiveness of a Blended Physical Therapist Intervention in People With Hip Osteoarthritis, Knee Osteoarthritis, or Both: A Cluster-Randomized Controlled Trial&lt;/title&gt;&lt;secondary-title&gt;Physical Therapy&lt;/secondary-title&gt;&lt;/titles&gt;&lt;periodical&gt;&lt;full-title&gt;Physical Therapy&lt;/full-title&gt;&lt;/periodical&gt;&lt;pages&gt;560-570&lt;/pages&gt;&lt;volume&gt;98&lt;/volume&gt;&lt;number&gt;7&lt;/number&gt;&lt;dates&gt;&lt;year&gt;2018&lt;/year&gt;&lt;/dates&gt;&lt;isbn&gt;0031-9023&lt;/isbn&gt;&lt;urls&gt;&lt;related-urls&gt;&lt;url&gt;https://doi.org/10.1093/ptj/pzy045&lt;/url&gt;&lt;/related-urls&gt;&lt;/urls&gt;&lt;electronic-resource-num&gt;10.1093/ptj/pzy045&lt;/electronic-resource-num&gt;&lt;access-date&gt;11/2/2020&lt;/access-date&gt;&lt;/record&gt;&lt;/Cite&gt;&lt;/EndNote&gt;</w:instrText>
      </w:r>
      <w:r w:rsidR="009F293F">
        <w:fldChar w:fldCharType="separate"/>
      </w:r>
      <w:r w:rsidR="00A5432E" w:rsidRPr="00A5432E">
        <w:rPr>
          <w:noProof/>
          <w:vertAlign w:val="superscript"/>
        </w:rPr>
        <w:t>46</w:t>
      </w:r>
      <w:r w:rsidR="009F293F">
        <w:fldChar w:fldCharType="end"/>
      </w:r>
      <w:r w:rsidR="00E759C6">
        <w:t xml:space="preserve"> one had weekly engagement</w:t>
      </w:r>
      <w:r w:rsidR="009F293F">
        <w:fldChar w:fldCharType="begin"/>
      </w:r>
      <w:r w:rsidR="00A5432E">
        <w:instrText xml:space="preserve"> ADDIN EN.CITE &lt;EndNote&gt;&lt;Cite&gt;&lt;Author&gt;Krein&lt;/Author&gt;&lt;Year&gt;2013&lt;/Year&gt;&lt;RecNum&gt;78&lt;/RecNum&gt;&lt;DisplayText&gt;&lt;style face="superscript"&gt;48&lt;/style&gt;&lt;/DisplayText&gt;&lt;record&gt;&lt;rec-number&gt;78&lt;/rec-number&gt;&lt;foreign-keys&gt;&lt;key app="EN" db-id="dfzxspwrx00eroe9e5fvxerhvsv9see0v2w2" timestamp="1604320261"&gt;78&lt;/key&gt;&lt;/foreign-keys&gt;&lt;ref-type name="Journal Article"&gt;17&lt;/ref-type&gt;&lt;contributors&gt;&lt;authors&gt;&lt;author&gt;Krein, Sarah L.&lt;/author&gt;&lt;author&gt;Kadri, Reema&lt;/author&gt;&lt;author&gt;Hughes, Maria&lt;/author&gt;&lt;author&gt;Kerr, Eve A.&lt;/author&gt;&lt;author&gt;Piette, John D.&lt;/author&gt;&lt;author&gt;Holleman, Rob&lt;/author&gt;&lt;author&gt;Kim, Hyungjin Myra&lt;/author&gt;&lt;author&gt;Richardson, Caroline R.&lt;/author&gt;&lt;/authors&gt;&lt;/contributors&gt;&lt;titles&gt;&lt;title&gt;Pedometer-Based Internet-Mediated Intervention For Adults With Chronic Low Back Pain: Randomized Controlled Trial&lt;/title&gt;&lt;secondary-title&gt;J Med Internet Res&lt;/secondary-title&gt;&lt;/titles&gt;&lt;periodical&gt;&lt;full-title&gt;J Med Internet Res&lt;/full-title&gt;&lt;/periodical&gt;&lt;pages&gt;e181&lt;/pages&gt;&lt;volume&gt;15&lt;/volume&gt;&lt;number&gt;8&lt;/number&gt;&lt;keywords&gt;&lt;keyword&gt;chronic pain&lt;/keyword&gt;&lt;keyword&gt;Internet&lt;/keyword&gt;&lt;keyword&gt;randomized controlled trial&lt;/keyword&gt;&lt;keyword&gt;exercise therapy&lt;/keyword&gt;&lt;/keywords&gt;&lt;dates&gt;&lt;year&gt;2013&lt;/year&gt;&lt;pub-dates&gt;&lt;date&gt;2013/08/22&lt;/date&gt;&lt;/pub-dates&gt;&lt;/dates&gt;&lt;isbn&gt;14388871&lt;/isbn&gt;&lt;urls&gt;&lt;related-urls&gt;&lt;url&gt;http://www.jmir.org/2013/8/e181/&lt;/url&gt;&lt;url&gt;https://doi.org/10.2196/jmir.2605&lt;/url&gt;&lt;url&gt;http://www.ncbi.nlm.nih.gov/pubmed/23969029&lt;/url&gt;&lt;/related-urls&gt;&lt;/urls&gt;&lt;electronic-resource-num&gt;10.2196/jmir.2605&lt;/electronic-resource-num&gt;&lt;/record&gt;&lt;/Cite&gt;&lt;/EndNote&gt;</w:instrText>
      </w:r>
      <w:r w:rsidR="009F293F">
        <w:fldChar w:fldCharType="separate"/>
      </w:r>
      <w:r w:rsidR="00A5432E" w:rsidRPr="00A5432E">
        <w:rPr>
          <w:noProof/>
          <w:vertAlign w:val="superscript"/>
        </w:rPr>
        <w:t>48</w:t>
      </w:r>
      <w:r w:rsidR="009F293F">
        <w:fldChar w:fldCharType="end"/>
      </w:r>
      <w:r w:rsidR="00E759C6">
        <w:t xml:space="preserve"> and </w:t>
      </w:r>
      <w:r w:rsidR="005A10E1">
        <w:t>two</w:t>
      </w:r>
      <w:r w:rsidR="00E759C6">
        <w:t xml:space="preserve"> provided unlimited access to resources</w:t>
      </w:r>
      <w:r w:rsidR="00BE33E2">
        <w:t>.</w:t>
      </w:r>
      <w:r w:rsidR="009F293F">
        <w:fldChar w:fldCharType="begin">
          <w:fldData xml:space="preserve">PEVuZE5vdGU+PENpdGU+PEF1dGhvcj5TY2hhbGxlcjwvQXV0aG9yPjxZZWFyPjIwMTc8L1llYXI+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</w:fldData>
        </w:fldChar>
      </w:r>
      <w:r w:rsidR="000941E8">
        <w:instrText xml:space="preserve"> ADDIN EN.CITE </w:instrText>
      </w:r>
      <w:r w:rsidR="000941E8">
        <w:fldChar w:fldCharType="begin">
          <w:fldData xml:space="preserve">PEVuZE5vdGU+PENpdGU+PEF1dGhvcj5TY2hhbGxlcjwvQXV0aG9yPjxZZWFyPjIwMTc8L1llYXI+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</w:fldData>
        </w:fldChar>
      </w:r>
      <w:r w:rsidR="000941E8">
        <w:instrText xml:space="preserve"> ADDIN EN.CITE.DATA </w:instrText>
      </w:r>
      <w:r w:rsidR="000941E8">
        <w:fldChar w:fldCharType="end"/>
      </w:r>
      <w:r w:rsidR="009F293F">
        <w:fldChar w:fldCharType="separate"/>
      </w:r>
      <w:r w:rsidR="000941E8" w:rsidRPr="000941E8">
        <w:rPr>
          <w:noProof/>
          <w:vertAlign w:val="superscript"/>
        </w:rPr>
        <w:t>64, 84</w:t>
      </w:r>
      <w:r w:rsidR="009F293F">
        <w:fldChar w:fldCharType="end"/>
      </w:r>
    </w:p>
    <w:p w14:paraId="49A68EF8" w14:textId="77777777" w:rsidR="00E759C6" w:rsidRPr="00DD44CE" w:rsidRDefault="00E759C6" w:rsidP="00975F2B">
      <w:pPr>
        <w:spacing w:line="480" w:lineRule="auto"/>
        <w:rPr>
          <w:i/>
          <w:iCs/>
        </w:rPr>
      </w:pPr>
      <w:r w:rsidRPr="00421DCF">
        <w:rPr>
          <w:i/>
          <w:iCs/>
        </w:rPr>
        <w:lastRenderedPageBreak/>
        <w:t>3.2.3 Control group characteristics</w:t>
      </w:r>
    </w:p>
    <w:p w14:paraId="15C7AF4A" w14:textId="07C6E743" w:rsidR="00E759C6" w:rsidRDefault="00E759C6" w:rsidP="00975F2B">
      <w:pPr>
        <w:spacing w:line="480" w:lineRule="auto"/>
      </w:pPr>
      <w:r>
        <w:t>Two control groups received no intervention</w:t>
      </w:r>
      <w:r w:rsidR="00BE33E2">
        <w:t>,</w:t>
      </w:r>
      <w:r w:rsidR="00511B75">
        <w:fldChar w:fldCharType="begin">
          <w:fldData xml:space="preserve">PEVuZE5vdGU+PENpdGU+PEF1dGhvcj5CYXJvbmUgR2liYnM8L0F1dGhvcj48WWVhcj4yMDE4PC9Z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</w:fldData>
        </w:fldChar>
      </w:r>
      <w:r w:rsidR="00A5432E">
        <w:instrText xml:space="preserve"> ADDIN EN.CITE </w:instrText>
      </w:r>
      <w:r w:rsidR="00A5432E">
        <w:fldChar w:fldCharType="begin">
          <w:fldData xml:space="preserve">PEVuZE5vdGU+PENpdGU+PEF1dGhvcj5CYXJvbmUgR2liYnM8L0F1dGhvcj48WWVhcj4yMDE4PC9Z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</w:fldData>
        </w:fldChar>
      </w:r>
      <w:r w:rsidR="00A5432E">
        <w:instrText xml:space="preserve"> ADDIN EN.CITE.DATA </w:instrText>
      </w:r>
      <w:r w:rsidR="00A5432E">
        <w:fldChar w:fldCharType="end"/>
      </w:r>
      <w:r w:rsidR="00511B75">
        <w:fldChar w:fldCharType="separate"/>
      </w:r>
      <w:r w:rsidR="00A5432E" w:rsidRPr="00A5432E">
        <w:rPr>
          <w:noProof/>
          <w:vertAlign w:val="superscript"/>
        </w:rPr>
        <w:t>3, 13</w:t>
      </w:r>
      <w:r w:rsidR="00511B75">
        <w:fldChar w:fldCharType="end"/>
      </w:r>
      <w:r w:rsidR="007B713B">
        <w:t xml:space="preserve"> </w:t>
      </w:r>
      <w:r>
        <w:t>four had the same or similar PA as the intervention group with less or without the additional behavioural component</w:t>
      </w:r>
      <w:r w:rsidR="00BE33E2">
        <w:t>,</w:t>
      </w:r>
      <w:r w:rsidR="00511B75">
        <w:fldChar w:fldCharType="begin">
          <w:fldData xml:space="preserve">PEVuZE5vdGU+PENpdGU+PEF1dGhvcj5CYWtlcjwvQXV0aG9yPjxZZWFyPjIwMjA8L1llYXI+PFJl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csIDksIDEwMzwvc3R5bGU+PC9EaXNwbGF5VGV4dD48cmVjb3JkPjxyZWMtbnVtYmVyPjY0PC9y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</w:fldData>
        </w:fldChar>
      </w:r>
      <w:r w:rsidR="000941E8">
        <w:instrText xml:space="preserve"> ADDIN EN.CITE.DATA </w:instrText>
      </w:r>
      <w:r w:rsidR="000941E8">
        <w:fldChar w:fldCharType="end"/>
      </w:r>
      <w:r w:rsidR="00511B75">
        <w:fldChar w:fldCharType="separate"/>
      </w:r>
      <w:r w:rsidR="000941E8" w:rsidRPr="000941E8">
        <w:rPr>
          <w:noProof/>
          <w:vertAlign w:val="superscript"/>
        </w:rPr>
        <w:t>2, 7, 9, 103</w:t>
      </w:r>
      <w:r w:rsidR="00511B75">
        <w:fldChar w:fldCharType="end"/>
      </w:r>
      <w:r>
        <w:t xml:space="preserve"> </w:t>
      </w:r>
      <w:r w:rsidR="00232D45">
        <w:t>three</w:t>
      </w:r>
      <w:r w:rsidR="00CD34A4">
        <w:t xml:space="preserve"> received a similar behaviour</w:t>
      </w:r>
      <w:r w:rsidR="00F54FB2">
        <w:t>al component with different PA,</w:t>
      </w:r>
      <w:r w:rsidR="00F54FB2">
        <w:fldChar w:fldCharType="begin">
          <w:fldData xml:space="preserve">PEVuZE5vdGU+PENpdGU+PEF1dGhvcj5GYXJyPC9BdXRob3I+PFllYXI+MjAxMDwvWWVhcj48UmVj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</w:fldData>
        </w:fldChar>
      </w:r>
      <w:r w:rsidR="000941E8">
        <w:instrText xml:space="preserve"> ADDIN EN.CITE </w:instrText>
      </w:r>
      <w:r w:rsidR="000941E8">
        <w:fldChar w:fldCharType="begin">
          <w:fldData xml:space="preserve">PEVuZE5vdGU+PENpdGU+PEF1dGhvcj5GYXJyPC9BdXRob3I+PFllYXI+MjAxMDwvWWVhcj48UmVj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</w:fldData>
        </w:fldChar>
      </w:r>
      <w:r w:rsidR="000941E8">
        <w:instrText xml:space="preserve"> ADDIN EN.CITE.DATA </w:instrText>
      </w:r>
      <w:r w:rsidR="000941E8">
        <w:fldChar w:fldCharType="end"/>
      </w:r>
      <w:r w:rsidR="00F54FB2">
        <w:fldChar w:fldCharType="separate"/>
      </w:r>
      <w:r w:rsidR="000941E8" w:rsidRPr="000941E8">
        <w:rPr>
          <w:noProof/>
          <w:vertAlign w:val="superscript"/>
        </w:rPr>
        <w:t>31, 51, 64</w:t>
      </w:r>
      <w:r w:rsidR="00F54FB2">
        <w:fldChar w:fldCharType="end"/>
      </w:r>
      <w:r w:rsidR="002732A7">
        <w:t xml:space="preserve">seven </w:t>
      </w:r>
      <w:r>
        <w:t>had a minimal or less intense PA-based</w:t>
      </w:r>
      <w:r w:rsidR="00011483">
        <w:t xml:space="preserve"> </w:t>
      </w:r>
      <w:r>
        <w:t>intervention</w:t>
      </w:r>
      <w:r w:rsidR="00BE33E2">
        <w:t>,</w:t>
      </w:r>
      <w:r w:rsidR="00511B75">
        <w:fldChar w:fldCharType="begin">
          <w:fldData xml:space="preserve">PEVuZE5vdGU+PENpdGU+PEF1dGhvcj5CaWVsZXI8L0F1dGhvcj48WWVhcj4yMDE3PC9ZZWFyPjxS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g3My04ODY8L3BhZ2VzPjx2b2x1bWU+Mjc8L3ZvbHVt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</w:fldData>
        </w:fldChar>
      </w:r>
      <w:r w:rsidR="000941E8">
        <w:instrText xml:space="preserve"> ADDIN EN.CITE </w:instrText>
      </w:r>
      <w:r w:rsidR="000941E8">
        <w:fldChar w:fldCharType="begin">
          <w:fldData xml:space="preserve">PEVuZE5vdGU+PENpdGU+PEF1dGhvcj5CaWVsZXI8L0F1dGhvcj48WWVhcj4yMDE3PC9ZZWFyPjxS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</w:fldData>
        </w:fldChar>
      </w:r>
      <w:r w:rsidR="000941E8">
        <w:instrText xml:space="preserve"> ADDIN EN.CITE.DATA </w:instrText>
      </w:r>
      <w:r w:rsidR="000941E8">
        <w:fldChar w:fldCharType="end"/>
      </w:r>
      <w:r w:rsidR="00511B75">
        <w:fldChar w:fldCharType="separate"/>
      </w:r>
      <w:r w:rsidR="000941E8" w:rsidRPr="000941E8">
        <w:rPr>
          <w:noProof/>
          <w:vertAlign w:val="superscript"/>
        </w:rPr>
        <w:t>10, 19, 39, 43, 57, 64, 84</w:t>
      </w:r>
      <w:r w:rsidR="00511B75">
        <w:fldChar w:fldCharType="end"/>
      </w:r>
      <w:r>
        <w:t xml:space="preserve"> one had the same self-management component but a different PA component</w:t>
      </w:r>
      <w:r w:rsidR="00DE23FB">
        <w:fldChar w:fldCharType="begin"/>
      </w:r>
      <w:r w:rsidR="00A5432E">
        <w:instrText xml:space="preserve"> ADDIN EN.CITE &lt;EndNote&gt;&lt;Cite&gt;&lt;Author&gt;Farr&lt;/Author&gt;&lt;Year&gt;2010&lt;/Year&gt;&lt;RecNum&gt;74&lt;/RecNum&gt;&lt;DisplayText&gt;&lt;style face="superscript"&gt;31&lt;/style&gt;&lt;/DisplayText&gt;&lt;record&gt;&lt;rec-number&gt;74&lt;/rec-number&gt;&lt;foreign-keys&gt;&lt;key app="EN" db-id="dfzxspwrx00eroe9e5fvxerhvsv9see0v2w2" timestamp="1604320041"&gt;74&lt;/key&gt;&lt;/foreign-keys&gt;&lt;ref-type name="Journal Article"&gt;17&lt;/ref-type&gt;&lt;contributors&gt;&lt;authors&gt;&lt;author&gt;Farr, Joshua N.&lt;/author&gt;&lt;author&gt;Going, Scott B.&lt;/author&gt;&lt;author&gt;McKnight, Patrick E.&lt;/author&gt;&lt;author&gt;Kasle, Shelley&lt;/author&gt;&lt;author&gt;Cussler, Ellen C.&lt;/author&gt;&lt;author&gt;Cornett, Michelle&lt;/author&gt;&lt;/authors&gt;&lt;/contributors&gt;&lt;titles&gt;&lt;title&gt;Progressive Resistance Training Improves Overall Physical Activity Levels in Patients With Early Osteoarthritis of the Knee: A Randomized Controlled Trial&lt;/title&gt;&lt;secondary-title&gt;Physical Therapy&lt;/secondary-title&gt;&lt;/titles&gt;&lt;periodical&gt;&lt;full-title&gt;Physical Therapy&lt;/full-title&gt;&lt;/periodical&gt;&lt;pages&gt;356-366&lt;/pages&gt;&lt;volume&gt;90&lt;/volume&gt;&lt;number&gt;3&lt;/number&gt;&lt;dates&gt;&lt;year&gt;2010&lt;/year&gt;&lt;/dates&gt;&lt;isbn&gt;0031-9023&lt;/isbn&gt;&lt;urls&gt;&lt;related-urls&gt;&lt;url&gt;https://doi.org/10.2522/ptj.20090041&lt;/url&gt;&lt;/related-urls&gt;&lt;/urls&gt;&lt;electronic-resource-num&gt;10.2522/ptj.20090041&lt;/electronic-resource-num&gt;&lt;access-date&gt;11/2/2020&lt;/access-date&gt;&lt;/record&gt;&lt;/Cite&gt;&lt;/EndNote&gt;</w:instrText>
      </w:r>
      <w:r w:rsidR="00DE23FB">
        <w:fldChar w:fldCharType="separate"/>
      </w:r>
      <w:r w:rsidR="00A5432E" w:rsidRPr="00A5432E">
        <w:rPr>
          <w:noProof/>
          <w:vertAlign w:val="superscript"/>
        </w:rPr>
        <w:t>31</w:t>
      </w:r>
      <w:r w:rsidR="00DE23FB">
        <w:fldChar w:fldCharType="end"/>
      </w:r>
      <w:r>
        <w:t xml:space="preserve"> and s</w:t>
      </w:r>
      <w:r w:rsidR="00883B22">
        <w:t>even</w:t>
      </w:r>
      <w:r>
        <w:t xml:space="preserve"> received usual care</w:t>
      </w:r>
      <w:r w:rsidR="00BE33E2">
        <w:t>.</w:t>
      </w:r>
      <w:r w:rsidR="00DE23FB">
        <w:fldChar w:fldCharType="begin">
          <w:fldData xml:space="preserve">PEVuZE5vdGU+PENpdGU+PEF1dGhvcj5CYXNsZXI8L0F1dGhvcj48WWVhcj4yMDA3PC9ZZWFyPjxS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</w:fldData>
        </w:fldChar>
      </w:r>
      <w:r w:rsidR="000941E8">
        <w:instrText xml:space="preserve"> ADDIN EN.CITE </w:instrText>
      </w:r>
      <w:r w:rsidR="000941E8">
        <w:fldChar w:fldCharType="begin">
          <w:fldData xml:space="preserve">PEVuZE5vdGU+PENpdGU+PEF1dGhvcj5CYXNsZXI8L0F1dGhvcj48WWVhcj4yMDA3PC9ZZWFyPjxS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</w:fldData>
        </w:fldChar>
      </w:r>
      <w:r w:rsidR="000941E8">
        <w:instrText xml:space="preserve"> ADDIN EN.CITE.DATA </w:instrText>
      </w:r>
      <w:r w:rsidR="000941E8">
        <w:fldChar w:fldCharType="end"/>
      </w:r>
      <w:r w:rsidR="00DE23FB">
        <w:fldChar w:fldCharType="separate"/>
      </w:r>
      <w:r w:rsidR="000941E8" w:rsidRPr="000941E8">
        <w:rPr>
          <w:noProof/>
          <w:vertAlign w:val="superscript"/>
        </w:rPr>
        <w:t>4, 18, 38, 46, 48, 76, 98</w:t>
      </w:r>
      <w:r w:rsidR="00DE23FB">
        <w:fldChar w:fldCharType="end"/>
      </w:r>
      <w:r>
        <w:t xml:space="preserve"> </w:t>
      </w:r>
    </w:p>
    <w:p w14:paraId="471426D3" w14:textId="5AB50C42" w:rsidR="00AC25CF" w:rsidRDefault="00AC25CF" w:rsidP="00975F2B">
      <w:pPr>
        <w:spacing w:line="480" w:lineRule="auto"/>
      </w:pPr>
      <w:r>
        <w:t xml:space="preserve">One study </w:t>
      </w:r>
      <w:r w:rsidR="003B0C11">
        <w:t>was a three arm RCT</w:t>
      </w:r>
      <w:r w:rsidR="00D239FC">
        <w:t xml:space="preserve">, with the intervention arms consisting </w:t>
      </w:r>
      <w:r w:rsidR="0003724E">
        <w:t xml:space="preserve">of </w:t>
      </w:r>
      <w:r w:rsidR="00D239FC">
        <w:t xml:space="preserve">Nordic walking and strength training and </w:t>
      </w:r>
      <w:r w:rsidR="0039566E">
        <w:t xml:space="preserve">the </w:t>
      </w:r>
      <w:r w:rsidR="00D239FC">
        <w:t xml:space="preserve">control group consisting of </w:t>
      </w:r>
      <w:r w:rsidR="006A4F2B">
        <w:t>home exercise.</w:t>
      </w:r>
      <w:r w:rsidR="006E5B4A">
        <w:fldChar w:fldCharType="begin"/>
      </w:r>
      <w:r w:rsidR="00A5432E">
        <w:instrText xml:space="preserve"> ADDIN EN.CITE &lt;EndNote&gt;&lt;Cite&gt;&lt;Author&gt;Bieler&lt;/Author&gt;&lt;Year&gt;2017&lt;/Year&gt;&lt;RecNum&gt;70&lt;/RecNum&gt;&lt;DisplayText&gt;&lt;style face="superscript"&gt;10&lt;/style&gt;&lt;/DisplayText&gt;&lt;record&gt;&lt;rec-number&gt;70&lt;/rec-number&gt;&lt;foreign-keys&gt;&lt;key app="EN" db-id="dfzxspwrx00eroe9e5fvxerhvsv9see0v2w2" timestamp="1604319769"&gt;70&lt;/key&gt;&lt;/foreign-keys&gt;&lt;ref-type name="Journal Article"&gt;17&lt;/ref-type&gt;&lt;contributors&gt;&lt;authors&gt;&lt;author&gt;Bieler, T.&lt;/author&gt;&lt;author&gt;Siersma, V.&lt;/author&gt;&lt;author&gt;Magnusson, S. P.&lt;/author&gt;&lt;author&gt;Kjaer, M.&lt;/author&gt;&lt;author&gt;Christensen, H. E.&lt;/author&gt;&lt;author&gt;Beyer, N.&lt;/author&gt;&lt;/authors&gt;&lt;/contributors&gt;&lt;titles&gt;&lt;title&gt;In hip osteoarthritis, Nordic Walking is superior to strength training and home-based exercise for improving function&lt;/title&gt;&lt;secondary-title&gt;Scandinavian Journal of Medicine &amp;amp; Science in Sports&lt;/secondary-title&gt;&lt;/titles&gt;&lt;periodical&gt;&lt;full-title&gt;Scandinavian Journal of Medicine &amp;amp; Science in Sports&lt;/full-title&gt;&lt;/periodical&gt;&lt;pages&gt;873-886&lt;/pages&gt;&lt;volume&gt;27&lt;/volume&gt;&lt;number&gt;8&lt;/number&gt;&lt;dates&gt;&lt;year&gt;2017&lt;/year&gt;&lt;/dates&gt;&lt;isbn&gt;0905-7188&lt;/isbn&gt;&lt;urls&gt;&lt;related-urls&gt;&lt;url&gt;https://onlinelibrary.wiley.com/doi/abs/10.1111/sms.12694&lt;/url&gt;&lt;/related-urls&gt;&lt;/urls&gt;&lt;electronic-resource-num&gt;10.1111/sms.12694&lt;/electronic-resource-num&gt;&lt;/record&gt;&lt;/Cite&gt;&lt;/EndNote&gt;</w:instrText>
      </w:r>
      <w:r w:rsidR="006E5B4A">
        <w:fldChar w:fldCharType="separate"/>
      </w:r>
      <w:r w:rsidR="00A5432E" w:rsidRPr="00A5432E">
        <w:rPr>
          <w:noProof/>
          <w:vertAlign w:val="superscript"/>
        </w:rPr>
        <w:t>10</w:t>
      </w:r>
      <w:r w:rsidR="006E5B4A">
        <w:fldChar w:fldCharType="end"/>
      </w:r>
      <w:r w:rsidR="00F13E87">
        <w:t xml:space="preserve"> </w:t>
      </w:r>
      <w:r w:rsidR="005F57F4">
        <w:t xml:space="preserve">We determined the home exercise group as the control group as this </w:t>
      </w:r>
      <w:r w:rsidR="003E4236">
        <w:t>group was</w:t>
      </w:r>
      <w:r w:rsidR="006E5B4A">
        <w:t xml:space="preserve"> designated as the control by the study authors</w:t>
      </w:r>
      <w:r w:rsidR="00223925">
        <w:t xml:space="preserve">. </w:t>
      </w:r>
      <w:r w:rsidR="00CA79B3">
        <w:t xml:space="preserve">The control </w:t>
      </w:r>
      <w:r w:rsidR="00D909FF">
        <w:t>group received a much less intensive intervention</w:t>
      </w:r>
      <w:r w:rsidR="003A7621">
        <w:t xml:space="preserve"> </w:t>
      </w:r>
      <w:r w:rsidR="00F37256">
        <w:t>(table 1)</w:t>
      </w:r>
      <w:r w:rsidR="003A7621">
        <w:t xml:space="preserve">. </w:t>
      </w:r>
    </w:p>
    <w:p w14:paraId="2CA613F7" w14:textId="77777777" w:rsidR="00AC25CF" w:rsidRPr="00AD30AD" w:rsidRDefault="00AC25CF" w:rsidP="00975F2B">
      <w:pPr>
        <w:spacing w:line="480" w:lineRule="auto"/>
      </w:pPr>
    </w:p>
    <w:p w14:paraId="289C72A4" w14:textId="7793532D" w:rsidR="00E759C6" w:rsidRDefault="00E759C6" w:rsidP="00975F2B">
      <w:pPr>
        <w:spacing w:line="480" w:lineRule="auto"/>
        <w:rPr>
          <w:i/>
          <w:iCs/>
        </w:rPr>
      </w:pPr>
      <w:r w:rsidRPr="00421DCF">
        <w:rPr>
          <w:i/>
          <w:iCs/>
        </w:rPr>
        <w:t xml:space="preserve">3.2.4 </w:t>
      </w:r>
      <w:r w:rsidR="00A277FB">
        <w:rPr>
          <w:i/>
          <w:iCs/>
        </w:rPr>
        <w:t>Physical activity and sedentary behaviour o</w:t>
      </w:r>
      <w:r w:rsidRPr="00421DCF">
        <w:rPr>
          <w:i/>
          <w:iCs/>
        </w:rPr>
        <w:t>utcomes</w:t>
      </w:r>
      <w:r>
        <w:rPr>
          <w:i/>
          <w:iCs/>
        </w:rPr>
        <w:t xml:space="preserve"> </w:t>
      </w:r>
    </w:p>
    <w:p w14:paraId="73483F0E" w14:textId="63691B0F" w:rsidR="00E759C6" w:rsidRDefault="00CE0FF1" w:rsidP="00975F2B">
      <w:pPr>
        <w:spacing w:line="480" w:lineRule="auto"/>
      </w:pPr>
      <w:r>
        <w:t>Seventeen</w:t>
      </w:r>
      <w:r w:rsidR="00E759C6">
        <w:t xml:space="preserve"> studies had only self-reported PA outcomes</w:t>
      </w:r>
      <w:r w:rsidR="00822CAF">
        <w:t>,</w:t>
      </w:r>
      <w:r w:rsidR="00F4722E">
        <w:fldChar w:fldCharType="begin">
          <w:fldData xml:space="preserve">PEVuZE5vdGU+PENpdGU+PEF1dGhvcj5CYWtlcjwvQXV0aG9yPjxZZWFyPjIwMjA8L1llYXI+PFJl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HBhZ2VzPjg3My04ODY8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t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HBhZ2VzPjg3My04ODY8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</w:fldData>
        </w:fldChar>
      </w:r>
      <w:r w:rsidR="000941E8">
        <w:instrText xml:space="preserve"> ADDIN EN.CITE.DATA </w:instrText>
      </w:r>
      <w:r w:rsidR="000941E8">
        <w:fldChar w:fldCharType="end"/>
      </w:r>
      <w:r w:rsidR="00F4722E">
        <w:fldChar w:fldCharType="separate"/>
      </w:r>
      <w:r w:rsidR="000941E8" w:rsidRPr="000941E8">
        <w:rPr>
          <w:noProof/>
          <w:vertAlign w:val="superscript"/>
        </w:rPr>
        <w:t>2-4, 9, 10, 18, 19, 38, 39, 43, 51, 57, 64, 76, 84, 87, 103</w:t>
      </w:r>
      <w:r w:rsidR="00F4722E">
        <w:fldChar w:fldCharType="end"/>
      </w:r>
      <w:r w:rsidR="00E759C6">
        <w:t xml:space="preserve"> three only objective outcomes</w:t>
      </w:r>
      <w:r w:rsidR="00330005">
        <w:fldChar w:fldCharType="begin">
          <w:fldData xml:space="preserve">PEVuZE5vdGU+PENpdGU+PEF1dGhvcj5GYXJyPC9BdXRob3I+PFllYXI+MjAxMDwvWWVhcj48UmVj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</w:fldData>
        </w:fldChar>
      </w:r>
      <w:r w:rsidR="000941E8">
        <w:instrText xml:space="preserve"> ADDIN EN.CITE </w:instrText>
      </w:r>
      <w:r w:rsidR="000941E8">
        <w:fldChar w:fldCharType="begin">
          <w:fldData xml:space="preserve">PEVuZE5vdGU+PENpdGU+PEF1dGhvcj5GYXJyPC9BdXRob3I+PFllYXI+MjAxMDwvWWVhcj48UmVj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</w:fldData>
        </w:fldChar>
      </w:r>
      <w:r w:rsidR="000941E8">
        <w:instrText xml:space="preserve"> ADDIN EN.CITE.DATA </w:instrText>
      </w:r>
      <w:r w:rsidR="000941E8">
        <w:fldChar w:fldCharType="end"/>
      </w:r>
      <w:r w:rsidR="00330005">
        <w:fldChar w:fldCharType="separate"/>
      </w:r>
      <w:r w:rsidR="000941E8" w:rsidRPr="000941E8">
        <w:rPr>
          <w:noProof/>
          <w:vertAlign w:val="superscript"/>
        </w:rPr>
        <w:t>31, 48, 98</w:t>
      </w:r>
      <w:r w:rsidR="00330005">
        <w:fldChar w:fldCharType="end"/>
      </w:r>
      <w:r w:rsidR="00E759C6">
        <w:t xml:space="preserve"> and three had a combination of self-report and objective</w:t>
      </w:r>
      <w:r w:rsidR="00822CAF">
        <w:t>.</w:t>
      </w:r>
      <w:r w:rsidR="00330005">
        <w:fldChar w:fldCharType="begin">
          <w:fldData xml:space="preserve">PEVuZE5vdGU+PENpdGU+PEF1dGhvcj5CZW5uZWxsPC9BdXRob3I+PFllYXI+MjAxNzwvWWVhcj48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</w:fldData>
        </w:fldChar>
      </w:r>
      <w:r w:rsidR="00A5432E">
        <w:instrText xml:space="preserve"> ADDIN EN.CITE </w:instrText>
      </w:r>
      <w:r w:rsidR="00A5432E">
        <w:fldChar w:fldCharType="begin">
          <w:fldData xml:space="preserve">PEVuZE5vdGU+PENpdGU+PEF1dGhvcj5CZW5uZWxsPC9BdXRob3I+PFllYXI+MjAxNzwvWWVhcj48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</w:fldData>
        </w:fldChar>
      </w:r>
      <w:r w:rsidR="00A5432E">
        <w:instrText xml:space="preserve"> ADDIN EN.CITE.DATA </w:instrText>
      </w:r>
      <w:r w:rsidR="00A5432E">
        <w:fldChar w:fldCharType="end"/>
      </w:r>
      <w:r w:rsidR="00330005">
        <w:fldChar w:fldCharType="separate"/>
      </w:r>
      <w:r w:rsidR="00A5432E" w:rsidRPr="00A5432E">
        <w:rPr>
          <w:noProof/>
          <w:vertAlign w:val="superscript"/>
        </w:rPr>
        <w:t>7, 13, 46</w:t>
      </w:r>
      <w:r w:rsidR="00330005">
        <w:fldChar w:fldCharType="end"/>
      </w:r>
      <w:r w:rsidR="00E759C6">
        <w:t xml:space="preserve"> </w:t>
      </w:r>
    </w:p>
    <w:p w14:paraId="512DF77E" w14:textId="2601E7E4" w:rsidR="000D06D8" w:rsidRDefault="00E759C6" w:rsidP="00975F2B">
      <w:pPr>
        <w:spacing w:line="480" w:lineRule="auto"/>
      </w:pPr>
      <w:r>
        <w:t xml:space="preserve">Twelve different </w:t>
      </w:r>
      <w:r w:rsidR="00716A5F">
        <w:t xml:space="preserve">PA </w:t>
      </w:r>
      <w:r>
        <w:t xml:space="preserve">self-report measures were used. </w:t>
      </w:r>
      <w:r w:rsidR="001564B3">
        <w:t>Six</w:t>
      </w:r>
      <w:r>
        <w:t xml:space="preserve"> of </w:t>
      </w:r>
      <w:r w:rsidR="00D7555B">
        <w:t xml:space="preserve">the </w:t>
      </w:r>
      <w:r>
        <w:t xml:space="preserve">measures were used more than once; Physical Activity Scale for the Elderly (PASE) </w:t>
      </w:r>
      <w:r w:rsidR="00FC7770">
        <w:t xml:space="preserve">was used six times, </w:t>
      </w:r>
      <w:r>
        <w:t>a Numerical Rating Scale (NRS) for exercise adherence w</w:t>
      </w:r>
      <w:r w:rsidR="00FC7770">
        <w:t>as</w:t>
      </w:r>
      <w:r>
        <w:t xml:space="preserve"> used four times, and the Global Physical Activity Questionnaire (GPAQ)</w:t>
      </w:r>
      <w:r w:rsidR="00EF2752">
        <w:t xml:space="preserve">, </w:t>
      </w:r>
      <w:r w:rsidR="004A41D4">
        <w:t>International Physical Activity Questionnaire (IPAQ)</w:t>
      </w:r>
      <w:r w:rsidR="00067506">
        <w:t>, Freiburg Questionnaire</w:t>
      </w:r>
      <w:r>
        <w:t xml:space="preserve"> and Short Questionnaire to Assess Health-Enhancing PA (SQUASH) were</w:t>
      </w:r>
      <w:r w:rsidR="00BE0D17">
        <w:t xml:space="preserve"> each</w:t>
      </w:r>
      <w:r>
        <w:t xml:space="preserve"> used twice. For</w:t>
      </w:r>
      <w:r w:rsidR="005F6EAD">
        <w:t xml:space="preserve"> </w:t>
      </w:r>
      <w:r>
        <w:t xml:space="preserve">objective PA outcomes, accelerometers were used five times and pedometers were used in one study. </w:t>
      </w:r>
      <w:r w:rsidR="000D06D8">
        <w:t>One study used the G</w:t>
      </w:r>
      <w:r w:rsidR="00C96910">
        <w:t xml:space="preserve">lobal Physical Activity Questionnaire </w:t>
      </w:r>
      <w:r w:rsidR="000D06D8">
        <w:t xml:space="preserve"> for measuring SB</w:t>
      </w:r>
      <w:r w:rsidR="000D06D8">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rsidR="000D06D8">
        <w:fldChar w:fldCharType="separate"/>
      </w:r>
      <w:r w:rsidR="00A5432E" w:rsidRPr="00A5432E">
        <w:rPr>
          <w:noProof/>
          <w:vertAlign w:val="superscript"/>
        </w:rPr>
        <w:t>3</w:t>
      </w:r>
      <w:r w:rsidR="000D06D8">
        <w:fldChar w:fldCharType="end"/>
      </w:r>
      <w:r w:rsidR="000D06D8">
        <w:t xml:space="preserve"> and this was the only self-report outcome used for SB. Accelerometers were used in three studies to objectively measure SB</w:t>
      </w:r>
      <w:r w:rsidR="009C78B7">
        <w:t>.</w:t>
      </w:r>
      <w:r w:rsidR="000D06D8">
        <w:fldChar w:fldCharType="begin">
          <w:fldData xml:space="preserve">PEVuZE5vdGU+PENpdGU+PEF1dGhvcj5Cb3NzZW48L0F1dGhvcj48WWVhcj4yMDEzPC9ZZWFyPjxS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</w:fldData>
        </w:fldChar>
      </w:r>
      <w:r w:rsidR="000941E8">
        <w:instrText xml:space="preserve"> ADDIN EN.CITE </w:instrText>
      </w:r>
      <w:r w:rsidR="000941E8">
        <w:fldChar w:fldCharType="begin">
          <w:fldData xml:space="preserve">PEVuZE5vdGU+PENpdGU+PEF1dGhvcj5Cb3NzZW48L0F1dGhvcj48WWVhcj4yMDEzPC9ZZWFyPjxS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</w:fldData>
        </w:fldChar>
      </w:r>
      <w:r w:rsidR="000941E8">
        <w:instrText xml:space="preserve"> ADDIN EN.CITE.DATA </w:instrText>
      </w:r>
      <w:r w:rsidR="000941E8">
        <w:fldChar w:fldCharType="end"/>
      </w:r>
      <w:r w:rsidR="000D06D8">
        <w:fldChar w:fldCharType="separate"/>
      </w:r>
      <w:r w:rsidR="000941E8" w:rsidRPr="000941E8">
        <w:rPr>
          <w:noProof/>
          <w:vertAlign w:val="superscript"/>
        </w:rPr>
        <w:t>13, 46, 98</w:t>
      </w:r>
      <w:r w:rsidR="000D06D8">
        <w:fldChar w:fldCharType="end"/>
      </w:r>
      <w:r w:rsidR="000D06D8">
        <w:t xml:space="preserve"> </w:t>
      </w:r>
    </w:p>
    <w:p w14:paraId="35A7E7FC" w14:textId="474071DD" w:rsidR="00E759C6" w:rsidRDefault="008A009E" w:rsidP="00975F2B">
      <w:pPr>
        <w:spacing w:line="480" w:lineRule="auto"/>
      </w:pPr>
      <w:r>
        <w:t xml:space="preserve">Four studies </w:t>
      </w:r>
      <w:r w:rsidR="00503EE2">
        <w:t xml:space="preserve">measured outcomes </w:t>
      </w:r>
      <w:r w:rsidR="00DC5E56">
        <w:t>of</w:t>
      </w:r>
      <w:r>
        <w:t xml:space="preserve"> specific intensities of PA</w:t>
      </w:r>
      <w:r w:rsidR="009E4BB3">
        <w:t>. One mea</w:t>
      </w:r>
      <w:r w:rsidR="00DC5E56">
        <w:t xml:space="preserve">sured minutes per week doing </w:t>
      </w:r>
      <w:r w:rsidR="00AB11F5">
        <w:t>moderate</w:t>
      </w:r>
      <w:r w:rsidR="00773652">
        <w:t xml:space="preserve"> to </w:t>
      </w:r>
      <w:r w:rsidR="00AB11F5">
        <w:t>vigorous PA</w:t>
      </w:r>
      <w:r w:rsidR="009C78B7">
        <w:t>,</w:t>
      </w:r>
      <w:r w:rsidR="00AB11F5">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rsidR="00AB11F5">
        <w:fldChar w:fldCharType="separate"/>
      </w:r>
      <w:r w:rsidR="00A5432E" w:rsidRPr="00A5432E">
        <w:rPr>
          <w:noProof/>
          <w:vertAlign w:val="superscript"/>
        </w:rPr>
        <w:t>3</w:t>
      </w:r>
      <w:r w:rsidR="00AB11F5">
        <w:fldChar w:fldCharType="end"/>
      </w:r>
      <w:r w:rsidR="00773652">
        <w:t xml:space="preserve"> one  measured minutes per day doing moderate to vigorous PA</w:t>
      </w:r>
      <w:r w:rsidR="009C78B7">
        <w:t>,</w:t>
      </w:r>
      <w:r w:rsidR="009716E7">
        <w:fldChar w:fldCharType="begin"/>
      </w:r>
      <w:r w:rsidR="00A5432E">
        <w:instrText xml:space="preserve"> ADDIN EN.CITE &lt;EndNote&gt;&lt;Cite&gt;&lt;Author&gt;Kloek&lt;/Author&gt;&lt;Year&gt;2018&lt;/Year&gt;&lt;RecNum&gt;77&lt;/RecNum&gt;&lt;DisplayText&gt;&lt;style face="superscript"&gt;46&lt;/style&gt;&lt;/DisplayText&gt;&lt;record&gt;&lt;rec-number&gt;77&lt;/rec-number&gt;&lt;foreign-keys&gt;&lt;key app="EN" db-id="dfzxspwrx00eroe9e5fvxerhvsv9see0v2w2" timestamp="1604320230"&gt;77&lt;/key&gt;&lt;/foreign-keys&gt;&lt;ref-type name="Journal Article"&gt;17&lt;/ref-type&gt;&lt;contributors&gt;&lt;authors&gt;&lt;author&gt;Kloek, Corelien J J&lt;/author&gt;&lt;author&gt;Bossen, Daniël&lt;/author&gt;&lt;author&gt;Spreeuwenberg, Peter M&lt;/author&gt;&lt;author&gt;Dekker, Joost&lt;/author&gt;&lt;author&gt;de Bakker, Dinny H&lt;/author&gt;&lt;author&gt;Veenhof, Cindy&lt;/author&gt;&lt;/authors&gt;&lt;/contributors&gt;&lt;titles&gt;&lt;title&gt;Effectiveness of a Blended Physical Therapist Intervention in People With Hip Osteoarthritis, Knee Osteoarthritis, or Both: A Cluster-Randomized Controlled Trial&lt;/title&gt;&lt;secondary-title&gt;Physical Therapy&lt;/secondary-title&gt;&lt;/titles&gt;&lt;periodical&gt;&lt;full-title&gt;Physical Therapy&lt;/full-title&gt;&lt;/periodical&gt;&lt;pages&gt;560-570&lt;/pages&gt;&lt;volume&gt;98&lt;/volume&gt;&lt;number&gt;7&lt;/number&gt;&lt;dates&gt;&lt;year&gt;2018&lt;/year&gt;&lt;/dates&gt;&lt;isbn&gt;0031-9023&lt;/isbn&gt;&lt;urls&gt;&lt;related-urls&gt;&lt;url&gt;https://doi.org/10.1093/ptj/pzy045&lt;/url&gt;&lt;/related-urls&gt;&lt;/urls&gt;&lt;electronic-resource-num&gt;10.1093/ptj/pzy045&lt;/electronic-resource-num&gt;&lt;access-date&gt;11/2/2020&lt;/access-date&gt;&lt;/record&gt;&lt;/Cite&gt;&lt;/EndNote&gt;</w:instrText>
      </w:r>
      <w:r w:rsidR="009716E7">
        <w:fldChar w:fldCharType="separate"/>
      </w:r>
      <w:r w:rsidR="00A5432E" w:rsidRPr="00A5432E">
        <w:rPr>
          <w:noProof/>
          <w:vertAlign w:val="superscript"/>
        </w:rPr>
        <w:t>46</w:t>
      </w:r>
      <w:r w:rsidR="009716E7">
        <w:fldChar w:fldCharType="end"/>
      </w:r>
      <w:r w:rsidR="009716E7">
        <w:t xml:space="preserve"> </w:t>
      </w:r>
      <w:r w:rsidR="009716E7">
        <w:lastRenderedPageBreak/>
        <w:t xml:space="preserve">one measured </w:t>
      </w:r>
      <w:r w:rsidR="00FA4F46">
        <w:t>days per week doing 30 minutes or more of moderate to vigorous PA</w:t>
      </w:r>
      <w:r w:rsidR="0004258E">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04258E">
        <w:fldChar w:fldCharType="separate"/>
      </w:r>
      <w:r w:rsidR="000941E8" w:rsidRPr="000941E8">
        <w:rPr>
          <w:noProof/>
          <w:vertAlign w:val="superscript"/>
        </w:rPr>
        <w:t>76</w:t>
      </w:r>
      <w:r w:rsidR="0004258E">
        <w:fldChar w:fldCharType="end"/>
      </w:r>
      <w:r w:rsidR="00FA4F46">
        <w:t xml:space="preserve"> and one measured minutes per day doing three or more </w:t>
      </w:r>
      <w:r w:rsidR="00D1508D">
        <w:t xml:space="preserve">MET-minutes </w:t>
      </w:r>
      <w:r w:rsidR="000948D8">
        <w:t>of PA</w:t>
      </w:r>
      <w:r w:rsidR="0036059B">
        <w:t>.</w:t>
      </w:r>
      <w:r w:rsidR="000B15A5">
        <w:fldChar w:fldCharType="begin"/>
      </w:r>
      <w:r w:rsidR="000B15A5">
        <w:instrText xml:space="preserve"> ADDIN EN.CITE &lt;EndNote&gt;&lt;Cite&gt;&lt;Author&gt;Farr&lt;/Author&gt;&lt;Year&gt;2010&lt;/Year&gt;&lt;RecNum&gt;74&lt;/RecNum&gt;&lt;DisplayText&gt;&lt;style face="superscript"&gt;31&lt;/style&gt;&lt;/DisplayText&gt;&lt;record&gt;&lt;rec-number&gt;74&lt;/rec-number&gt;&lt;foreign-keys&gt;&lt;key app="EN" db-id="dfzxspwrx00eroe9e5fvxerhvsv9see0v2w2" timestamp="1604320041"&gt;74&lt;/key&gt;&lt;/foreign-keys&gt;&lt;ref-type name="Journal Article"&gt;17&lt;/ref-type&gt;&lt;contributors&gt;&lt;authors&gt;&lt;author&gt;Farr, Joshua N.&lt;/author&gt;&lt;author&gt;Going, Scott B.&lt;/author&gt;&lt;author&gt;McKnight, Patrick E.&lt;/author&gt;&lt;author&gt;Kasle, Shelley&lt;/author&gt;&lt;author&gt;Cussler, Ellen C.&lt;/author&gt;&lt;author&gt;Cornett, Michelle&lt;/author&gt;&lt;/authors&gt;&lt;/contributors&gt;&lt;titles&gt;&lt;title&gt;Progressive Resistance Training Improves Overall Physical Activity Levels in Patients With Early Osteoarthritis of the Knee: A Randomized Controlled Trial&lt;/title&gt;&lt;secondary-title&gt;Physical Therapy&lt;/secondary-title&gt;&lt;/titles&gt;&lt;periodical&gt;&lt;full-title&gt;Physical Therapy&lt;/full-title&gt;&lt;/periodical&gt;&lt;pages&gt;356-366&lt;/pages&gt;&lt;volume&gt;90&lt;/volume&gt;&lt;number&gt;3&lt;/number&gt;&lt;dates&gt;&lt;year&gt;2010&lt;/year&gt;&lt;/dates&gt;&lt;isbn&gt;0031-9023&lt;/isbn&gt;&lt;urls&gt;&lt;related-urls&gt;&lt;url&gt;https://doi.org/10.2522/ptj.20090041&lt;/url&gt;&lt;/related-urls&gt;&lt;/urls&gt;&lt;electronic-resource-num&gt;10.2522/ptj.20090041&lt;/electronic-resource-num&gt;&lt;access-date&gt;11/2/2020&lt;/access-date&gt;&lt;/record&gt;&lt;/Cite&gt;&lt;/EndNote&gt;</w:instrText>
      </w:r>
      <w:r w:rsidR="000B15A5">
        <w:fldChar w:fldCharType="separate"/>
      </w:r>
      <w:r w:rsidR="000B15A5" w:rsidRPr="000B15A5">
        <w:rPr>
          <w:noProof/>
          <w:vertAlign w:val="superscript"/>
        </w:rPr>
        <w:t>31</w:t>
      </w:r>
      <w:r w:rsidR="000B15A5">
        <w:fldChar w:fldCharType="end"/>
      </w:r>
      <w:r w:rsidR="0036059B">
        <w:t xml:space="preserve"> </w:t>
      </w:r>
      <w:r w:rsidR="006646A3">
        <w:t xml:space="preserve"> </w:t>
      </w:r>
    </w:p>
    <w:p w14:paraId="0AC41219" w14:textId="68D33104" w:rsidR="00E759C6" w:rsidRPr="001D49AE" w:rsidRDefault="00E759C6" w:rsidP="00975F2B">
      <w:pPr>
        <w:spacing w:line="480" w:lineRule="auto"/>
        <w:rPr>
          <w:i/>
          <w:iCs/>
        </w:rPr>
      </w:pPr>
      <w:r w:rsidRPr="001D49AE">
        <w:rPr>
          <w:i/>
          <w:iCs/>
        </w:rPr>
        <w:t xml:space="preserve">3.3 Risk-of-bias assessment </w:t>
      </w:r>
    </w:p>
    <w:p w14:paraId="1EF71031" w14:textId="56F6C9BE" w:rsidR="00E759C6" w:rsidRDefault="00794E32" w:rsidP="00975F2B">
      <w:pPr>
        <w:spacing w:line="480" w:lineRule="auto"/>
      </w:pPr>
      <w:r>
        <w:t>R</w:t>
      </w:r>
      <w:r w:rsidR="00E759C6">
        <w:t xml:space="preserve">isk-of-bias is displayed in figure </w:t>
      </w:r>
      <w:r w:rsidR="00560AD2">
        <w:t>2</w:t>
      </w:r>
      <w:r w:rsidR="00E759C6">
        <w:t xml:space="preserve">. </w:t>
      </w:r>
      <w:r w:rsidR="00B15BF3">
        <w:t>Eighteen</w:t>
      </w:r>
      <w:r w:rsidR="00E759C6">
        <w:t xml:space="preserve"> studies were assessed as low risk-of-bias. Five </w:t>
      </w:r>
      <w:r w:rsidR="00052C07">
        <w:t>had</w:t>
      </w:r>
      <w:r w:rsidR="00E759C6">
        <w:t xml:space="preserve"> ‘some concern</w:t>
      </w:r>
      <w:r w:rsidR="00A64C68">
        <w:t>s</w:t>
      </w:r>
      <w:r w:rsidR="00E759C6">
        <w:t>’</w:t>
      </w:r>
      <w:r w:rsidR="00354606">
        <w:t>’</w:t>
      </w:r>
      <w:r w:rsidR="00E759C6">
        <w:t xml:space="preserve">; </w:t>
      </w:r>
      <w:r w:rsidR="00E75161">
        <w:t>three</w:t>
      </w:r>
      <w:r w:rsidR="00E759C6">
        <w:t xml:space="preserve"> of these used unvalidated NRS </w:t>
      </w:r>
      <w:r w:rsidR="00354606">
        <w:t xml:space="preserve">PA </w:t>
      </w:r>
      <w:r w:rsidR="00E759C6">
        <w:t>outcome measures</w:t>
      </w:r>
      <w:r w:rsidR="00E1610B">
        <w:t>,</w:t>
      </w:r>
      <w:r w:rsidR="002C37EE">
        <w:fldChar w:fldCharType="begin">
          <w:fldData xml:space="preserve">PEVuZE5vdGU+PENpdGU+PEF1dGhvcj5CYWtlcjwvQXV0aG9yPjxZZWFyPjIwMjA8L1llYXI+PFJl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</w:fldData>
        </w:fldChar>
      </w:r>
      <w:r w:rsidR="00A5432E">
        <w:instrText xml:space="preserve"> ADDIN EN.CITE </w:instrText>
      </w:r>
      <w:r w:rsidR="00A5432E">
        <w:fldChar w:fldCharType="begin">
          <w:fldData xml:space="preserve">PEVuZE5vdGU+PENpdGU+PEF1dGhvcj5CYWtlcjwvQXV0aG9yPjxZZWFyPjIwMjA8L1llYXI+PFJl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</w:fldData>
        </w:fldChar>
      </w:r>
      <w:r w:rsidR="00A5432E">
        <w:instrText xml:space="preserve"> ADDIN EN.CITE.DATA </w:instrText>
      </w:r>
      <w:r w:rsidR="00A5432E">
        <w:fldChar w:fldCharType="end"/>
      </w:r>
      <w:r w:rsidR="002C37EE">
        <w:fldChar w:fldCharType="separate"/>
      </w:r>
      <w:r w:rsidR="00A5432E" w:rsidRPr="00A5432E">
        <w:rPr>
          <w:noProof/>
          <w:vertAlign w:val="superscript"/>
        </w:rPr>
        <w:t>2, 9, 19</w:t>
      </w:r>
      <w:r w:rsidR="002C37EE">
        <w:fldChar w:fldCharType="end"/>
      </w:r>
      <w:r w:rsidR="00354606">
        <w:t xml:space="preserve"> </w:t>
      </w:r>
      <w:r w:rsidR="00E759C6">
        <w:t>one used an activity diary</w:t>
      </w:r>
      <w:r w:rsidR="00E1610B">
        <w:t>,</w:t>
      </w:r>
      <w:r w:rsidR="00912734">
        <w:fldChar w:fldCharType="begin"/>
      </w:r>
      <w:r w:rsidR="00A5432E">
        <w:instrText xml:space="preserve"> ADDIN EN.CITE &lt;EndNote&gt;&lt;Cite&gt;&lt;Author&gt;Basler&lt;/Author&gt;&lt;Year&gt;2007&lt;/Year&gt;&lt;RecNum&gt;67&lt;/RecNum&gt;&lt;DisplayText&gt;&lt;style face="superscript"&gt;4&lt;/style&gt;&lt;/DisplayText&gt;&lt;record&gt;&lt;rec-number&gt;67&lt;/rec-number&gt;&lt;foreign-keys&gt;&lt;key app="EN" db-id="dfzxspwrx00eroe9e5fvxerhvsv9see0v2w2" timestamp="1604319455"&gt;67&lt;/key&gt;&lt;/foreign-keys&gt;&lt;ref-type name="Journal Article"&gt;17&lt;/ref-type&gt;&lt;contributors&gt;&lt;authors&gt;&lt;author&gt;Basler, Heinz-Dieter&lt;/author&gt;&lt;author&gt;Bertalanffy, Helmut&lt;/author&gt;&lt;author&gt;Quint, Sabine&lt;/author&gt;&lt;author&gt;Wilke, Axel&lt;/author&gt;&lt;author&gt;Wolf, Udo&lt;/author&gt;&lt;/authors&gt;&lt;/contributors&gt;&lt;titles&gt;&lt;title&gt;TTM-based counselling in physiotherapy does not contribute to an increase of adherence to activity recommendations in older adults with chronic low back pain – A randomised controlled trial&lt;/title&gt;&lt;secondary-title&gt;European Journal of Pain&lt;/secondary-title&gt;&lt;/titles&gt;&lt;periodical&gt;&lt;full-title&gt;European Journal of Pain&lt;/full-title&gt;&lt;/periodical&gt;&lt;pages&gt;31-37&lt;/pages&gt;&lt;volume&gt;11&lt;/volume&gt;&lt;number&gt;1&lt;/number&gt;&lt;keywords&gt;&lt;keyword&gt;Physical activity&lt;/keyword&gt;&lt;keyword&gt;Low back pain&lt;/keyword&gt;&lt;keyword&gt;Elderly&lt;/keyword&gt;&lt;keyword&gt;Transtheoretical model&lt;/keyword&gt;&lt;keyword&gt;Adherence&lt;/keyword&gt;&lt;/keywords&gt;&lt;dates&gt;&lt;year&gt;2007&lt;/year&gt;&lt;pub-dates&gt;&lt;date&gt;2007/01/01/&lt;/date&gt;&lt;/pub-dates&gt;&lt;/dates&gt;&lt;isbn&gt;1090-3801&lt;/isbn&gt;&lt;urls&gt;&lt;related-urls&gt;&lt;url&gt;http://www.sciencedirect.com/science/article/pii/S1090380105001941&lt;/url&gt;&lt;/related-urls&gt;&lt;/urls&gt;&lt;electronic-resource-num&gt;https://doi.org/10.1016/j.ejpain.2005.12.009&lt;/electronic-resource-num&gt;&lt;/record&gt;&lt;/Cite&gt;&lt;/EndNote&gt;</w:instrText>
      </w:r>
      <w:r w:rsidR="00912734">
        <w:fldChar w:fldCharType="separate"/>
      </w:r>
      <w:r w:rsidR="00A5432E" w:rsidRPr="00A5432E">
        <w:rPr>
          <w:noProof/>
          <w:vertAlign w:val="superscript"/>
        </w:rPr>
        <w:t>4</w:t>
      </w:r>
      <w:r w:rsidR="00912734">
        <w:fldChar w:fldCharType="end"/>
      </w:r>
      <w:r w:rsidR="00E759C6">
        <w:t xml:space="preserve"> </w:t>
      </w:r>
      <w:r>
        <w:t xml:space="preserve"> and o</w:t>
      </w:r>
      <w:r w:rsidR="00354606">
        <w:t xml:space="preserve">ne </w:t>
      </w:r>
      <w:r>
        <w:t>lacked</w:t>
      </w:r>
      <w:r w:rsidR="00E759C6">
        <w:t xml:space="preserve"> detail of the randomisation process</w:t>
      </w:r>
      <w:r w:rsidR="00354606">
        <w:t xml:space="preserve"> </w:t>
      </w:r>
      <w:r>
        <w:t>and of</w:t>
      </w:r>
      <w:r w:rsidR="00354606">
        <w:t xml:space="preserve"> baseline dat</w:t>
      </w:r>
      <w:r w:rsidR="00052C07">
        <w:t>a</w:t>
      </w:r>
      <w:r w:rsidR="00354606">
        <w:t xml:space="preserve"> for each study group</w:t>
      </w:r>
      <w:r w:rsidR="00E1610B">
        <w:t>.</w:t>
      </w:r>
      <w:r w:rsidR="00354606">
        <w:fldChar w:fldCharType="begin"/>
      </w:r>
      <w:r w:rsidR="000941E8">
        <w:instrText xml:space="preserve"> ADDIN EN.CITE &lt;EndNote&gt;&lt;Cite&gt;&lt;Author&gt;Zacharia&lt;/Author&gt;&lt;Year&gt;2018&lt;/Year&gt;&lt;RecNum&gt;83&lt;/RecNum&gt;&lt;DisplayText&gt;&lt;style face="superscript"&gt;103&lt;/style&gt;&lt;/DisplayText&gt;&lt;record&gt;&lt;rec-number&gt;83&lt;/rec-number&gt;&lt;foreign-keys&gt;&lt;key app="EN" db-id="dfzxspwrx00eroe9e5fvxerhvsv9see0v2w2" timestamp="1604320821"&gt;83&lt;/key&gt;&lt;/foreign-keys&gt;&lt;ref-type name="Journal Article"&gt;17&lt;/ref-type&gt;&lt;contributors&gt;&lt;authors&gt;&lt;author&gt;Zacharia, S.&lt;/author&gt;&lt;author&gt;Taylor, E. L.&lt;/author&gt;&lt;author&gt;Branscum, P. W.&lt;/author&gt;&lt;author&gt;Cheney, M. K.&lt;/author&gt;&lt;author&gt;Hofford, C. W.&lt;/author&gt;&lt;author&gt;Crowson, M. &lt;/author&gt;&lt;/authors&gt;&lt;/contributors&gt;&lt;titles&gt;&lt;title&gt;Effects of a Yoga Intervention on Adults with Lower Limb Osteoarthritis: A Randomized Controlled Trial.&lt;/title&gt;&lt;secondary-title&gt;American Journal of Health Studies &lt;/secondary-title&gt;&lt;/titles&gt;&lt;volume&gt;33&lt;/volume&gt;&lt;number&gt;2&lt;/number&gt;&lt;dates&gt;&lt;year&gt;2018&lt;/year&gt;&lt;/dates&gt;&lt;urls&gt;&lt;/urls&gt;&lt;/record&gt;&lt;/Cite&gt;&lt;/EndNote&gt;</w:instrText>
      </w:r>
      <w:r w:rsidR="00354606">
        <w:fldChar w:fldCharType="separate"/>
      </w:r>
      <w:r w:rsidR="000941E8" w:rsidRPr="000941E8">
        <w:rPr>
          <w:noProof/>
          <w:vertAlign w:val="superscript"/>
        </w:rPr>
        <w:t>103</w:t>
      </w:r>
      <w:r w:rsidR="00354606">
        <w:fldChar w:fldCharType="end"/>
      </w:r>
      <w:r w:rsidR="00E759C6">
        <w:t xml:space="preserve"> </w:t>
      </w:r>
      <w:r w:rsidR="00052C07">
        <w:t xml:space="preserve">The latter </w:t>
      </w:r>
      <w:r w:rsidR="00E759C6">
        <w:t xml:space="preserve">study also </w:t>
      </w:r>
      <w:r w:rsidR="00C16F74">
        <w:t>had</w:t>
      </w:r>
      <w:r w:rsidR="00E759C6">
        <w:t xml:space="preserve"> ‘some concerns’ </w:t>
      </w:r>
      <w:r w:rsidR="00C16F74">
        <w:t>as</w:t>
      </w:r>
      <w:r w:rsidR="00E759C6">
        <w:t xml:space="preserve"> there </w:t>
      </w:r>
      <w:r w:rsidR="00C16F74">
        <w:t xml:space="preserve">was </w:t>
      </w:r>
      <w:r w:rsidR="00E759C6">
        <w:t xml:space="preserve">no information </w:t>
      </w:r>
      <w:r w:rsidR="00C16F74">
        <w:t>about</w:t>
      </w:r>
      <w:r w:rsidR="00E759C6">
        <w:t xml:space="preserve"> whether there were any deviations</w:t>
      </w:r>
      <w:r w:rsidR="00C16F74">
        <w:t xml:space="preserve"> from the intended intervention</w:t>
      </w:r>
      <w:r w:rsidR="00E759C6">
        <w:t xml:space="preserve">. </w:t>
      </w:r>
      <w:r w:rsidR="00354606">
        <w:t>No</w:t>
      </w:r>
      <w:r w:rsidR="00E759C6">
        <w:t xml:space="preserve"> stud</w:t>
      </w:r>
      <w:r w:rsidR="00DA720C">
        <w:t>ies</w:t>
      </w:r>
      <w:r w:rsidR="00E759C6">
        <w:t xml:space="preserve"> were judged as being at high risk-of-bias. </w:t>
      </w:r>
    </w:p>
    <w:p w14:paraId="0734E9BE" w14:textId="77777777" w:rsidR="00E759C6" w:rsidRDefault="00E759C6" w:rsidP="00975F2B">
      <w:pPr>
        <w:spacing w:line="480" w:lineRule="auto"/>
      </w:pPr>
    </w:p>
    <w:p w14:paraId="13F7CB82" w14:textId="77777777" w:rsidR="00E759C6" w:rsidRPr="00615F64" w:rsidRDefault="00E759C6" w:rsidP="00975F2B">
      <w:pPr>
        <w:spacing w:line="480" w:lineRule="auto"/>
        <w:rPr>
          <w:i/>
          <w:iCs/>
        </w:rPr>
      </w:pPr>
      <w:r w:rsidRPr="00615F64">
        <w:rPr>
          <w:i/>
          <w:iCs/>
        </w:rPr>
        <w:t xml:space="preserve">3.4 Meta-analysis </w:t>
      </w:r>
    </w:p>
    <w:p w14:paraId="2446F785" w14:textId="0E4A80DA" w:rsidR="00E759C6" w:rsidRDefault="00723654" w:rsidP="00975F2B">
      <w:pPr>
        <w:spacing w:line="480" w:lineRule="auto"/>
      </w:pPr>
      <w:r>
        <w:t>Twenty-one</w:t>
      </w:r>
      <w:r w:rsidR="00E759C6">
        <w:t xml:space="preserve"> post-intervention PA outcomes from </w:t>
      </w:r>
      <w:r w:rsidR="00992897">
        <w:t>19</w:t>
      </w:r>
      <w:r w:rsidR="00E759C6">
        <w:t xml:space="preserve"> studies were included in our meta-analysis; one study contained two intervention arms</w:t>
      </w:r>
      <w:r w:rsidR="00FD43EC">
        <w:t>,</w:t>
      </w:r>
      <w:r w:rsidR="00446849">
        <w:fldChar w:fldCharType="begin"/>
      </w:r>
      <w:r w:rsidR="00A5432E">
        <w:instrText xml:space="preserve"> ADDIN EN.CITE &lt;EndNote&gt;&lt;Cite&gt;&lt;Author&gt;Bieler&lt;/Author&gt;&lt;Year&gt;2017&lt;/Year&gt;&lt;RecNum&gt;70&lt;/RecNum&gt;&lt;DisplayText&gt;&lt;style face="superscript"&gt;10&lt;/style&gt;&lt;/DisplayText&gt;&lt;record&gt;&lt;rec-number&gt;70&lt;/rec-number&gt;&lt;foreign-keys&gt;&lt;key app="EN" db-id="dfzxspwrx00eroe9e5fvxerhvsv9see0v2w2" timestamp="1604319769"&gt;70&lt;/key&gt;&lt;/foreign-keys&gt;&lt;ref-type name="Journal Article"&gt;17&lt;/ref-type&gt;&lt;contributors&gt;&lt;authors&gt;&lt;author&gt;Bieler, T.&lt;/author&gt;&lt;author&gt;Siersma, V.&lt;/author&gt;&lt;author&gt;Magnusson, S. P.&lt;/author&gt;&lt;author&gt;Kjaer, M.&lt;/author&gt;&lt;author&gt;Christensen, H. E.&lt;/author&gt;&lt;author&gt;Beyer, N.&lt;/author&gt;&lt;/authors&gt;&lt;/contributors&gt;&lt;titles&gt;&lt;title&gt;In hip osteoarthritis, Nordic Walking is superior to strength training and home-based exercise for improving function&lt;/title&gt;&lt;secondary-title&gt;Scandinavian Journal of Medicine &amp;amp; Science in Sports&lt;/secondary-title&gt;&lt;/titles&gt;&lt;periodical&gt;&lt;full-title&gt;Scandinavian Journal of Medicine &amp;amp; Science in Sports&lt;/full-title&gt;&lt;/periodical&gt;&lt;pages&gt;873-886&lt;/pages&gt;&lt;volume&gt;27&lt;/volume&gt;&lt;number&gt;8&lt;/number&gt;&lt;dates&gt;&lt;year&gt;2017&lt;/year&gt;&lt;/dates&gt;&lt;isbn&gt;0905-7188&lt;/isbn&gt;&lt;urls&gt;&lt;related-urls&gt;&lt;url&gt;https://onlinelibrary.wiley.com/doi/abs/10.1111/sms.12694&lt;/url&gt;&lt;/related-urls&gt;&lt;/urls&gt;&lt;electronic-resource-num&gt;10.1111/sms.12694&lt;/electronic-resource-num&gt;&lt;/record&gt;&lt;/Cite&gt;&lt;/EndNote&gt;</w:instrText>
      </w:r>
      <w:r w:rsidR="00446849">
        <w:fldChar w:fldCharType="separate"/>
      </w:r>
      <w:r w:rsidR="00A5432E" w:rsidRPr="00A5432E">
        <w:rPr>
          <w:noProof/>
          <w:vertAlign w:val="superscript"/>
        </w:rPr>
        <w:t>10</w:t>
      </w:r>
      <w:r w:rsidR="00446849">
        <w:fldChar w:fldCharType="end"/>
      </w:r>
      <w:r w:rsidR="00E759C6">
        <w:t xml:space="preserve"> and we included two outcome measures for one study as they reported longer-term outcomes for self-report outcomes, but only post-intervention outcomes for objective outcomes</w:t>
      </w:r>
      <w:r w:rsidR="00FD43EC">
        <w:t>.</w:t>
      </w:r>
      <w:r w:rsidR="00446849">
        <w:fldChar w:fldCharType="begin"/>
      </w:r>
      <w:r w:rsidR="00A5432E">
        <w:instrText xml:space="preserve"> ADDIN EN.CITE &lt;EndNote&gt;&lt;Cite&gt;&lt;Author&gt;Bennell&lt;/Author&gt;&lt;Year&gt;2017&lt;/Year&gt;&lt;RecNum&gt;69&lt;/RecNum&gt;&lt;DisplayText&gt;&lt;style face="superscript"&gt;7&lt;/style&gt;&lt;/DisplayText&gt;&lt;record&gt;&lt;rec-number&gt;69&lt;/rec-number&gt;&lt;foreign-keys&gt;&lt;key app="EN" db-id="dfzxspwrx00eroe9e5fvxerhvsv9see0v2w2" timestamp="1604319609"&gt;69&lt;/key&gt;&lt;/foreign-keys&gt;&lt;ref-type name="Journal Article"&gt;17&lt;/ref-type&gt;&lt;contributors&gt;&lt;authors&gt;&lt;author&gt;Bennell, K.&lt;/author&gt;&lt;author&gt;Campbell, P.&lt;/author&gt;&lt;author&gt;Egerton, T.&lt;/author&gt;&lt;author&gt;Metcalf, B.&lt;/author&gt;&lt;author&gt;Kasza, J.&lt;/author&gt;&lt;author&gt;Forbes, A.&lt;/author&gt;&lt;author&gt;Bills, C.&lt;/author&gt;&lt;author&gt;Gale, J.&lt;/author&gt;&lt;author&gt;Harris, A.&lt;/author&gt;&lt;author&gt;Kolt, G. S.&lt;/author&gt;&lt;author&gt;Bunker, S. J.&lt;/author&gt;&lt;author&gt;Hunter, D. J.&lt;/author&gt;&lt;author&gt;Brand, C. A.&lt;/author&gt;&lt;author&gt;Hinman, R. S.&lt;/author&gt;&lt;/authors&gt;&lt;/contributors&gt;&lt;titles&gt;&lt;title&gt;Telephone coaching to enhance a physiotherapist-prescribed home-based physical activity program for knee osteoarthritis: A randomised clinical trial&lt;/title&gt;&lt;secondary-title&gt;Osteoarthritis and Cartilage&lt;/secondary-title&gt;&lt;/titles&gt;&lt;periodical&gt;&lt;full-title&gt;Osteoarthritis and Cartilage&lt;/full-title&gt;&lt;/periodical&gt;&lt;pages&gt;S44-S45&lt;/pages&gt;&lt;volume&gt;24&lt;/volume&gt;&lt;dates&gt;&lt;year&gt;2017&lt;/year&gt;&lt;/dates&gt;&lt;publisher&gt;Elsevier&lt;/publisher&gt;&lt;isbn&gt;1063-4584&lt;/isbn&gt;&lt;urls&gt;&lt;related-urls&gt;&lt;url&gt;https://doi.org/10.1016/j.joca.2016.01.105&lt;/url&gt;&lt;/related-urls&gt;&lt;/urls&gt;&lt;electronic-resource-num&gt;10.1016/j.joca.2016.01.105&lt;/electronic-resource-num&gt;&lt;access-date&gt;2020/11/02&lt;/access-date&gt;&lt;/record&gt;&lt;/Cite&gt;&lt;/EndNote&gt;</w:instrText>
      </w:r>
      <w:r w:rsidR="00446849">
        <w:fldChar w:fldCharType="separate"/>
      </w:r>
      <w:r w:rsidR="00A5432E" w:rsidRPr="00A5432E">
        <w:rPr>
          <w:noProof/>
          <w:vertAlign w:val="superscript"/>
        </w:rPr>
        <w:t>7</w:t>
      </w:r>
      <w:r w:rsidR="00446849">
        <w:fldChar w:fldCharType="end"/>
      </w:r>
      <w:r w:rsidR="00CB3CDE">
        <w:t xml:space="preserve"> </w:t>
      </w:r>
      <w:r w:rsidR="00E759C6">
        <w:t xml:space="preserve">Pooled data from these </w:t>
      </w:r>
      <w:r w:rsidR="00992897">
        <w:t>21</w:t>
      </w:r>
      <w:r w:rsidR="00E759C6">
        <w:t xml:space="preserve"> outcomes showed a small </w:t>
      </w:r>
      <w:r w:rsidR="00F024D0">
        <w:t xml:space="preserve">effect </w:t>
      </w:r>
      <w:r w:rsidR="00E759C6">
        <w:t xml:space="preserve">in favour of the interventions (Hedge’s g = </w:t>
      </w:r>
      <w:r w:rsidR="00D57105">
        <w:t>0.32</w:t>
      </w:r>
      <w:r w:rsidR="003178F5">
        <w:t>1</w:t>
      </w:r>
      <w:r w:rsidR="00E759C6">
        <w:t xml:space="preserve">, CI </w:t>
      </w:r>
      <w:r w:rsidR="00D57105">
        <w:t>0.13</w:t>
      </w:r>
      <w:r w:rsidR="00CD4E37">
        <w:t>6</w:t>
      </w:r>
      <w:r w:rsidR="00D57105">
        <w:t xml:space="preserve"> to 0.50</w:t>
      </w:r>
      <w:r w:rsidR="00CD4E37">
        <w:t>7</w:t>
      </w:r>
      <w:r w:rsidR="00E759C6">
        <w:t>, p = 0.00</w:t>
      </w:r>
      <w:r w:rsidR="00CB3F50">
        <w:t>1</w:t>
      </w:r>
      <w:r w:rsidR="00132FFF">
        <w:t xml:space="preserve">, </w:t>
      </w:r>
      <w:r w:rsidR="005671C1">
        <w:t xml:space="preserve">very low </w:t>
      </w:r>
      <w:r w:rsidR="00DF724B">
        <w:t>certainty</w:t>
      </w:r>
      <w:r w:rsidR="005671C1">
        <w:t xml:space="preserve"> evidence</w:t>
      </w:r>
      <w:r w:rsidR="00E759C6">
        <w:t>) (Figure</w:t>
      </w:r>
      <w:r w:rsidR="008C07BC">
        <w:t xml:space="preserve"> 3</w:t>
      </w:r>
      <w:r w:rsidR="00E759C6">
        <w:t xml:space="preserve">), with considerable heterogeneity (Q = </w:t>
      </w:r>
      <w:r w:rsidR="007C4910">
        <w:t>117.</w:t>
      </w:r>
      <w:r w:rsidR="009D25C2">
        <w:t>2834</w:t>
      </w:r>
      <w:r w:rsidR="00E759C6">
        <w:t xml:space="preserve"> p = 0.00</w:t>
      </w:r>
      <w:r w:rsidR="00215875">
        <w:t>8</w:t>
      </w:r>
      <w:r w:rsidR="00E759C6">
        <w:t>, I</w:t>
      </w:r>
      <w:r w:rsidR="00E759C6">
        <w:rPr>
          <w:vertAlign w:val="superscript"/>
        </w:rPr>
        <w:t>2</w:t>
      </w:r>
      <w:r w:rsidR="00E759C6">
        <w:t xml:space="preserve"> = 8</w:t>
      </w:r>
      <w:r w:rsidR="000739EC">
        <w:t>3</w:t>
      </w:r>
      <w:r w:rsidR="00E759C6">
        <w:t xml:space="preserve">%). </w:t>
      </w:r>
      <w:r w:rsidR="00F024D0">
        <w:t xml:space="preserve">In </w:t>
      </w:r>
      <w:r w:rsidR="00E759C6">
        <w:t>the funnel plot there was asymmetry</w:t>
      </w:r>
      <w:r w:rsidR="00F024D0">
        <w:t>,</w:t>
      </w:r>
      <w:r w:rsidR="00E759C6">
        <w:t xml:space="preserve"> with one study far to the right </w:t>
      </w:r>
      <w:r w:rsidR="00E759C6" w:rsidRPr="00AA1B41">
        <w:t>(</w:t>
      </w:r>
      <w:r w:rsidR="00E759C6" w:rsidRPr="00F024D0">
        <w:t xml:space="preserve">see </w:t>
      </w:r>
      <w:r w:rsidR="00F854CB" w:rsidRPr="00F024D0">
        <w:t xml:space="preserve">supplementary </w:t>
      </w:r>
      <w:r w:rsidR="00AA1B41" w:rsidRPr="00F024D0">
        <w:t>material</w:t>
      </w:r>
      <w:r w:rsidR="00E759C6" w:rsidRPr="00F024D0">
        <w:t>). However</w:t>
      </w:r>
      <w:r w:rsidR="00E759C6">
        <w:t xml:space="preserve">, neither </w:t>
      </w:r>
      <w:proofErr w:type="spellStart"/>
      <w:r w:rsidR="00E759C6">
        <w:t>Begg</w:t>
      </w:r>
      <w:proofErr w:type="spellEnd"/>
      <w:r w:rsidR="00E759C6">
        <w:t xml:space="preserve"> and Mazumdar’s rank correlation test (tau = </w:t>
      </w:r>
      <w:r w:rsidR="002F6751">
        <w:t>0.</w:t>
      </w:r>
      <w:r w:rsidR="00394139">
        <w:t>2</w:t>
      </w:r>
      <w:r w:rsidR="00E832E0">
        <w:t>7619</w:t>
      </w:r>
      <w:r w:rsidR="00E759C6">
        <w:t>, p = 0.</w:t>
      </w:r>
      <w:r w:rsidR="00394139">
        <w:t>0</w:t>
      </w:r>
      <w:r w:rsidR="00E832E0">
        <w:t>8</w:t>
      </w:r>
      <w:r w:rsidR="00E759C6">
        <w:t xml:space="preserve">) </w:t>
      </w:r>
      <w:r w:rsidR="00F024D0">
        <w:t>n</w:t>
      </w:r>
      <w:r w:rsidR="00E759C6">
        <w:t xml:space="preserve">or Egger’s regression test (intercept = </w:t>
      </w:r>
      <w:r w:rsidR="006E695F">
        <w:t>1.996</w:t>
      </w:r>
      <w:r w:rsidR="00E759C6">
        <w:t>, p = 0.2</w:t>
      </w:r>
      <w:r w:rsidR="003760CD">
        <w:t>61</w:t>
      </w:r>
      <w:r w:rsidR="00E759C6">
        <w:t xml:space="preserve">) were significant, demonstrating no evidence of publication bias. </w:t>
      </w:r>
      <w:r w:rsidR="00F024D0">
        <w:t>P</w:t>
      </w:r>
      <w:r w:rsidR="00E759C6">
        <w:t xml:space="preserve">ooled data from the </w:t>
      </w:r>
      <w:r w:rsidR="008E63CF">
        <w:t>12</w:t>
      </w:r>
      <w:r w:rsidR="00E759C6">
        <w:t xml:space="preserve"> studies presenting longer-term PA outcomes showed </w:t>
      </w:r>
      <w:r w:rsidR="006B2614">
        <w:t>no effect</w:t>
      </w:r>
      <w:r w:rsidR="00E759C6">
        <w:t xml:space="preserve"> (Hedge’s g = </w:t>
      </w:r>
      <w:r w:rsidR="006B2614">
        <w:t>0.197</w:t>
      </w:r>
      <w:r w:rsidR="00E759C6">
        <w:t xml:space="preserve">, CI </w:t>
      </w:r>
      <w:r w:rsidR="005057C4">
        <w:t>0.061 to 0.332</w:t>
      </w:r>
      <w:r w:rsidR="00E759C6">
        <w:t>, p = 0.00</w:t>
      </w:r>
      <w:r w:rsidR="005057C4">
        <w:t>5</w:t>
      </w:r>
      <w:r w:rsidR="00DF724B">
        <w:t>, low certainty evidence</w:t>
      </w:r>
      <w:r w:rsidR="00E759C6">
        <w:t xml:space="preserve">) (Figure </w:t>
      </w:r>
      <w:r w:rsidR="007C6C95">
        <w:t>4</w:t>
      </w:r>
      <w:r w:rsidR="00E759C6">
        <w:t xml:space="preserve">), with </w:t>
      </w:r>
      <w:r w:rsidR="00534EC1">
        <w:t xml:space="preserve">moderate </w:t>
      </w:r>
      <w:r w:rsidR="00E759C6">
        <w:t>heterogeneity (Q = 2</w:t>
      </w:r>
      <w:r w:rsidR="003E6A3A">
        <w:t>6</w:t>
      </w:r>
      <w:r w:rsidR="003E441F">
        <w:t>.85459</w:t>
      </w:r>
      <w:r w:rsidR="00E759C6">
        <w:t xml:space="preserve"> p = 0.005, I</w:t>
      </w:r>
      <w:r w:rsidR="00E759C6">
        <w:rPr>
          <w:vertAlign w:val="superscript"/>
        </w:rPr>
        <w:t>2</w:t>
      </w:r>
      <w:r w:rsidR="00E759C6">
        <w:t xml:space="preserve"> = </w:t>
      </w:r>
      <w:r w:rsidR="00A35035">
        <w:t>59</w:t>
      </w:r>
      <w:r w:rsidR="000F0550">
        <w:t>%</w:t>
      </w:r>
      <w:r w:rsidR="00E759C6">
        <w:t>). Again, there was evidence of funnel plot asymmetry</w:t>
      </w:r>
      <w:r w:rsidR="00F024D0">
        <w:t xml:space="preserve">, </w:t>
      </w:r>
      <w:r w:rsidR="00E759C6">
        <w:t>with one study far to the right</w:t>
      </w:r>
      <w:r w:rsidR="006A7C5D">
        <w:t xml:space="preserve"> </w:t>
      </w:r>
      <w:r w:rsidR="00C76EFF" w:rsidRPr="00F024D0">
        <w:lastRenderedPageBreak/>
        <w:t>(</w:t>
      </w:r>
      <w:r w:rsidR="00AA1B41" w:rsidRPr="00F024D0">
        <w:t xml:space="preserve">see </w:t>
      </w:r>
      <w:r w:rsidR="00C76EFF" w:rsidRPr="00F024D0">
        <w:t>supplementar</w:t>
      </w:r>
      <w:r w:rsidR="001A6B7D" w:rsidRPr="00F024D0">
        <w:t xml:space="preserve">y </w:t>
      </w:r>
      <w:r w:rsidR="00AA1B41" w:rsidRPr="00F024D0">
        <w:t>material</w:t>
      </w:r>
      <w:r w:rsidR="001A6B7D" w:rsidRPr="00F024D0">
        <w:t>)</w:t>
      </w:r>
      <w:r w:rsidR="00E759C6" w:rsidRPr="00F024D0">
        <w:t xml:space="preserve">. </w:t>
      </w:r>
      <w:proofErr w:type="spellStart"/>
      <w:r w:rsidR="00E759C6">
        <w:t>Begg</w:t>
      </w:r>
      <w:proofErr w:type="spellEnd"/>
      <w:r w:rsidR="00E759C6">
        <w:t xml:space="preserve"> and Mazumdar’s rank correlation (tau = 0.1</w:t>
      </w:r>
      <w:r w:rsidR="00415D65">
        <w:t>2121</w:t>
      </w:r>
      <w:r w:rsidR="00E759C6">
        <w:t>, p = 0.5</w:t>
      </w:r>
      <w:r w:rsidR="00415D65">
        <w:t>8</w:t>
      </w:r>
      <w:r w:rsidR="00E759C6">
        <w:t>) and Egger’s regression (intercept = 0.</w:t>
      </w:r>
      <w:r w:rsidR="004824FF">
        <w:t>167</w:t>
      </w:r>
      <w:r w:rsidR="00E759C6">
        <w:t>, p = 0.</w:t>
      </w:r>
      <w:r w:rsidR="00AC37E1">
        <w:t>947</w:t>
      </w:r>
      <w:r w:rsidR="00E759C6">
        <w:t xml:space="preserve">) tests were not significant. </w:t>
      </w:r>
    </w:p>
    <w:p w14:paraId="5192731F" w14:textId="0CE6AFEB" w:rsidR="00E759C6" w:rsidRPr="00974894" w:rsidRDefault="00610527" w:rsidP="00975F2B">
      <w:pPr>
        <w:spacing w:line="480" w:lineRule="auto"/>
      </w:pPr>
      <w:r>
        <w:t>M</w:t>
      </w:r>
      <w:r w:rsidR="00E759C6">
        <w:t>eta-analysis for post-intervention SB outcomes</w:t>
      </w:r>
      <w:r>
        <w:t>,</w:t>
      </w:r>
      <w:r w:rsidR="00E759C6">
        <w:t xml:space="preserve"> </w:t>
      </w:r>
      <w:r>
        <w:t xml:space="preserve">with </w:t>
      </w:r>
      <w:r w:rsidR="00E759C6">
        <w:t>three studies</w:t>
      </w:r>
      <w:r>
        <w:t>,</w:t>
      </w:r>
      <w:r w:rsidR="00E759C6">
        <w:t xml:space="preserve"> was not significant (Hedge’s g = -0.203, CI -0.702 to 0.295, P = 0.424</w:t>
      </w:r>
      <w:r w:rsidR="00F811AD">
        <w:t>, very low certainty evidence</w:t>
      </w:r>
      <w:r w:rsidR="00E759C6">
        <w:t>)</w:t>
      </w:r>
      <w:r w:rsidR="00E759C6" w:rsidRPr="00902C83">
        <w:t xml:space="preserve"> </w:t>
      </w:r>
      <w:r w:rsidR="00E759C6">
        <w:t xml:space="preserve">(Figure </w:t>
      </w:r>
      <w:r w:rsidR="001A6B7D">
        <w:t>5</w:t>
      </w:r>
      <w:r w:rsidR="00E759C6">
        <w:t>) and there was no evidence of heterogeneity (Q = 5.55 P = 0.062, I</w:t>
      </w:r>
      <w:r w:rsidR="00E759C6">
        <w:rPr>
          <w:vertAlign w:val="superscript"/>
        </w:rPr>
        <w:t>2</w:t>
      </w:r>
      <w:r w:rsidR="00E759C6">
        <w:t xml:space="preserve"> = 63.97%). There was no effect for longe</w:t>
      </w:r>
      <w:r w:rsidR="004A2CD4">
        <w:t>r-term</w:t>
      </w:r>
      <w:r w:rsidR="0093048C">
        <w:t xml:space="preserve"> follow-up</w:t>
      </w:r>
      <w:r w:rsidR="00E759C6">
        <w:t xml:space="preserve"> SB outcomes</w:t>
      </w:r>
      <w:r w:rsidR="00F71074">
        <w:t xml:space="preserve"> in </w:t>
      </w:r>
      <w:r w:rsidR="00E759C6">
        <w:t>two studies (Hedge’s g = 0.011 CI -0.183 to 0.204, P = 0.914</w:t>
      </w:r>
      <w:r w:rsidR="00F811AD">
        <w:t>, very low certainty evidence</w:t>
      </w:r>
      <w:r w:rsidR="00E759C6">
        <w:t>)</w:t>
      </w:r>
      <w:r w:rsidR="00E759C6" w:rsidRPr="00902C83">
        <w:t xml:space="preserve"> </w:t>
      </w:r>
      <w:r w:rsidR="00E759C6">
        <w:t xml:space="preserve">(Figure </w:t>
      </w:r>
      <w:r w:rsidR="004F34F8">
        <w:t>6</w:t>
      </w:r>
      <w:r w:rsidR="00E759C6">
        <w:t>), nor was there significant heterogeneity (Q = 0.379 P = 0.538, I</w:t>
      </w:r>
      <w:r w:rsidR="00E759C6">
        <w:rPr>
          <w:vertAlign w:val="superscript"/>
        </w:rPr>
        <w:t xml:space="preserve">2 </w:t>
      </w:r>
      <w:r w:rsidR="00E759C6">
        <w:t xml:space="preserve">= 0%). </w:t>
      </w:r>
      <w:r>
        <w:t>Table 2 presents a</w:t>
      </w:r>
      <w:r w:rsidR="00E759C6">
        <w:t>ll meta-analys</w:t>
      </w:r>
      <w:r w:rsidR="006A7C5D">
        <w:t>e</w:t>
      </w:r>
      <w:r w:rsidR="00E759C6">
        <w:t>s. Due to the small number of studies in both SB analyses, we did not test for publication bias.</w:t>
      </w:r>
      <w:r w:rsidR="00AF4EA7">
        <w:t xml:space="preserve"> </w:t>
      </w:r>
      <w:r w:rsidR="00E759C6">
        <w:t xml:space="preserve">See table </w:t>
      </w:r>
      <w:r w:rsidR="00B27F81">
        <w:t>3</w:t>
      </w:r>
      <w:r w:rsidR="00E759C6">
        <w:t xml:space="preserve"> for GRADE ratings</w:t>
      </w:r>
      <w:r w:rsidR="00E2242C">
        <w:t xml:space="preserve"> and justification for ratings</w:t>
      </w:r>
      <w:r w:rsidR="00E759C6">
        <w:t xml:space="preserve">. </w:t>
      </w:r>
    </w:p>
    <w:p w14:paraId="7A5742E0" w14:textId="77777777" w:rsidR="00E759C6" w:rsidRDefault="00E759C6" w:rsidP="00975F2B">
      <w:pPr>
        <w:spacing w:line="480" w:lineRule="auto"/>
        <w:rPr>
          <w:i/>
          <w:iCs/>
        </w:rPr>
      </w:pPr>
      <w:r>
        <w:rPr>
          <w:i/>
          <w:iCs/>
        </w:rPr>
        <w:t>3.4.1 Sensitivity analysis</w:t>
      </w:r>
    </w:p>
    <w:p w14:paraId="00AD8AAF" w14:textId="3DD3C21C" w:rsidR="00E759C6" w:rsidRDefault="006131D9" w:rsidP="00975F2B">
      <w:pPr>
        <w:spacing w:line="480" w:lineRule="auto"/>
        <w:rPr>
          <w:i/>
          <w:iCs/>
        </w:rPr>
      </w:pPr>
      <w:r>
        <w:t>There was a</w:t>
      </w:r>
      <w:r w:rsidR="00E759C6">
        <w:t xml:space="preserve"> marginally smaller </w:t>
      </w:r>
      <w:r w:rsidR="00014C5D">
        <w:t>effect</w:t>
      </w:r>
      <w:r w:rsidR="00E759C6">
        <w:t xml:space="preserve"> for studies with low risk-of-bias at post-intervention for PA (Hedge’s g = 0.2</w:t>
      </w:r>
      <w:r w:rsidR="00E83206">
        <w:t>5</w:t>
      </w:r>
      <w:r w:rsidR="009D0624">
        <w:t>7</w:t>
      </w:r>
      <w:r w:rsidR="00E759C6">
        <w:t xml:space="preserve">, CI </w:t>
      </w:r>
      <w:r w:rsidR="00E83206">
        <w:t>0.11</w:t>
      </w:r>
      <w:r w:rsidR="003310EB">
        <w:t>5</w:t>
      </w:r>
      <w:r w:rsidR="00E83206">
        <w:t xml:space="preserve"> to 0.39</w:t>
      </w:r>
      <w:r w:rsidR="003310EB">
        <w:t>9</w:t>
      </w:r>
      <w:r w:rsidR="00E759C6">
        <w:t xml:space="preserve">, p </w:t>
      </w:r>
      <w:r w:rsidR="00D17E9E">
        <w:t>&lt;</w:t>
      </w:r>
      <w:r w:rsidR="00E759C6">
        <w:t xml:space="preserve"> 0.00</w:t>
      </w:r>
      <w:r w:rsidR="00D17E9E">
        <w:t>1</w:t>
      </w:r>
      <w:r w:rsidR="00E759C6">
        <w:t>), with substantial heterogeneity (Q = 42.</w:t>
      </w:r>
      <w:r w:rsidR="003955C0">
        <w:t>305</w:t>
      </w:r>
      <w:r w:rsidR="00E759C6">
        <w:t xml:space="preserve"> p &lt; 0.001, I</w:t>
      </w:r>
      <w:r w:rsidR="00E759C6">
        <w:rPr>
          <w:vertAlign w:val="superscript"/>
        </w:rPr>
        <w:t xml:space="preserve">2 </w:t>
      </w:r>
      <w:r w:rsidR="00E759C6">
        <w:t xml:space="preserve">= </w:t>
      </w:r>
      <w:r w:rsidR="008272DD">
        <w:t>64.</w:t>
      </w:r>
      <w:r w:rsidR="00A52F41">
        <w:t>54</w:t>
      </w:r>
      <w:r w:rsidR="00E759C6">
        <w:t>%). The</w:t>
      </w:r>
      <w:r w:rsidR="00890BF1">
        <w:t>re</w:t>
      </w:r>
      <w:r w:rsidR="00BB74F8">
        <w:t xml:space="preserve"> was a small effect size</w:t>
      </w:r>
      <w:r w:rsidR="00E759C6">
        <w:t xml:space="preserve"> for PA at longer-term follow-up for studies with low risk-of-bias (Hedge’s g = 0.</w:t>
      </w:r>
      <w:r w:rsidR="00FC488F">
        <w:t>202</w:t>
      </w:r>
      <w:r w:rsidR="00E759C6">
        <w:t xml:space="preserve">, CI </w:t>
      </w:r>
      <w:r w:rsidR="00FC488F">
        <w:t xml:space="preserve">0.045 to </w:t>
      </w:r>
      <w:r w:rsidR="00BB5634">
        <w:t>0.360</w:t>
      </w:r>
      <w:r w:rsidR="00E759C6">
        <w:t xml:space="preserve">, p = </w:t>
      </w:r>
      <w:r w:rsidR="00BB5634">
        <w:t>0.012</w:t>
      </w:r>
      <w:r w:rsidR="00E759C6">
        <w:t xml:space="preserve">), and heterogeneity </w:t>
      </w:r>
      <w:r w:rsidR="007B4F09">
        <w:t xml:space="preserve">was </w:t>
      </w:r>
      <w:r w:rsidR="00E759C6">
        <w:t>substantial (Q = 2</w:t>
      </w:r>
      <w:r w:rsidR="002B7003">
        <w:t>6.71611</w:t>
      </w:r>
      <w:r w:rsidR="00E759C6">
        <w:t xml:space="preserve"> p = 0.00</w:t>
      </w:r>
      <w:r w:rsidR="003040BE">
        <w:t>2</w:t>
      </w:r>
      <w:r w:rsidR="00E759C6">
        <w:t>, I</w:t>
      </w:r>
      <w:r w:rsidR="00E759C6">
        <w:rPr>
          <w:vertAlign w:val="superscript"/>
        </w:rPr>
        <w:t>2</w:t>
      </w:r>
      <w:r w:rsidR="00E759C6">
        <w:t xml:space="preserve"> = </w:t>
      </w:r>
      <w:r w:rsidR="00FD5CE9">
        <w:t>66.31</w:t>
      </w:r>
      <w:r w:rsidR="00E759C6">
        <w:t xml:space="preserve">%). We did not perform a sensitivity analysis for SB outcomes as all studies were judged as low risk-of-bias. </w:t>
      </w:r>
    </w:p>
    <w:p w14:paraId="1CAE0011" w14:textId="77777777" w:rsidR="00E759C6" w:rsidRDefault="00E759C6" w:rsidP="00975F2B">
      <w:pPr>
        <w:spacing w:line="480" w:lineRule="auto"/>
        <w:rPr>
          <w:i/>
          <w:iCs/>
        </w:rPr>
      </w:pPr>
      <w:r w:rsidRPr="00902C83">
        <w:rPr>
          <w:i/>
          <w:iCs/>
        </w:rPr>
        <w:t>3.4.</w:t>
      </w:r>
      <w:r>
        <w:rPr>
          <w:i/>
          <w:iCs/>
        </w:rPr>
        <w:t>2</w:t>
      </w:r>
      <w:r w:rsidRPr="00902C83">
        <w:rPr>
          <w:i/>
          <w:iCs/>
        </w:rPr>
        <w:t xml:space="preserve"> Subgroup</w:t>
      </w:r>
      <w:r>
        <w:rPr>
          <w:i/>
          <w:iCs/>
        </w:rPr>
        <w:t xml:space="preserve"> analysis</w:t>
      </w:r>
    </w:p>
    <w:p w14:paraId="5A455142" w14:textId="63E1ED93" w:rsidR="00E759C6" w:rsidRPr="00967490" w:rsidRDefault="00E759C6" w:rsidP="00975F2B">
      <w:pPr>
        <w:spacing w:line="480" w:lineRule="auto"/>
      </w:pPr>
      <w:r>
        <w:t>Subgroup analysis was performed only for post-intervention PA outcomes</w:t>
      </w:r>
      <w:r w:rsidR="00AC67B5">
        <w:t xml:space="preserve"> (see table 2)</w:t>
      </w:r>
      <w:r>
        <w:t xml:space="preserve">, as there were insufficient studies for </w:t>
      </w:r>
      <w:r w:rsidR="008B68A2">
        <w:t>longe</w:t>
      </w:r>
      <w:r w:rsidR="00E90494">
        <w:t>r-term</w:t>
      </w:r>
      <w:r w:rsidR="008B68A2">
        <w:t xml:space="preserve"> follow-up</w:t>
      </w:r>
      <w:r>
        <w:t xml:space="preserve"> outcomes. </w:t>
      </w:r>
      <w:r w:rsidR="00AC67B5">
        <w:t>S</w:t>
      </w:r>
      <w:r>
        <w:t xml:space="preserve">tudies containing </w:t>
      </w:r>
      <w:r w:rsidR="00C67FDD">
        <w:t xml:space="preserve">only </w:t>
      </w:r>
      <w:r>
        <w:t xml:space="preserve">self-report outcomes had a larger but still small </w:t>
      </w:r>
      <w:r w:rsidR="00B61478">
        <w:t>effect size</w:t>
      </w:r>
      <w:r>
        <w:t xml:space="preserve"> (Hedge’s g = 0.3</w:t>
      </w:r>
      <w:r w:rsidR="0073079E">
        <w:t>50</w:t>
      </w:r>
      <w:r>
        <w:t xml:space="preserve">, CI </w:t>
      </w:r>
      <w:r w:rsidR="00F358D5">
        <w:t>0.11</w:t>
      </w:r>
      <w:r w:rsidR="00995793">
        <w:t>3</w:t>
      </w:r>
      <w:r w:rsidR="00F358D5">
        <w:t xml:space="preserve"> to 0.5</w:t>
      </w:r>
      <w:r w:rsidR="00995793">
        <w:t>86</w:t>
      </w:r>
      <w:r>
        <w:t>, p = 0.0</w:t>
      </w:r>
      <w:r w:rsidR="00AD67DF">
        <w:t>0</w:t>
      </w:r>
      <w:r w:rsidR="00995793">
        <w:t>4</w:t>
      </w:r>
      <w:r>
        <w:t>)</w:t>
      </w:r>
      <w:r w:rsidR="00C67FDD">
        <w:t>;</w:t>
      </w:r>
      <w:r w:rsidR="007F68C3">
        <w:t xml:space="preserve"> interventions</w:t>
      </w:r>
      <w:r w:rsidR="00DD319A">
        <w:t xml:space="preserve"> consisting of PA and education showed </w:t>
      </w:r>
      <w:r w:rsidR="009E6E61">
        <w:t>the highest effect size</w:t>
      </w:r>
      <w:r w:rsidR="00953289">
        <w:t>,</w:t>
      </w:r>
      <w:r w:rsidR="00FD72CE">
        <w:t xml:space="preserve"> which was a medium effect</w:t>
      </w:r>
      <w:r w:rsidR="00FD4FE2">
        <w:t xml:space="preserve"> (</w:t>
      </w:r>
      <w:r w:rsidR="001E6FD9">
        <w:t xml:space="preserve">Hedge’s g = </w:t>
      </w:r>
      <w:r w:rsidR="00FD4FE2">
        <w:t xml:space="preserve">0.749, CI 0.003 to </w:t>
      </w:r>
      <w:r w:rsidR="001E6FD9">
        <w:t>1.495, p = 0.049)</w:t>
      </w:r>
      <w:r w:rsidR="00FD72CE">
        <w:t>;</w:t>
      </w:r>
      <w:r>
        <w:t xml:space="preserve"> non-self-selected PA was the only type of PA that showed any effect (Hedge’s g = </w:t>
      </w:r>
      <w:r w:rsidR="004C7B55">
        <w:t>0.38</w:t>
      </w:r>
      <w:r w:rsidR="0016026A">
        <w:t>4</w:t>
      </w:r>
      <w:r>
        <w:t xml:space="preserve">, CI </w:t>
      </w:r>
      <w:r w:rsidR="004C7B55">
        <w:t>0.1</w:t>
      </w:r>
      <w:r w:rsidR="0016026A">
        <w:t>58</w:t>
      </w:r>
      <w:r w:rsidR="004C7B55">
        <w:t xml:space="preserve"> to 0.6</w:t>
      </w:r>
      <w:r w:rsidR="00B65835">
        <w:t>10</w:t>
      </w:r>
      <w:r>
        <w:t>, p = 0.00</w:t>
      </w:r>
      <w:r w:rsidR="0049270B">
        <w:t>1</w:t>
      </w:r>
      <w:r>
        <w:t>)</w:t>
      </w:r>
      <w:r w:rsidR="00C67FDD">
        <w:t>;</w:t>
      </w:r>
      <w:r>
        <w:t xml:space="preserve"> a combination of supervised and unsupervised PA showed the largest </w:t>
      </w:r>
      <w:r w:rsidR="00B61478">
        <w:t>effect size</w:t>
      </w:r>
      <w:r>
        <w:t xml:space="preserve">, although this remained small (Hedge’s g = </w:t>
      </w:r>
      <w:r>
        <w:lastRenderedPageBreak/>
        <w:t>0.44</w:t>
      </w:r>
      <w:r w:rsidR="00B65835">
        <w:t>7</w:t>
      </w:r>
      <w:r>
        <w:t>, CI 0.13</w:t>
      </w:r>
      <w:r w:rsidR="00361A32">
        <w:t>0</w:t>
      </w:r>
      <w:r>
        <w:t xml:space="preserve"> to 0.7</w:t>
      </w:r>
      <w:r w:rsidR="00361A32">
        <w:t>64</w:t>
      </w:r>
      <w:r>
        <w:t>, p = 0.00</w:t>
      </w:r>
      <w:r w:rsidR="00361A32">
        <w:t>6</w:t>
      </w:r>
      <w:r>
        <w:t xml:space="preserve">) and a combination of individual and group-based intervention delivery methods showed the highest </w:t>
      </w:r>
      <w:r w:rsidR="00B61478">
        <w:t>effect size</w:t>
      </w:r>
      <w:r>
        <w:t>, although this also remained small (Hedge’s g = 0.4</w:t>
      </w:r>
      <w:r w:rsidR="00B82EFE">
        <w:t>91</w:t>
      </w:r>
      <w:r>
        <w:t>, CI 0.0</w:t>
      </w:r>
      <w:r w:rsidR="00B82EFE">
        <w:t>54</w:t>
      </w:r>
      <w:r>
        <w:t xml:space="preserve"> to 0.9</w:t>
      </w:r>
      <w:r w:rsidR="00B82EFE">
        <w:t>27</w:t>
      </w:r>
      <w:r>
        <w:t>, p = 0.02</w:t>
      </w:r>
      <w:r w:rsidR="00374E4B">
        <w:t>8</w:t>
      </w:r>
      <w:r>
        <w:t xml:space="preserve">). </w:t>
      </w:r>
    </w:p>
    <w:p w14:paraId="304B4873" w14:textId="31A571E4" w:rsidR="00E759C6" w:rsidRDefault="00E759C6" w:rsidP="00975F2B">
      <w:pPr>
        <w:spacing w:line="480" w:lineRule="auto"/>
        <w:rPr>
          <w:i/>
          <w:iCs/>
        </w:rPr>
      </w:pPr>
      <w:r w:rsidRPr="00122D67">
        <w:rPr>
          <w:i/>
          <w:iCs/>
        </w:rPr>
        <w:t>3.4.3 Adjustment for publication bias</w:t>
      </w:r>
      <w:r w:rsidR="00B770A8">
        <w:rPr>
          <w:i/>
          <w:iCs/>
        </w:rPr>
        <w:t xml:space="preserve"> and fail-safe number of studies</w:t>
      </w:r>
    </w:p>
    <w:p w14:paraId="5327427C" w14:textId="6D63FAEA" w:rsidR="00E759C6" w:rsidRPr="00110657" w:rsidRDefault="00EC7F1C" w:rsidP="00975F2B">
      <w:pPr>
        <w:spacing w:line="480" w:lineRule="auto"/>
      </w:pPr>
      <w:r>
        <w:t>Several</w:t>
      </w:r>
      <w:r w:rsidR="00E759C6" w:rsidRPr="00C96A07">
        <w:t xml:space="preserve"> analyses were adjusted for publication bias (see table </w:t>
      </w:r>
      <w:r w:rsidR="00930311">
        <w:t>2</w:t>
      </w:r>
      <w:r w:rsidR="00E759C6" w:rsidRPr="00C96A07">
        <w:t xml:space="preserve">). </w:t>
      </w:r>
      <w:r w:rsidR="007E70CD">
        <w:t>The majority of</w:t>
      </w:r>
      <w:r w:rsidR="00E759C6" w:rsidRPr="00C96A07">
        <w:t xml:space="preserve"> the adjusted analyses originally underestimated the </w:t>
      </w:r>
      <w:r w:rsidR="005051C1">
        <w:t>effect sizes</w:t>
      </w:r>
      <w:r w:rsidR="00E759C6">
        <w:t xml:space="preserve">. </w:t>
      </w:r>
      <w:r w:rsidR="00EB36C2">
        <w:t xml:space="preserve">For our main </w:t>
      </w:r>
      <w:r w:rsidR="004035CC">
        <w:t>meta-</w:t>
      </w:r>
      <w:r w:rsidR="00EB36C2">
        <w:t xml:space="preserve">analysis, </w:t>
      </w:r>
      <w:r w:rsidR="004035CC">
        <w:t xml:space="preserve">the </w:t>
      </w:r>
      <w:r w:rsidR="005051C1">
        <w:t>effect</w:t>
      </w:r>
      <w:r w:rsidR="004035CC">
        <w:t xml:space="preserve"> remained small after adjustment </w:t>
      </w:r>
      <w:r w:rsidR="00946801">
        <w:t xml:space="preserve">for post-intervention </w:t>
      </w:r>
      <w:r w:rsidR="00C0433E">
        <w:t xml:space="preserve">PA outcomes </w:t>
      </w:r>
      <w:r w:rsidR="00946801">
        <w:t xml:space="preserve">and </w:t>
      </w:r>
      <w:r w:rsidR="007212BF">
        <w:t xml:space="preserve">increased to a small effect </w:t>
      </w:r>
      <w:r w:rsidR="00C0433E">
        <w:t xml:space="preserve">for </w:t>
      </w:r>
      <w:r w:rsidR="00946801">
        <w:t>long</w:t>
      </w:r>
      <w:r w:rsidR="00890149">
        <w:t>e</w:t>
      </w:r>
      <w:r w:rsidR="00C0433E">
        <w:t>r-term</w:t>
      </w:r>
      <w:r w:rsidR="00890149">
        <w:t xml:space="preserve"> follow-up</w:t>
      </w:r>
      <w:r w:rsidR="00946801">
        <w:t xml:space="preserve"> PA</w:t>
      </w:r>
      <w:r w:rsidR="008C75E6">
        <w:t xml:space="preserve"> outcomes. </w:t>
      </w:r>
      <w:r w:rsidR="002918AF">
        <w:t xml:space="preserve">Post-intervention SB was unchanged after adjustment and </w:t>
      </w:r>
      <w:r w:rsidR="00D82C21">
        <w:t>longe</w:t>
      </w:r>
      <w:r w:rsidR="00E8239D">
        <w:t>st</w:t>
      </w:r>
      <w:r w:rsidR="00D82C21">
        <w:t xml:space="preserve"> follow-up for SB had too few studies to be adjusted. </w:t>
      </w:r>
      <w:r w:rsidR="00E759C6">
        <w:t xml:space="preserve">The fail-safe number of studies needed to nullify the </w:t>
      </w:r>
      <w:r w:rsidR="005051C1">
        <w:t>effect</w:t>
      </w:r>
      <w:r w:rsidR="00E759C6">
        <w:t xml:space="preserve"> was high for post-intervention PA outcomes (N = </w:t>
      </w:r>
      <w:r w:rsidR="00FA5E76">
        <w:t>30</w:t>
      </w:r>
      <w:r w:rsidR="00374E4B">
        <w:t>2</w:t>
      </w:r>
      <w:r w:rsidR="00E759C6">
        <w:t>)</w:t>
      </w:r>
      <w:r w:rsidR="00C96A07">
        <w:t>.</w:t>
      </w:r>
    </w:p>
    <w:p w14:paraId="242E7FAB" w14:textId="0D567C4C" w:rsidR="00E759C6" w:rsidRDefault="00E759C6" w:rsidP="00975F2B">
      <w:pPr>
        <w:spacing w:line="480" w:lineRule="auto"/>
        <w:rPr>
          <w:i/>
          <w:iCs/>
        </w:rPr>
      </w:pPr>
      <w:r w:rsidRPr="008E1CEF">
        <w:rPr>
          <w:i/>
          <w:iCs/>
        </w:rPr>
        <w:t xml:space="preserve">3.4.4 Meta-regression </w:t>
      </w:r>
      <w:r w:rsidR="00072519">
        <w:rPr>
          <w:i/>
          <w:iCs/>
        </w:rPr>
        <w:t>for physical activity outcomes</w:t>
      </w:r>
    </w:p>
    <w:p w14:paraId="26E476D3" w14:textId="71B8D2C3" w:rsidR="00E759C6" w:rsidRDefault="00E759C6" w:rsidP="00975F2B">
      <w:pPr>
        <w:spacing w:line="480" w:lineRule="auto"/>
      </w:pPr>
      <w:r>
        <w:t xml:space="preserve">The number of sessions did not moderate the </w:t>
      </w:r>
      <w:r w:rsidR="005051C1">
        <w:t>effect size</w:t>
      </w:r>
      <w:r>
        <w:t xml:space="preserve"> of interventions at post-intervention (</w:t>
      </w:r>
      <w:r w:rsidR="00647A42" w:rsidRPr="00EC7F1C">
        <w:rPr>
          <w:rFonts w:cstheme="minorHAnsi"/>
          <w:sz w:val="18"/>
          <w:szCs w:val="18"/>
        </w:rPr>
        <w:t>β</w:t>
      </w:r>
      <w:r w:rsidR="00647A42" w:rsidRPr="000C02E6">
        <w:t xml:space="preserve"> </w:t>
      </w:r>
      <w:r w:rsidR="00647A42">
        <w:t xml:space="preserve">= </w:t>
      </w:r>
      <w:r w:rsidR="00D2146C">
        <w:t>0.021</w:t>
      </w:r>
      <w:r w:rsidR="004F41F2">
        <w:t>6</w:t>
      </w:r>
      <w:r w:rsidR="001F0205">
        <w:t xml:space="preserve">, </w:t>
      </w:r>
      <w:r w:rsidR="00D2146C">
        <w:t xml:space="preserve">CI </w:t>
      </w:r>
      <w:r w:rsidR="00935ACB">
        <w:t>-0.05</w:t>
      </w:r>
      <w:r w:rsidR="004F41F2">
        <w:t>20</w:t>
      </w:r>
      <w:r w:rsidR="00935ACB">
        <w:t xml:space="preserve"> to 0.09</w:t>
      </w:r>
      <w:r w:rsidR="004F41F2">
        <w:t>52</w:t>
      </w:r>
      <w:r w:rsidR="001F0205">
        <w:t>, p = 0.</w:t>
      </w:r>
      <w:r w:rsidR="00004671">
        <w:t>5</w:t>
      </w:r>
      <w:r w:rsidR="00DD10B4">
        <w:t>7</w:t>
      </w:r>
      <w:r w:rsidR="00F87B19">
        <w:t xml:space="preserve">, </w:t>
      </w:r>
      <w:r>
        <w:t>R</w:t>
      </w:r>
      <w:r>
        <w:rPr>
          <w:vertAlign w:val="superscript"/>
        </w:rPr>
        <w:t>2</w:t>
      </w:r>
      <w:r>
        <w:t xml:space="preserve"> = 0.00) </w:t>
      </w:r>
      <w:r w:rsidR="00F16540">
        <w:t>or</w:t>
      </w:r>
      <w:r>
        <w:t xml:space="preserve"> at longer-term follow-up </w:t>
      </w:r>
      <w:r w:rsidRPr="00B41C23">
        <w:t>(</w:t>
      </w:r>
      <w:r w:rsidR="000C02E6" w:rsidRPr="00EC7F1C">
        <w:rPr>
          <w:rFonts w:cstheme="minorHAnsi"/>
          <w:sz w:val="18"/>
          <w:szCs w:val="18"/>
        </w:rPr>
        <w:t>β</w:t>
      </w:r>
      <w:r w:rsidR="000C02E6">
        <w:t xml:space="preserve"> </w:t>
      </w:r>
      <w:r w:rsidR="00D768FE">
        <w:t xml:space="preserve">= </w:t>
      </w:r>
      <w:r w:rsidR="004075FA">
        <w:t>0.0267</w:t>
      </w:r>
      <w:r w:rsidR="00D768FE">
        <w:t xml:space="preserve">, CI </w:t>
      </w:r>
      <w:r w:rsidR="004075FA">
        <w:t>-0.0126 to 0.0659</w:t>
      </w:r>
      <w:r w:rsidR="00D768FE">
        <w:t xml:space="preserve">, p = </w:t>
      </w:r>
      <w:r w:rsidR="00085B6A">
        <w:t>18</w:t>
      </w:r>
      <w:r w:rsidR="00B41C23">
        <w:t xml:space="preserve">, </w:t>
      </w:r>
      <w:r>
        <w:t>R</w:t>
      </w:r>
      <w:r>
        <w:rPr>
          <w:vertAlign w:val="superscript"/>
        </w:rPr>
        <w:t>2</w:t>
      </w:r>
      <w:r>
        <w:t xml:space="preserve"> = </w:t>
      </w:r>
      <w:r w:rsidR="00085B6A">
        <w:t>0.12</w:t>
      </w:r>
      <w:r>
        <w:t xml:space="preserve">). A summary of the meta-regression outcomes is presented in table </w:t>
      </w:r>
      <w:r w:rsidR="00C47F7E">
        <w:t>4</w:t>
      </w:r>
      <w:r>
        <w:t xml:space="preserve">. The meta-regression outcomes for number of BCTs is described in section 3.5. </w:t>
      </w:r>
    </w:p>
    <w:p w14:paraId="25AF3CDE" w14:textId="77777777" w:rsidR="00E759C6" w:rsidRDefault="00E759C6" w:rsidP="00975F2B">
      <w:pPr>
        <w:spacing w:line="480" w:lineRule="auto"/>
      </w:pPr>
    </w:p>
    <w:p w14:paraId="4EBEDDAD" w14:textId="77777777" w:rsidR="00E759C6" w:rsidRPr="00F5451A" w:rsidRDefault="00E759C6" w:rsidP="00975F2B">
      <w:pPr>
        <w:spacing w:line="480" w:lineRule="auto"/>
        <w:rPr>
          <w:i/>
          <w:iCs/>
        </w:rPr>
      </w:pPr>
      <w:r w:rsidRPr="00F5451A">
        <w:rPr>
          <w:i/>
          <w:iCs/>
        </w:rPr>
        <w:t xml:space="preserve">3.5 Behaviour Change Techniques </w:t>
      </w:r>
    </w:p>
    <w:p w14:paraId="0B4B0533" w14:textId="0904340A" w:rsidR="00E759C6" w:rsidRPr="004E656E" w:rsidRDefault="00E759C6" w:rsidP="00975F2B">
      <w:pPr>
        <w:spacing w:before="100" w:beforeAutospacing="1" w:after="100" w:afterAutospacing="1" w:line="480" w:lineRule="auto"/>
        <w:rPr>
          <w:color w:val="000000"/>
        </w:rPr>
      </w:pPr>
      <w:r>
        <w:rPr>
          <w:color w:val="000000"/>
        </w:rPr>
        <w:t>N</w:t>
      </w:r>
      <w:r w:rsidRPr="004E656E">
        <w:rPr>
          <w:color w:val="000000"/>
        </w:rPr>
        <w:t xml:space="preserve">one of the studies referred to the </w:t>
      </w:r>
      <w:r w:rsidR="0003021D">
        <w:rPr>
          <w:color w:val="000000"/>
        </w:rPr>
        <w:t xml:space="preserve">intervention </w:t>
      </w:r>
      <w:r w:rsidRPr="004E656E">
        <w:rPr>
          <w:color w:val="000000"/>
        </w:rPr>
        <w:t>contents as BCTs or referred to the BCT taxonomy</w:t>
      </w:r>
      <w:r>
        <w:rPr>
          <w:color w:val="000000"/>
        </w:rPr>
        <w:t xml:space="preserve"> (BCTT), so all interventions were coded using </w:t>
      </w:r>
      <w:r w:rsidR="00D202EA">
        <w:rPr>
          <w:color w:val="000000"/>
        </w:rPr>
        <w:t>the B</w:t>
      </w:r>
      <w:r w:rsidR="00BC1607">
        <w:rPr>
          <w:color w:val="000000"/>
        </w:rPr>
        <w:t>CT</w:t>
      </w:r>
      <w:r w:rsidR="00C90DEA">
        <w:rPr>
          <w:color w:val="000000"/>
        </w:rPr>
        <w:t xml:space="preserve"> Taxonomy version one</w:t>
      </w:r>
      <w:r w:rsidR="003C3A3E">
        <w:rPr>
          <w:color w:val="000000"/>
        </w:rPr>
        <w:fldChar w:fldCharType="begin"/>
      </w:r>
      <w:r w:rsidR="000941E8">
        <w:rPr>
          <w:color w:val="000000"/>
        </w:rPr>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3C3A3E">
        <w:rPr>
          <w:color w:val="000000"/>
        </w:rPr>
        <w:fldChar w:fldCharType="separate"/>
      </w:r>
      <w:r w:rsidR="000941E8" w:rsidRPr="000941E8">
        <w:rPr>
          <w:noProof/>
          <w:color w:val="000000"/>
          <w:vertAlign w:val="superscript"/>
        </w:rPr>
        <w:t>60</w:t>
      </w:r>
      <w:r w:rsidR="003C3A3E">
        <w:rPr>
          <w:color w:val="000000"/>
        </w:rPr>
        <w:fldChar w:fldCharType="end"/>
      </w:r>
      <w:r>
        <w:rPr>
          <w:color w:val="000000"/>
        </w:rPr>
        <w:t xml:space="preserve"> to extract BCTs. </w:t>
      </w:r>
    </w:p>
    <w:p w14:paraId="581336B7" w14:textId="123FBB08" w:rsidR="00E759C6" w:rsidRPr="00C5123B" w:rsidRDefault="00E759C6" w:rsidP="00975F2B">
      <w:pPr>
        <w:spacing w:before="100" w:beforeAutospacing="1" w:after="100" w:afterAutospacing="1" w:line="480" w:lineRule="auto"/>
        <w:rPr>
          <w:color w:val="FF0000"/>
        </w:rPr>
      </w:pPr>
      <w:r>
        <w:rPr>
          <w:color w:val="000000"/>
        </w:rPr>
        <w:t>A</w:t>
      </w:r>
      <w:r w:rsidRPr="004E656E">
        <w:rPr>
          <w:color w:val="000000"/>
        </w:rPr>
        <w:t xml:space="preserve"> total </w:t>
      </w:r>
      <w:r w:rsidR="0003021D">
        <w:rPr>
          <w:color w:val="000000"/>
        </w:rPr>
        <w:t xml:space="preserve">of </w:t>
      </w:r>
      <w:r w:rsidR="00334AD6">
        <w:rPr>
          <w:color w:val="000000"/>
        </w:rPr>
        <w:t>219</w:t>
      </w:r>
      <w:r w:rsidRPr="004E656E">
        <w:rPr>
          <w:color w:val="000000"/>
        </w:rPr>
        <w:t xml:space="preserve"> BCTs </w:t>
      </w:r>
      <w:r>
        <w:rPr>
          <w:color w:val="000000"/>
        </w:rPr>
        <w:t xml:space="preserve">was </w:t>
      </w:r>
      <w:r w:rsidRPr="004E656E">
        <w:rPr>
          <w:color w:val="000000"/>
        </w:rPr>
        <w:t xml:space="preserve">delivered to </w:t>
      </w:r>
      <w:r>
        <w:rPr>
          <w:color w:val="000000"/>
        </w:rPr>
        <w:t xml:space="preserve">PA and SB </w:t>
      </w:r>
      <w:r w:rsidRPr="004E656E">
        <w:rPr>
          <w:color w:val="000000"/>
        </w:rPr>
        <w:t>intervention and control groups</w:t>
      </w:r>
      <w:r w:rsidR="0003021D">
        <w:rPr>
          <w:color w:val="000000"/>
        </w:rPr>
        <w:t>;</w:t>
      </w:r>
      <w:r w:rsidRPr="004E656E">
        <w:rPr>
          <w:color w:val="000000"/>
        </w:rPr>
        <w:t xml:space="preserve"> </w:t>
      </w:r>
      <w:r>
        <w:rPr>
          <w:color w:val="000000"/>
        </w:rPr>
        <w:t>1</w:t>
      </w:r>
      <w:r w:rsidR="00656B2E">
        <w:rPr>
          <w:color w:val="000000"/>
        </w:rPr>
        <w:t>77</w:t>
      </w:r>
      <w:r w:rsidRPr="004E656E">
        <w:rPr>
          <w:color w:val="000000"/>
        </w:rPr>
        <w:t xml:space="preserve"> were delivered to the intervention group</w:t>
      </w:r>
      <w:r>
        <w:rPr>
          <w:color w:val="000000"/>
        </w:rPr>
        <w:t>s</w:t>
      </w:r>
      <w:r w:rsidRPr="004E656E">
        <w:rPr>
          <w:color w:val="000000"/>
        </w:rPr>
        <w:t xml:space="preserve"> only.</w:t>
      </w:r>
      <w:r>
        <w:rPr>
          <w:color w:val="000000"/>
        </w:rPr>
        <w:t xml:space="preserve"> </w:t>
      </w:r>
      <w:r w:rsidR="0003021D">
        <w:rPr>
          <w:color w:val="000000"/>
        </w:rPr>
        <w:t>In the interventions, t</w:t>
      </w:r>
      <w:r>
        <w:rPr>
          <w:color w:val="000000"/>
        </w:rPr>
        <w:t xml:space="preserve">here were </w:t>
      </w:r>
      <w:r w:rsidR="007C57D3">
        <w:rPr>
          <w:color w:val="000000"/>
        </w:rPr>
        <w:t>31</w:t>
      </w:r>
      <w:r>
        <w:rPr>
          <w:color w:val="000000"/>
        </w:rPr>
        <w:t xml:space="preserve"> different BCTs</w:t>
      </w:r>
      <w:r w:rsidRPr="004E656E">
        <w:rPr>
          <w:color w:val="000000"/>
        </w:rPr>
        <w:t xml:space="preserve"> from </w:t>
      </w:r>
      <w:r w:rsidR="00BE07C0">
        <w:rPr>
          <w:color w:val="000000"/>
        </w:rPr>
        <w:t>13</w:t>
      </w:r>
      <w:r w:rsidR="00BE07C0" w:rsidRPr="004E656E">
        <w:rPr>
          <w:color w:val="000000"/>
        </w:rPr>
        <w:t xml:space="preserve"> </w:t>
      </w:r>
      <w:r w:rsidRPr="004E656E">
        <w:rPr>
          <w:color w:val="000000"/>
        </w:rPr>
        <w:t>BCT clusters. Most BCTs were in the ‘</w:t>
      </w:r>
      <w:r>
        <w:rPr>
          <w:color w:val="000000"/>
        </w:rPr>
        <w:t>Goals and planning</w:t>
      </w:r>
      <w:r w:rsidRPr="004E656E">
        <w:rPr>
          <w:color w:val="000000"/>
        </w:rPr>
        <w:t>’</w:t>
      </w:r>
      <w:r>
        <w:rPr>
          <w:color w:val="000000"/>
        </w:rPr>
        <w:t xml:space="preserve"> (n=</w:t>
      </w:r>
      <w:r w:rsidR="000F7E24">
        <w:rPr>
          <w:color w:val="000000"/>
        </w:rPr>
        <w:t>33</w:t>
      </w:r>
      <w:r>
        <w:rPr>
          <w:color w:val="000000"/>
        </w:rPr>
        <w:t>)</w:t>
      </w:r>
      <w:r w:rsidRPr="004E656E">
        <w:rPr>
          <w:color w:val="000000"/>
        </w:rPr>
        <w:t xml:space="preserve"> </w:t>
      </w:r>
      <w:r>
        <w:rPr>
          <w:color w:val="000000"/>
        </w:rPr>
        <w:t>and ‘Feedback and monitoring’ (n=</w:t>
      </w:r>
      <w:r w:rsidR="002D09A4">
        <w:rPr>
          <w:color w:val="000000"/>
        </w:rPr>
        <w:t>34</w:t>
      </w:r>
      <w:r>
        <w:rPr>
          <w:color w:val="000000"/>
        </w:rPr>
        <w:t xml:space="preserve">) </w:t>
      </w:r>
      <w:r w:rsidRPr="004E656E">
        <w:rPr>
          <w:color w:val="000000"/>
        </w:rPr>
        <w:lastRenderedPageBreak/>
        <w:t>cluster</w:t>
      </w:r>
      <w:r>
        <w:rPr>
          <w:color w:val="000000"/>
        </w:rPr>
        <w:t xml:space="preserve">s. </w:t>
      </w:r>
      <w:r w:rsidRPr="004E656E">
        <w:rPr>
          <w:color w:val="000000"/>
        </w:rPr>
        <w:t>The number of BCTs identified for each intervention</w:t>
      </w:r>
      <w:r>
        <w:rPr>
          <w:color w:val="000000"/>
        </w:rPr>
        <w:t xml:space="preserve"> (PA and SB)</w:t>
      </w:r>
      <w:r w:rsidRPr="004E656E">
        <w:rPr>
          <w:color w:val="000000"/>
        </w:rPr>
        <w:t xml:space="preserve"> ranged from </w:t>
      </w:r>
      <w:r>
        <w:rPr>
          <w:color w:val="000000"/>
        </w:rPr>
        <w:t>three</w:t>
      </w:r>
      <w:r w:rsidR="003C3A3E">
        <w:rPr>
          <w:color w:val="000000"/>
        </w:rPr>
        <w:fldChar w:fldCharType="begin"/>
      </w:r>
      <w:r w:rsidR="00A5432E">
        <w:rPr>
          <w:color w:val="000000"/>
        </w:rPr>
        <w:instrText xml:space="preserve"> ADDIN EN.CITE &lt;EndNote&gt;&lt;Cite&gt;&lt;Author&gt;Bossen&lt;/Author&gt;&lt;Year&gt;2013&lt;/Year&gt;&lt;RecNum&gt;71&lt;/RecNum&gt;&lt;DisplayText&gt;&lt;style face="superscript"&gt;13&lt;/style&gt;&lt;/DisplayText&gt;&lt;record&gt;&lt;rec-number&gt;71&lt;/rec-number&gt;&lt;foreign-keys&gt;&lt;key app="EN" db-id="dfzxspwrx00eroe9e5fvxerhvsv9see0v2w2" timestamp="1604319878"&gt;71&lt;/key&gt;&lt;/foreign-keys&gt;&lt;ref-type name="Journal Article"&gt;17&lt;/ref-type&gt;&lt;contributors&gt;&lt;authors&gt;&lt;author&gt;Bossen, Daniël&lt;/author&gt;&lt;author&gt;Veenhof, Cindy&lt;/author&gt;&lt;author&gt;Van Beek, Karin E. C.&lt;/author&gt;&lt;author&gt;Spreeuwenberg, Peter M. M.&lt;/author&gt;&lt;author&gt;Dekker, Joost&lt;/author&gt;&lt;author&gt;De Bakker, Dinny H.&lt;/author&gt;&lt;/authors&gt;&lt;/contributors&gt;&lt;titles&gt;&lt;title&gt;Effectiveness of a Web-Based Physical Activity Intervention in Patients With Knee and/or Hip Osteoarthritis: Randomized Controlled Trial&lt;/title&gt;&lt;secondary-title&gt;J Med Internet Res&lt;/secondary-title&gt;&lt;/titles&gt;&lt;periodical&gt;&lt;full-title&gt;J Med Internet Res&lt;/full-title&gt;&lt;/periodical&gt;&lt;pages&gt;e257&lt;/pages&gt;&lt;volume&gt;15&lt;/volume&gt;&lt;number&gt;11&lt;/number&gt;&lt;keywords&gt;&lt;keyword&gt;physical activity&lt;/keyword&gt;&lt;keyword&gt;osteoarthritis&lt;/keyword&gt;&lt;keyword&gt;Web-based intervention&lt;/keyword&gt;&lt;keyword&gt;randomized controlled trial&lt;/keyword&gt;&lt;/keywords&gt;&lt;dates&gt;&lt;year&gt;2013&lt;/year&gt;&lt;pub-dates&gt;&lt;date&gt;2013/11/22&lt;/date&gt;&lt;/pub-dates&gt;&lt;/dates&gt;&lt;isbn&gt;14388871&lt;/isbn&gt;&lt;urls&gt;&lt;related-urls&gt;&lt;url&gt;http://www.jmir.org/2013/11/e257/&lt;/url&gt;&lt;url&gt;https://doi.org/10.2196/jmir.2662&lt;/url&gt;&lt;url&gt;http://www.ncbi.nlm.nih.gov/pubmed/24269911&lt;/url&gt;&lt;/related-urls&gt;&lt;/urls&gt;&lt;electronic-resource-num&gt;10.2196/jmir.2662&lt;/electronic-resource-num&gt;&lt;/record&gt;&lt;/Cite&gt;&lt;/EndNote&gt;</w:instrText>
      </w:r>
      <w:r w:rsidR="003C3A3E">
        <w:rPr>
          <w:color w:val="000000"/>
        </w:rPr>
        <w:fldChar w:fldCharType="separate"/>
      </w:r>
      <w:r w:rsidR="00A5432E" w:rsidRPr="00A5432E">
        <w:rPr>
          <w:noProof/>
          <w:color w:val="000000"/>
          <w:vertAlign w:val="superscript"/>
        </w:rPr>
        <w:t>13</w:t>
      </w:r>
      <w:r w:rsidR="003C3A3E">
        <w:rPr>
          <w:color w:val="000000"/>
        </w:rPr>
        <w:fldChar w:fldCharType="end"/>
      </w:r>
      <w:r w:rsidRPr="004E656E">
        <w:rPr>
          <w:color w:val="000000"/>
        </w:rPr>
        <w:t xml:space="preserve"> to </w:t>
      </w:r>
      <w:r>
        <w:rPr>
          <w:color w:val="000000"/>
        </w:rPr>
        <w:t>fourteen</w:t>
      </w:r>
      <w:r w:rsidR="00C325ED">
        <w:rPr>
          <w:color w:val="000000"/>
        </w:rPr>
        <w:t>,</w:t>
      </w:r>
      <w:r w:rsidR="009A3B80">
        <w:rPr>
          <w:color w:val="000000"/>
        </w:rPr>
        <w:fldChar w:fldCharType="begin"/>
      </w:r>
      <w:r w:rsidR="00A5432E">
        <w:rPr>
          <w:color w:val="000000"/>
        </w:rPr>
        <w:instrText xml:space="preserve"> ADDIN EN.CITE &lt;EndNote&gt;&lt;Cite&gt;&lt;Author&gt;Hughes&lt;/Author&gt;&lt;Year&gt;2006&lt;/Year&gt;&lt;RecNum&gt;76&lt;/RecNum&gt;&lt;DisplayText&gt;&lt;style face="superscript"&gt;43&lt;/style&gt;&lt;/DisplayText&gt;&lt;record&gt;&lt;rec-number&gt;76&lt;/rec-number&gt;&lt;foreign-keys&gt;&lt;key app="EN" db-id="dfzxspwrx00eroe9e5fvxerhvsv9see0v2w2" timestamp="1604320176"&gt;76&lt;/key&gt;&lt;/foreign-keys&gt;&lt;ref-type name="Journal Article"&gt;17&lt;/ref-type&gt;&lt;contributors&gt;&lt;authors&gt;&lt;author&gt;Hughes, Susan L.&lt;/author&gt;&lt;author&gt;Seymour, Rachel B.&lt;/author&gt;&lt;author&gt;Campbell, Richard T.&lt;/author&gt;&lt;author&gt;Huber, Gail&lt;/author&gt;&lt;author&gt;Pollak, Naomi&lt;/author&gt;&lt;author&gt;Sharma, Leena&lt;/author&gt;&lt;author&gt;Desai, Pankaja&lt;/author&gt;&lt;/authors&gt;&lt;/contributors&gt;&lt;titles&gt;&lt;title&gt;Long-Term Impact of Fit and Strong! on Older Adults With Osteoarthritis&lt;/title&gt;&lt;secondary-title&gt;The Gerontologist&lt;/secondary-title&gt;&lt;/titles&gt;&lt;periodical&gt;&lt;full-title&gt;The Gerontologist&lt;/full-title&gt;&lt;/periodical&gt;&lt;pages&gt;801-814&lt;/pages&gt;&lt;volume&gt;46&lt;/volume&gt;&lt;number&gt;6&lt;/number&gt;&lt;dates&gt;&lt;year&gt;2006&lt;/year&gt;&lt;/dates&gt;&lt;isbn&gt;0016-9013&lt;/isbn&gt;&lt;urls&gt;&lt;related-urls&gt;&lt;url&gt;https://doi.org/10.1093/geront/46.6.801&lt;/url&gt;&lt;/related-urls&gt;&lt;/urls&gt;&lt;electronic-resource-num&gt;10.1093/geront/46.6.801&lt;/electronic-resource-num&gt;&lt;access-date&gt;11/2/2020&lt;/access-date&gt;&lt;/record&gt;&lt;/Cite&gt;&lt;/EndNote&gt;</w:instrText>
      </w:r>
      <w:r w:rsidR="009A3B80">
        <w:rPr>
          <w:color w:val="000000"/>
        </w:rPr>
        <w:fldChar w:fldCharType="separate"/>
      </w:r>
      <w:r w:rsidR="00A5432E" w:rsidRPr="00A5432E">
        <w:rPr>
          <w:noProof/>
          <w:color w:val="000000"/>
          <w:vertAlign w:val="superscript"/>
        </w:rPr>
        <w:t>43</w:t>
      </w:r>
      <w:r w:rsidR="009A3B80">
        <w:rPr>
          <w:color w:val="000000"/>
        </w:rPr>
        <w:fldChar w:fldCharType="end"/>
      </w:r>
      <w:r w:rsidRPr="004E656E">
        <w:rPr>
          <w:color w:val="000000"/>
        </w:rPr>
        <w:t xml:space="preserve"> with an average of </w:t>
      </w:r>
      <w:r>
        <w:rPr>
          <w:color w:val="000000"/>
        </w:rPr>
        <w:t>seven</w:t>
      </w:r>
      <w:r w:rsidRPr="004E656E">
        <w:rPr>
          <w:color w:val="000000"/>
        </w:rPr>
        <w:t xml:space="preserve"> BCTs. </w:t>
      </w:r>
    </w:p>
    <w:p w14:paraId="7426E55E" w14:textId="5CFCFC92" w:rsidR="00E759C6" w:rsidRDefault="00E759C6" w:rsidP="00975F2B">
      <w:pPr>
        <w:spacing w:before="100" w:beforeAutospacing="1" w:after="100" w:afterAutospacing="1" w:line="480" w:lineRule="auto"/>
        <w:rPr>
          <w:color w:val="000000"/>
        </w:rPr>
      </w:pPr>
      <w:r>
        <w:rPr>
          <w:color w:val="000000"/>
        </w:rPr>
        <w:t xml:space="preserve">The majority of BCTs were present more than once in interventions, however, </w:t>
      </w:r>
      <w:r w:rsidR="00842B29">
        <w:rPr>
          <w:color w:val="000000"/>
        </w:rPr>
        <w:t>10</w:t>
      </w:r>
      <w:r>
        <w:rPr>
          <w:color w:val="000000"/>
        </w:rPr>
        <w:t xml:space="preserve"> BCTs were only present once</w:t>
      </w:r>
      <w:r w:rsidR="00D317A7">
        <w:rPr>
          <w:color w:val="000000"/>
        </w:rPr>
        <w:t>:</w:t>
      </w:r>
      <w:r>
        <w:rPr>
          <w:color w:val="000000"/>
        </w:rPr>
        <w:t xml:space="preserve"> </w:t>
      </w:r>
      <w:r w:rsidR="007A6950">
        <w:rPr>
          <w:color w:val="000000"/>
        </w:rPr>
        <w:t>‘</w:t>
      </w:r>
      <w:r w:rsidR="00BE46EC">
        <w:rPr>
          <w:color w:val="000000"/>
        </w:rPr>
        <w:t>behavioural contract</w:t>
      </w:r>
      <w:r w:rsidR="007A6950">
        <w:rPr>
          <w:color w:val="000000"/>
        </w:rPr>
        <w:t>’</w:t>
      </w:r>
      <w:r>
        <w:rPr>
          <w:color w:val="000000"/>
        </w:rPr>
        <w:t xml:space="preserve">, </w:t>
      </w:r>
      <w:r w:rsidR="007A6950">
        <w:rPr>
          <w:color w:val="000000"/>
        </w:rPr>
        <w:t>‘</w:t>
      </w:r>
      <w:r>
        <w:rPr>
          <w:color w:val="000000"/>
        </w:rPr>
        <w:t>social support (emotional)</w:t>
      </w:r>
      <w:r w:rsidR="007A6950">
        <w:rPr>
          <w:color w:val="000000"/>
        </w:rPr>
        <w:t>’</w:t>
      </w:r>
      <w:r>
        <w:rPr>
          <w:color w:val="000000"/>
        </w:rPr>
        <w:t xml:space="preserve">, </w:t>
      </w:r>
      <w:r w:rsidR="004207D1">
        <w:rPr>
          <w:color w:val="000000"/>
        </w:rPr>
        <w:t>‘salience of consequences’</w:t>
      </w:r>
      <w:r w:rsidR="00520287">
        <w:rPr>
          <w:color w:val="000000"/>
        </w:rPr>
        <w:t xml:space="preserve">, ‘monitoring of emotional consequences’, ‘pros and cons’, </w:t>
      </w:r>
      <w:r w:rsidR="007A6950">
        <w:rPr>
          <w:color w:val="000000"/>
        </w:rPr>
        <w:t>‘</w:t>
      </w:r>
      <w:r>
        <w:rPr>
          <w:color w:val="000000"/>
        </w:rPr>
        <w:t>non-specific reward</w:t>
      </w:r>
      <w:r w:rsidR="007A6950">
        <w:rPr>
          <w:color w:val="000000"/>
        </w:rPr>
        <w:t>’</w:t>
      </w:r>
      <w:r>
        <w:rPr>
          <w:color w:val="000000"/>
        </w:rPr>
        <w:t xml:space="preserve">, </w:t>
      </w:r>
      <w:r w:rsidR="007A6950">
        <w:rPr>
          <w:color w:val="000000"/>
        </w:rPr>
        <w:t>‘</w:t>
      </w:r>
      <w:r>
        <w:rPr>
          <w:color w:val="000000"/>
        </w:rPr>
        <w:t>social reward</w:t>
      </w:r>
      <w:r w:rsidR="007A6950">
        <w:rPr>
          <w:color w:val="000000"/>
        </w:rPr>
        <w:t>’</w:t>
      </w:r>
      <w:r>
        <w:rPr>
          <w:color w:val="000000"/>
        </w:rPr>
        <w:t>,</w:t>
      </w:r>
      <w:r w:rsidR="007845E3">
        <w:rPr>
          <w:color w:val="000000"/>
        </w:rPr>
        <w:t xml:space="preserve"> ‘pharmacological support’,</w:t>
      </w:r>
      <w:r>
        <w:rPr>
          <w:color w:val="000000"/>
        </w:rPr>
        <w:t xml:space="preserve"> </w:t>
      </w:r>
      <w:r w:rsidR="007A6950">
        <w:rPr>
          <w:color w:val="000000"/>
        </w:rPr>
        <w:t>‘</w:t>
      </w:r>
      <w:r>
        <w:rPr>
          <w:color w:val="000000"/>
        </w:rPr>
        <w:t>reduce negative emotions</w:t>
      </w:r>
      <w:r w:rsidR="007A6950">
        <w:rPr>
          <w:color w:val="000000"/>
        </w:rPr>
        <w:t>’</w:t>
      </w:r>
      <w:r w:rsidR="007845E3">
        <w:rPr>
          <w:color w:val="000000"/>
        </w:rPr>
        <w:t xml:space="preserve"> and</w:t>
      </w:r>
      <w:r>
        <w:rPr>
          <w:color w:val="000000"/>
        </w:rPr>
        <w:t xml:space="preserve"> </w:t>
      </w:r>
      <w:r w:rsidR="007A6950">
        <w:rPr>
          <w:color w:val="000000"/>
        </w:rPr>
        <w:t>‘</w:t>
      </w:r>
      <w:r>
        <w:rPr>
          <w:color w:val="000000"/>
        </w:rPr>
        <w:t>body changes</w:t>
      </w:r>
      <w:r w:rsidR="007A6950">
        <w:rPr>
          <w:color w:val="000000"/>
        </w:rPr>
        <w:t>’</w:t>
      </w:r>
      <w:r w:rsidR="007845E3">
        <w:rPr>
          <w:color w:val="000000"/>
        </w:rPr>
        <w:t>.</w:t>
      </w:r>
    </w:p>
    <w:p w14:paraId="133A2DA7" w14:textId="749D93C2" w:rsidR="00E759C6" w:rsidRDefault="00D317A7" w:rsidP="00975F2B">
      <w:pPr>
        <w:spacing w:before="100" w:beforeAutospacing="1" w:after="100" w:afterAutospacing="1" w:line="480" w:lineRule="auto"/>
        <w:rPr>
          <w:color w:val="000000"/>
        </w:rPr>
      </w:pPr>
      <w:r>
        <w:rPr>
          <w:color w:val="000000"/>
        </w:rPr>
        <w:t xml:space="preserve">Among </w:t>
      </w:r>
      <w:r w:rsidR="005B6CF6">
        <w:rPr>
          <w:color w:val="000000"/>
        </w:rPr>
        <w:t>six</w:t>
      </w:r>
      <w:r w:rsidR="00E759C6">
        <w:rPr>
          <w:color w:val="000000"/>
        </w:rPr>
        <w:t xml:space="preserve"> studies in the meta-analyses </w:t>
      </w:r>
      <w:r>
        <w:rPr>
          <w:color w:val="000000"/>
        </w:rPr>
        <w:t xml:space="preserve">showing </w:t>
      </w:r>
      <w:r w:rsidR="00E759C6">
        <w:rPr>
          <w:color w:val="000000"/>
        </w:rPr>
        <w:t>effectiveness for PA outcomes</w:t>
      </w:r>
      <w:r w:rsidR="00CD63C6">
        <w:rPr>
          <w:color w:val="000000"/>
        </w:rPr>
        <w:t>,</w:t>
      </w:r>
      <w:r w:rsidR="009A3B80">
        <w:rPr>
          <w:color w:val="000000"/>
        </w:rPr>
        <w:fldChar w:fldCharType="begin">
          <w:fldData xml:space="preserve">PEVuZE5vdGU+PENpdGU+PEF1dGhvcj5CZW5uZWxsPC9BdXRob3I+PFllYXI+MjAxNzwvWWVhcj48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dGl0bGVzPjx0aXRsZT5BIHdhbGtpbmcgcHJvZ3JhbSBmb3Ig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</w:fldData>
        </w:fldChar>
      </w:r>
      <w:r w:rsidR="000941E8">
        <w:rPr>
          <w:color w:val="000000"/>
        </w:rPr>
        <w:instrText xml:space="preserve"> ADDIN EN.CITE </w:instrText>
      </w:r>
      <w:r w:rsidR="000941E8">
        <w:rPr>
          <w:color w:val="000000"/>
        </w:rPr>
        <w:fldChar w:fldCharType="begin">
          <w:fldData xml:space="preserve">PEVuZE5vdGU+PENpdGU+PEF1dGhvcj5CZW5uZWxsPC9BdXRob3I+PFllYXI+MjAxNzwvWWVhcj48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dGl0bGVzPjx0aXRsZT5BIHdhbGtpbmcgcHJvZ3JhbSBmb3Ig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</w:fldData>
        </w:fldChar>
      </w:r>
      <w:r w:rsidR="000941E8">
        <w:rPr>
          <w:color w:val="000000"/>
        </w:rPr>
        <w:instrText xml:space="preserve"> ADDIN EN.CITE.DATA </w:instrText>
      </w:r>
      <w:r w:rsidR="000941E8">
        <w:rPr>
          <w:color w:val="000000"/>
        </w:rPr>
      </w:r>
      <w:r w:rsidR="000941E8">
        <w:rPr>
          <w:color w:val="000000"/>
        </w:rPr>
        <w:fldChar w:fldCharType="end"/>
      </w:r>
      <w:r w:rsidR="009A3B80">
        <w:rPr>
          <w:color w:val="000000"/>
        </w:rPr>
      </w:r>
      <w:r w:rsidR="009A3B80">
        <w:rPr>
          <w:color w:val="000000"/>
        </w:rPr>
        <w:fldChar w:fldCharType="separate"/>
      </w:r>
      <w:r w:rsidR="000941E8" w:rsidRPr="000941E8">
        <w:rPr>
          <w:noProof/>
          <w:color w:val="000000"/>
          <w:vertAlign w:val="superscript"/>
        </w:rPr>
        <w:t>7, 19, 38, 43, 76, 98</w:t>
      </w:r>
      <w:r w:rsidR="009A3B80">
        <w:rPr>
          <w:color w:val="000000"/>
        </w:rPr>
        <w:fldChar w:fldCharType="end"/>
      </w:r>
      <w:r w:rsidR="00E759C6">
        <w:rPr>
          <w:color w:val="000000"/>
        </w:rPr>
        <w:t xml:space="preserve"> the BCT </w:t>
      </w:r>
      <w:r w:rsidR="00450D58">
        <w:rPr>
          <w:color w:val="000000"/>
        </w:rPr>
        <w:t>‘</w:t>
      </w:r>
      <w:r w:rsidR="00E759C6">
        <w:rPr>
          <w:color w:val="000000"/>
        </w:rPr>
        <w:t>credible source</w:t>
      </w:r>
      <w:r w:rsidR="00450D58">
        <w:rPr>
          <w:color w:val="000000"/>
        </w:rPr>
        <w:t>’</w:t>
      </w:r>
      <w:r w:rsidR="00E759C6">
        <w:rPr>
          <w:color w:val="000000"/>
        </w:rPr>
        <w:t xml:space="preserve"> was present in all </w:t>
      </w:r>
      <w:r w:rsidR="00A4473A">
        <w:rPr>
          <w:color w:val="000000"/>
        </w:rPr>
        <w:t>six</w:t>
      </w:r>
      <w:r w:rsidR="00E759C6">
        <w:rPr>
          <w:color w:val="000000"/>
        </w:rPr>
        <w:t xml:space="preserve"> interventions</w:t>
      </w:r>
      <w:r>
        <w:rPr>
          <w:color w:val="000000"/>
        </w:rPr>
        <w:t>;</w:t>
      </w:r>
      <w:r w:rsidR="00E759C6">
        <w:rPr>
          <w:color w:val="000000"/>
        </w:rPr>
        <w:t xml:space="preserve"> </w:t>
      </w:r>
      <w:r w:rsidR="00450D58">
        <w:rPr>
          <w:color w:val="000000"/>
        </w:rPr>
        <w:t>‘</w:t>
      </w:r>
      <w:r w:rsidR="00E759C6">
        <w:rPr>
          <w:color w:val="000000"/>
        </w:rPr>
        <w:t>instruction on how to perform a behaviour</w:t>
      </w:r>
      <w:r w:rsidR="00450D58">
        <w:rPr>
          <w:color w:val="000000"/>
        </w:rPr>
        <w:t>’</w:t>
      </w:r>
      <w:r w:rsidR="00E759C6">
        <w:rPr>
          <w:color w:val="000000"/>
        </w:rPr>
        <w:t xml:space="preserve"> and </w:t>
      </w:r>
      <w:r w:rsidR="00450D58">
        <w:rPr>
          <w:color w:val="000000"/>
        </w:rPr>
        <w:t>‘</w:t>
      </w:r>
      <w:r w:rsidR="00E759C6">
        <w:rPr>
          <w:color w:val="000000"/>
        </w:rPr>
        <w:t>self-monitoring of behaviour</w:t>
      </w:r>
      <w:r w:rsidR="00450D58">
        <w:rPr>
          <w:color w:val="000000"/>
        </w:rPr>
        <w:t>’</w:t>
      </w:r>
      <w:r w:rsidR="00E759C6">
        <w:rPr>
          <w:color w:val="000000"/>
        </w:rPr>
        <w:t xml:space="preserve"> were present in </w:t>
      </w:r>
      <w:r w:rsidR="007A3297">
        <w:rPr>
          <w:color w:val="000000"/>
        </w:rPr>
        <w:t>five</w:t>
      </w:r>
      <w:r w:rsidR="00E759C6">
        <w:rPr>
          <w:color w:val="000000"/>
        </w:rPr>
        <w:t xml:space="preserve"> interventions</w:t>
      </w:r>
      <w:r>
        <w:rPr>
          <w:color w:val="000000"/>
        </w:rPr>
        <w:t>;</w:t>
      </w:r>
      <w:r w:rsidR="00E759C6">
        <w:rPr>
          <w:color w:val="000000"/>
        </w:rPr>
        <w:t xml:space="preserve">, </w:t>
      </w:r>
      <w:r w:rsidR="00450D58">
        <w:rPr>
          <w:color w:val="000000"/>
        </w:rPr>
        <w:t>‘</w:t>
      </w:r>
      <w:r w:rsidR="00E759C6">
        <w:rPr>
          <w:color w:val="000000"/>
        </w:rPr>
        <w:t>problem solving</w:t>
      </w:r>
      <w:r w:rsidR="00450D58">
        <w:rPr>
          <w:color w:val="000000"/>
        </w:rPr>
        <w:t>’</w:t>
      </w:r>
      <w:r w:rsidR="00E759C6">
        <w:rPr>
          <w:color w:val="000000"/>
        </w:rPr>
        <w:t xml:space="preserve">, </w:t>
      </w:r>
      <w:r w:rsidR="00450D58">
        <w:rPr>
          <w:color w:val="000000"/>
        </w:rPr>
        <w:t>‘</w:t>
      </w:r>
      <w:r w:rsidR="00E759C6">
        <w:rPr>
          <w:color w:val="000000"/>
        </w:rPr>
        <w:t>action planning</w:t>
      </w:r>
      <w:r w:rsidR="00450D58">
        <w:rPr>
          <w:color w:val="000000"/>
        </w:rPr>
        <w:t>’</w:t>
      </w:r>
      <w:r w:rsidR="0049283E">
        <w:rPr>
          <w:color w:val="000000"/>
        </w:rPr>
        <w:t xml:space="preserve"> and</w:t>
      </w:r>
      <w:r w:rsidR="00E759C6">
        <w:rPr>
          <w:color w:val="000000"/>
        </w:rPr>
        <w:t xml:space="preserve"> </w:t>
      </w:r>
      <w:r w:rsidR="00450D58">
        <w:rPr>
          <w:color w:val="000000"/>
        </w:rPr>
        <w:t>‘</w:t>
      </w:r>
      <w:r w:rsidR="00E759C6">
        <w:rPr>
          <w:color w:val="000000"/>
        </w:rPr>
        <w:t>demonstration of the behaviour</w:t>
      </w:r>
      <w:r w:rsidR="00450D58">
        <w:rPr>
          <w:color w:val="000000"/>
        </w:rPr>
        <w:t>’</w:t>
      </w:r>
      <w:r w:rsidR="00E759C6">
        <w:rPr>
          <w:color w:val="000000"/>
        </w:rPr>
        <w:t xml:space="preserve"> were present in </w:t>
      </w:r>
      <w:r w:rsidR="00575DEC">
        <w:rPr>
          <w:color w:val="000000"/>
        </w:rPr>
        <w:t>four</w:t>
      </w:r>
      <w:r w:rsidR="00E759C6">
        <w:rPr>
          <w:color w:val="000000"/>
        </w:rPr>
        <w:t xml:space="preserve"> of the interventions</w:t>
      </w:r>
      <w:r>
        <w:rPr>
          <w:color w:val="000000"/>
        </w:rPr>
        <w:t>;</w:t>
      </w:r>
      <w:r w:rsidR="00E759C6">
        <w:rPr>
          <w:color w:val="000000"/>
        </w:rPr>
        <w:t xml:space="preserve"> </w:t>
      </w:r>
      <w:r w:rsidR="00932641">
        <w:rPr>
          <w:color w:val="000000"/>
        </w:rPr>
        <w:t>‘goal setting (behaviour)’</w:t>
      </w:r>
      <w:r w:rsidR="00A57BE7">
        <w:rPr>
          <w:color w:val="000000"/>
        </w:rPr>
        <w:t xml:space="preserve"> and ‘behavioural practice/rehearsal’ were present in three interventions </w:t>
      </w:r>
      <w:r w:rsidR="00E759C6">
        <w:rPr>
          <w:color w:val="000000"/>
        </w:rPr>
        <w:t xml:space="preserve">and </w:t>
      </w:r>
      <w:r w:rsidR="00450D58">
        <w:rPr>
          <w:color w:val="000000"/>
        </w:rPr>
        <w:t>‘</w:t>
      </w:r>
      <w:r w:rsidR="00E759C6">
        <w:rPr>
          <w:color w:val="000000"/>
        </w:rPr>
        <w:t>feedback on behaviour</w:t>
      </w:r>
      <w:r w:rsidR="00450D58">
        <w:rPr>
          <w:color w:val="000000"/>
        </w:rPr>
        <w:t>’</w:t>
      </w:r>
      <w:r w:rsidR="00E759C6">
        <w:rPr>
          <w:color w:val="000000"/>
        </w:rPr>
        <w:t xml:space="preserve"> and </w:t>
      </w:r>
      <w:r w:rsidR="00450D58">
        <w:rPr>
          <w:color w:val="000000"/>
        </w:rPr>
        <w:t>‘</w:t>
      </w:r>
      <w:r w:rsidR="00E759C6">
        <w:rPr>
          <w:color w:val="000000"/>
        </w:rPr>
        <w:t>graded tasks</w:t>
      </w:r>
      <w:r w:rsidR="00450D58">
        <w:rPr>
          <w:color w:val="000000"/>
        </w:rPr>
        <w:t>’</w:t>
      </w:r>
      <w:r w:rsidR="00E759C6">
        <w:rPr>
          <w:color w:val="000000"/>
        </w:rPr>
        <w:t xml:space="preserve"> were present in two of the interventions. Several BCTs were present only once in the effective interventions</w:t>
      </w:r>
      <w:r w:rsidR="006B6B08">
        <w:rPr>
          <w:color w:val="000000"/>
        </w:rPr>
        <w:t xml:space="preserve"> (table </w:t>
      </w:r>
      <w:r w:rsidR="003D7132">
        <w:rPr>
          <w:color w:val="000000"/>
        </w:rPr>
        <w:t>5</w:t>
      </w:r>
      <w:r w:rsidR="006B6B08">
        <w:rPr>
          <w:color w:val="000000"/>
        </w:rPr>
        <w:t>)</w:t>
      </w:r>
      <w:r w:rsidR="00E759C6">
        <w:rPr>
          <w:color w:val="000000"/>
        </w:rPr>
        <w:t xml:space="preserve">. </w:t>
      </w:r>
    </w:p>
    <w:p w14:paraId="39F625BA" w14:textId="5DB381D2" w:rsidR="00E759C6" w:rsidRPr="00D52995" w:rsidRDefault="002016CA" w:rsidP="00975F2B">
      <w:pPr>
        <w:spacing w:before="100" w:beforeAutospacing="1" w:after="100" w:afterAutospacing="1" w:line="480" w:lineRule="auto"/>
        <w:rPr>
          <w:color w:val="C00000"/>
        </w:rPr>
      </w:pPr>
      <w:r w:rsidRPr="00D317A7">
        <w:t xml:space="preserve">BCT effectiveness percentages are presented in table </w:t>
      </w:r>
      <w:r w:rsidR="003D7132">
        <w:t>5</w:t>
      </w:r>
      <w:r w:rsidRPr="00D317A7">
        <w:t xml:space="preserve">. </w:t>
      </w:r>
      <w:r w:rsidR="00E759C6" w:rsidRPr="007A7159">
        <w:t>Of the BCTs that were components</w:t>
      </w:r>
      <w:r w:rsidR="00E759C6" w:rsidRPr="005D75CA">
        <w:t xml:space="preserve"> of two or more </w:t>
      </w:r>
      <w:r w:rsidR="00E759C6">
        <w:t>PA</w:t>
      </w:r>
      <w:r w:rsidR="00E759C6" w:rsidRPr="005D75CA">
        <w:t xml:space="preserve"> interventions,</w:t>
      </w:r>
      <w:r w:rsidR="0090390E">
        <w:t xml:space="preserve"> one </w:t>
      </w:r>
      <w:r w:rsidR="0012768F">
        <w:t xml:space="preserve">BCT </w:t>
      </w:r>
      <w:r w:rsidR="0090390E">
        <w:t>had an effectiveness percentage of 67%:</w:t>
      </w:r>
      <w:r w:rsidR="003F44CA">
        <w:t xml:space="preserve"> ‘adding objects to the environment’ and</w:t>
      </w:r>
      <w:r w:rsidR="000F5515">
        <w:t xml:space="preserve"> </w:t>
      </w:r>
      <w:r w:rsidR="00E759C6">
        <w:t>four</w:t>
      </w:r>
      <w:r w:rsidR="00E759C6" w:rsidRPr="005D75CA">
        <w:t xml:space="preserve"> had effectiveness percentage</w:t>
      </w:r>
      <w:r w:rsidR="00E759C6">
        <w:t xml:space="preserve">s of 50%: </w:t>
      </w:r>
      <w:r w:rsidR="007300F4">
        <w:t>‘</w:t>
      </w:r>
      <w:r w:rsidR="00E759C6">
        <w:t>goal setting (outcome)</w:t>
      </w:r>
      <w:r w:rsidR="007300F4">
        <w:t>’</w:t>
      </w:r>
      <w:r w:rsidR="00E759C6">
        <w:t xml:space="preserve">, </w:t>
      </w:r>
      <w:r w:rsidR="007300F4">
        <w:t>‘</w:t>
      </w:r>
      <w:r w:rsidR="00E759C6">
        <w:t>action planning</w:t>
      </w:r>
      <w:r w:rsidR="007300F4">
        <w:t>’</w:t>
      </w:r>
      <w:r w:rsidR="00E759C6">
        <w:t>,</w:t>
      </w:r>
      <w:r w:rsidR="00C27148">
        <w:t xml:space="preserve"> ‘monitoring outcome(s) of behaviour by others without feedback’</w:t>
      </w:r>
      <w:r w:rsidR="00E759C6">
        <w:t xml:space="preserve"> and </w:t>
      </w:r>
      <w:r w:rsidR="007300F4">
        <w:t>‘</w:t>
      </w:r>
      <w:r w:rsidR="00246684">
        <w:t>feedback on outcome(s) of behaviour’</w:t>
      </w:r>
      <w:r w:rsidR="0036012D">
        <w:t>.</w:t>
      </w:r>
      <w:r w:rsidR="00E759C6">
        <w:t xml:space="preserve"> </w:t>
      </w:r>
      <w:r w:rsidR="000944D7">
        <w:t>O</w:t>
      </w:r>
      <w:r w:rsidR="00E759C6">
        <w:t>ne</w:t>
      </w:r>
      <w:r w:rsidR="001D3BA6">
        <w:t xml:space="preserve"> </w:t>
      </w:r>
      <w:r w:rsidR="000944D7">
        <w:t>BCT</w:t>
      </w:r>
      <w:r w:rsidR="00E759C6">
        <w:t xml:space="preserve"> had a</w:t>
      </w:r>
      <w:r w:rsidR="002A4381">
        <w:t xml:space="preserve"> </w:t>
      </w:r>
      <w:r w:rsidR="00E759C6">
        <w:t>percentage of 0%</w:t>
      </w:r>
      <w:r w:rsidR="000944D7">
        <w:t>:</w:t>
      </w:r>
      <w:r w:rsidR="007524A3">
        <w:t xml:space="preserve"> </w:t>
      </w:r>
      <w:r w:rsidR="00AE47BC">
        <w:t>‘</w:t>
      </w:r>
      <w:r w:rsidR="00E759C6">
        <w:t>Monitoring of behaviour by others without feedback</w:t>
      </w:r>
      <w:r w:rsidR="00AE47BC">
        <w:t>’</w:t>
      </w:r>
      <w:r w:rsidR="00767A63">
        <w:t xml:space="preserve"> (</w:t>
      </w:r>
      <w:r w:rsidR="00AC4DA9">
        <w:t xml:space="preserve">See supplementary </w:t>
      </w:r>
      <w:r w:rsidR="00AA1B41">
        <w:t>material</w:t>
      </w:r>
      <w:r w:rsidR="00AC4DA9">
        <w:t xml:space="preserve"> for BCTs</w:t>
      </w:r>
      <w:r w:rsidR="00767A63">
        <w:t>)</w:t>
      </w:r>
      <w:r w:rsidR="002659AC">
        <w:t xml:space="preserve">. </w:t>
      </w:r>
    </w:p>
    <w:p w14:paraId="3312240B" w14:textId="1E7C3EB4" w:rsidR="00E759C6" w:rsidRDefault="00E759C6" w:rsidP="00975F2B">
      <w:pPr>
        <w:spacing w:before="100" w:beforeAutospacing="1" w:after="100" w:afterAutospacing="1" w:line="480" w:lineRule="auto"/>
        <w:rPr>
          <w:color w:val="000000"/>
        </w:rPr>
      </w:pPr>
      <w:r>
        <w:rPr>
          <w:color w:val="000000"/>
        </w:rPr>
        <w:t xml:space="preserve">One study focused on reducing </w:t>
      </w:r>
      <w:r w:rsidR="00062B1D">
        <w:rPr>
          <w:color w:val="000000"/>
        </w:rPr>
        <w:t>SB</w:t>
      </w:r>
      <w:r>
        <w:rPr>
          <w:color w:val="000000"/>
        </w:rPr>
        <w:t xml:space="preserve">, </w:t>
      </w:r>
      <w:r w:rsidRPr="004678AF">
        <w:t>demonstrate</w:t>
      </w:r>
      <w:r>
        <w:t>d</w:t>
      </w:r>
      <w:r w:rsidRPr="004678AF">
        <w:t xml:space="preserve"> post-intervention effectiveness</w:t>
      </w:r>
      <w:r w:rsidR="0029314A">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rsidR="0029314A">
        <w:fldChar w:fldCharType="separate"/>
      </w:r>
      <w:r w:rsidR="00A5432E" w:rsidRPr="00A5432E">
        <w:rPr>
          <w:noProof/>
          <w:vertAlign w:val="superscript"/>
        </w:rPr>
        <w:t>3</w:t>
      </w:r>
      <w:r w:rsidR="0029314A">
        <w:fldChar w:fldCharType="end"/>
      </w:r>
      <w:r w:rsidR="00D02BEA">
        <w:t xml:space="preserve"> and included </w:t>
      </w:r>
      <w:r w:rsidR="00D02BEA">
        <w:rPr>
          <w:color w:val="000000"/>
        </w:rPr>
        <w:t>t</w:t>
      </w:r>
      <w:r>
        <w:rPr>
          <w:color w:val="000000"/>
        </w:rPr>
        <w:t xml:space="preserve">he BCTs </w:t>
      </w:r>
      <w:r w:rsidR="00D02BEA">
        <w:rPr>
          <w:color w:val="000000"/>
        </w:rPr>
        <w:t>of:</w:t>
      </w:r>
      <w:r>
        <w:rPr>
          <w:color w:val="000000"/>
        </w:rPr>
        <w:t xml:space="preserve"> </w:t>
      </w:r>
      <w:r w:rsidR="00062B1D">
        <w:rPr>
          <w:color w:val="000000"/>
        </w:rPr>
        <w:t>‘</w:t>
      </w:r>
      <w:r>
        <w:rPr>
          <w:color w:val="000000"/>
        </w:rPr>
        <w:t>goal setting (behaviour)</w:t>
      </w:r>
      <w:r w:rsidR="00062B1D">
        <w:rPr>
          <w:color w:val="000000"/>
        </w:rPr>
        <w:t>’</w:t>
      </w:r>
      <w:r>
        <w:rPr>
          <w:color w:val="000000"/>
        </w:rPr>
        <w:t xml:space="preserve">, </w:t>
      </w:r>
      <w:r w:rsidR="00062B1D">
        <w:rPr>
          <w:color w:val="000000"/>
        </w:rPr>
        <w:t>‘</w:t>
      </w:r>
      <w:r>
        <w:rPr>
          <w:color w:val="000000"/>
        </w:rPr>
        <w:t>behavioural contract</w:t>
      </w:r>
      <w:r w:rsidR="00062B1D">
        <w:rPr>
          <w:color w:val="000000"/>
        </w:rPr>
        <w:t>’</w:t>
      </w:r>
      <w:r>
        <w:rPr>
          <w:color w:val="000000"/>
        </w:rPr>
        <w:t xml:space="preserve">, </w:t>
      </w:r>
      <w:r w:rsidR="00062B1D">
        <w:rPr>
          <w:color w:val="000000"/>
        </w:rPr>
        <w:t>‘</w:t>
      </w:r>
      <w:r>
        <w:rPr>
          <w:color w:val="000000"/>
        </w:rPr>
        <w:t>social support (unspecified)</w:t>
      </w:r>
      <w:r w:rsidR="00062B1D">
        <w:rPr>
          <w:color w:val="000000"/>
        </w:rPr>
        <w:t>’</w:t>
      </w:r>
      <w:r>
        <w:rPr>
          <w:color w:val="000000"/>
        </w:rPr>
        <w:t xml:space="preserve">, </w:t>
      </w:r>
      <w:r w:rsidR="00062B1D">
        <w:rPr>
          <w:color w:val="000000"/>
        </w:rPr>
        <w:t>‘</w:t>
      </w:r>
      <w:r w:rsidRPr="000546CA">
        <w:rPr>
          <w:color w:val="000000"/>
        </w:rPr>
        <w:t>information about health consequences</w:t>
      </w:r>
      <w:r w:rsidR="00062B1D">
        <w:rPr>
          <w:color w:val="000000"/>
        </w:rPr>
        <w:t>’</w:t>
      </w:r>
      <w:r w:rsidRPr="000546CA">
        <w:rPr>
          <w:color w:val="000000"/>
        </w:rPr>
        <w:t>,</w:t>
      </w:r>
      <w:r>
        <w:rPr>
          <w:color w:val="000000"/>
        </w:rPr>
        <w:t xml:space="preserve"> </w:t>
      </w:r>
      <w:r w:rsidR="00062B1D">
        <w:rPr>
          <w:color w:val="000000"/>
        </w:rPr>
        <w:t>‘</w:t>
      </w:r>
      <w:r>
        <w:rPr>
          <w:color w:val="000000"/>
        </w:rPr>
        <w:t>prompts/cues</w:t>
      </w:r>
      <w:r w:rsidR="00062B1D">
        <w:rPr>
          <w:color w:val="000000"/>
        </w:rPr>
        <w:t>’</w:t>
      </w:r>
      <w:r>
        <w:rPr>
          <w:color w:val="000000"/>
        </w:rPr>
        <w:t xml:space="preserve">, </w:t>
      </w:r>
      <w:r w:rsidR="00062B1D">
        <w:rPr>
          <w:color w:val="000000"/>
        </w:rPr>
        <w:t>‘</w:t>
      </w:r>
      <w:r>
        <w:rPr>
          <w:color w:val="000000"/>
        </w:rPr>
        <w:t>credible source</w:t>
      </w:r>
      <w:r w:rsidR="00062B1D">
        <w:rPr>
          <w:color w:val="000000"/>
        </w:rPr>
        <w:t>’</w:t>
      </w:r>
      <w:r>
        <w:rPr>
          <w:color w:val="000000"/>
        </w:rPr>
        <w:t xml:space="preserve"> and </w:t>
      </w:r>
      <w:r w:rsidR="00243FF7">
        <w:rPr>
          <w:color w:val="000000"/>
        </w:rPr>
        <w:t>‘</w:t>
      </w:r>
      <w:r>
        <w:rPr>
          <w:color w:val="000000"/>
        </w:rPr>
        <w:t>adding objects to the environment</w:t>
      </w:r>
      <w:r w:rsidR="00243FF7">
        <w:rPr>
          <w:color w:val="000000"/>
        </w:rPr>
        <w:t>’</w:t>
      </w:r>
      <w:r>
        <w:rPr>
          <w:color w:val="000000"/>
        </w:rPr>
        <w:t xml:space="preserve">. </w:t>
      </w:r>
    </w:p>
    <w:p w14:paraId="59FD7ACF" w14:textId="2DBE9C0B" w:rsidR="00E759C6" w:rsidRDefault="00E759C6" w:rsidP="00975F2B">
      <w:pPr>
        <w:spacing w:before="100" w:beforeAutospacing="1" w:after="100" w:afterAutospacing="1" w:line="480" w:lineRule="auto"/>
      </w:pPr>
      <w:r>
        <w:rPr>
          <w:color w:val="000000"/>
        </w:rPr>
        <w:lastRenderedPageBreak/>
        <w:t>Meta-regression for number of BCTs did not moderate the intervention effect at immediate post-intervention (</w:t>
      </w:r>
      <w:r w:rsidR="009C79AD" w:rsidRPr="00D317A7">
        <w:rPr>
          <w:rFonts w:cstheme="minorHAnsi"/>
          <w:sz w:val="18"/>
          <w:szCs w:val="18"/>
        </w:rPr>
        <w:t>β</w:t>
      </w:r>
      <w:r w:rsidR="009C79AD">
        <w:rPr>
          <w:color w:val="000000"/>
        </w:rPr>
        <w:t xml:space="preserve"> = </w:t>
      </w:r>
      <w:r w:rsidR="00774202">
        <w:rPr>
          <w:color w:val="000000"/>
        </w:rPr>
        <w:t>-0</w:t>
      </w:r>
      <w:r w:rsidR="00A62880">
        <w:rPr>
          <w:color w:val="000000"/>
        </w:rPr>
        <w:t>.00</w:t>
      </w:r>
      <w:r w:rsidR="008379A5">
        <w:rPr>
          <w:color w:val="000000"/>
        </w:rPr>
        <w:t>31</w:t>
      </w:r>
      <w:r w:rsidR="009C79AD">
        <w:rPr>
          <w:color w:val="000000"/>
        </w:rPr>
        <w:t xml:space="preserve">, CI </w:t>
      </w:r>
      <w:r w:rsidR="00A62880">
        <w:rPr>
          <w:color w:val="000000"/>
        </w:rPr>
        <w:t>-0.015</w:t>
      </w:r>
      <w:r w:rsidR="008379A5">
        <w:rPr>
          <w:color w:val="000000"/>
        </w:rPr>
        <w:t>5</w:t>
      </w:r>
      <w:r w:rsidR="00A62880">
        <w:rPr>
          <w:color w:val="000000"/>
        </w:rPr>
        <w:t xml:space="preserve"> to 0.00</w:t>
      </w:r>
      <w:r w:rsidR="008379A5">
        <w:rPr>
          <w:color w:val="000000"/>
        </w:rPr>
        <w:t>92</w:t>
      </w:r>
      <w:r w:rsidR="003C3CEB">
        <w:rPr>
          <w:color w:val="000000"/>
        </w:rPr>
        <w:t>, p = 0.</w:t>
      </w:r>
      <w:r w:rsidR="00706519">
        <w:rPr>
          <w:color w:val="000000"/>
        </w:rPr>
        <w:t>6</w:t>
      </w:r>
      <w:r w:rsidR="00005D9A">
        <w:rPr>
          <w:color w:val="000000"/>
        </w:rPr>
        <w:t>2</w:t>
      </w:r>
      <w:r w:rsidR="003C3CEB">
        <w:rPr>
          <w:color w:val="000000"/>
        </w:rPr>
        <w:t xml:space="preserve">, </w:t>
      </w:r>
      <w:r>
        <w:rPr>
          <w:color w:val="000000"/>
        </w:rPr>
        <w:t>R</w:t>
      </w:r>
      <w:r>
        <w:rPr>
          <w:color w:val="000000"/>
          <w:vertAlign w:val="superscript"/>
        </w:rPr>
        <w:t>2</w:t>
      </w:r>
      <w:r>
        <w:rPr>
          <w:color w:val="000000"/>
        </w:rPr>
        <w:t xml:space="preserve"> = 0.00) </w:t>
      </w:r>
      <w:r w:rsidR="00774202">
        <w:t>or</w:t>
      </w:r>
      <w:r>
        <w:t xml:space="preserve"> at longer-term follow-up (</w:t>
      </w:r>
      <w:r w:rsidR="003C3CEB" w:rsidRPr="00D317A7">
        <w:rPr>
          <w:rFonts w:cstheme="minorHAnsi"/>
          <w:sz w:val="18"/>
          <w:szCs w:val="18"/>
        </w:rPr>
        <w:t>β</w:t>
      </w:r>
      <w:r w:rsidR="003C3CEB" w:rsidRPr="005443C8">
        <w:t xml:space="preserve"> </w:t>
      </w:r>
      <w:r w:rsidR="003C3CEB">
        <w:t xml:space="preserve">= </w:t>
      </w:r>
      <w:r w:rsidR="00706519">
        <w:t>0.0095</w:t>
      </w:r>
      <w:r w:rsidR="003C3CEB">
        <w:t xml:space="preserve">, CI </w:t>
      </w:r>
      <w:r w:rsidR="00706519">
        <w:t xml:space="preserve">-0.0060 to </w:t>
      </w:r>
      <w:r w:rsidR="001D03A9">
        <w:t>0.0249</w:t>
      </w:r>
      <w:r w:rsidR="00E474E1">
        <w:t>, p = 0</w:t>
      </w:r>
      <w:r w:rsidR="001D03A9">
        <w:t>.2304</w:t>
      </w:r>
      <w:r w:rsidR="00E474E1">
        <w:t xml:space="preserve">, </w:t>
      </w:r>
      <w:r w:rsidRPr="005443C8">
        <w:t>R</w:t>
      </w:r>
      <w:r>
        <w:rPr>
          <w:vertAlign w:val="superscript"/>
        </w:rPr>
        <w:t>2</w:t>
      </w:r>
      <w:r>
        <w:t xml:space="preserve"> = 0.</w:t>
      </w:r>
      <w:r w:rsidR="001D03A9">
        <w:t>07</w:t>
      </w:r>
      <w:r>
        <w:t xml:space="preserve">). </w:t>
      </w:r>
    </w:p>
    <w:p w14:paraId="6C5D359B" w14:textId="56B5ED7A" w:rsidR="00E759C6" w:rsidRPr="00BA7E1F" w:rsidRDefault="00E759C6" w:rsidP="00975F2B">
      <w:pPr>
        <w:spacing w:before="100" w:beforeAutospacing="1" w:after="100" w:afterAutospacing="1" w:line="480" w:lineRule="auto"/>
        <w:rPr>
          <w:color w:val="000000"/>
        </w:rPr>
      </w:pPr>
      <w:r w:rsidRPr="004E656E">
        <w:rPr>
          <w:color w:val="000000"/>
        </w:rPr>
        <w:t xml:space="preserve">Study protocols were available for </w:t>
      </w:r>
      <w:r w:rsidR="000778ED">
        <w:rPr>
          <w:color w:val="000000"/>
        </w:rPr>
        <w:t>eight</w:t>
      </w:r>
      <w:r w:rsidRPr="004E656E">
        <w:rPr>
          <w:color w:val="000000"/>
        </w:rPr>
        <w:t xml:space="preserve"> trials</w:t>
      </w:r>
      <w:r w:rsidR="00636108">
        <w:rPr>
          <w:color w:val="000000"/>
        </w:rPr>
        <w:t>;</w:t>
      </w:r>
      <w:r w:rsidR="0029314A">
        <w:rPr>
          <w:color w:val="000000"/>
        </w:rPr>
        <w:fldChar w:fldCharType="begin">
          <w:fldData xml:space="preserve">PEVuZE5vdGU+PENpdGU+PEF1dGhvcj5CZW5uZWxsPC9BdXRob3I+PFllYXI+MjAxMjwvWWVhcj48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</w:fldData>
        </w:fldChar>
      </w:r>
      <w:r w:rsidR="000941E8">
        <w:rPr>
          <w:color w:val="000000"/>
        </w:rPr>
        <w:instrText xml:space="preserve"> ADDIN EN.CITE </w:instrText>
      </w:r>
      <w:r w:rsidR="000941E8">
        <w:rPr>
          <w:color w:val="000000"/>
        </w:rPr>
        <w:fldChar w:fldCharType="begin">
          <w:fldData xml:space="preserve">PEVuZE5vdGU+PENpdGU+PEF1dGhvcj5CZW5uZWxsPC9BdXRob3I+PFllYXI+MjAxMjwvWWVhcj48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</w:fldData>
        </w:fldChar>
      </w:r>
      <w:r w:rsidR="000941E8">
        <w:rPr>
          <w:color w:val="000000"/>
        </w:rPr>
        <w:instrText xml:space="preserve"> ADDIN EN.CITE.DATA </w:instrText>
      </w:r>
      <w:r w:rsidR="000941E8">
        <w:rPr>
          <w:color w:val="000000"/>
        </w:rPr>
      </w:r>
      <w:r w:rsidR="000941E8">
        <w:rPr>
          <w:color w:val="000000"/>
        </w:rPr>
        <w:fldChar w:fldCharType="end"/>
      </w:r>
      <w:r w:rsidR="0029314A">
        <w:rPr>
          <w:color w:val="000000"/>
        </w:rPr>
      </w:r>
      <w:r w:rsidR="0029314A">
        <w:rPr>
          <w:color w:val="000000"/>
        </w:rPr>
        <w:fldChar w:fldCharType="separate"/>
      </w:r>
      <w:r w:rsidR="000941E8" w:rsidRPr="000941E8">
        <w:rPr>
          <w:noProof/>
          <w:color w:val="000000"/>
          <w:vertAlign w:val="superscript"/>
        </w:rPr>
        <w:t>8, 17, 40, 41, 47, 49, 63, 83</w:t>
      </w:r>
      <w:r w:rsidR="0029314A">
        <w:rPr>
          <w:color w:val="000000"/>
        </w:rPr>
        <w:fldChar w:fldCharType="end"/>
      </w:r>
      <w:r>
        <w:rPr>
          <w:color w:val="000000"/>
        </w:rPr>
        <w:t xml:space="preserve"> however, the highest number of BCTs </w:t>
      </w:r>
      <w:r w:rsidR="00D43B00">
        <w:rPr>
          <w:color w:val="000000"/>
        </w:rPr>
        <w:t xml:space="preserve">was </w:t>
      </w:r>
      <w:r>
        <w:rPr>
          <w:color w:val="000000"/>
        </w:rPr>
        <w:t>present in</w:t>
      </w:r>
      <w:r w:rsidR="006A4EC7">
        <w:rPr>
          <w:color w:val="000000"/>
        </w:rPr>
        <w:t xml:space="preserve"> a</w:t>
      </w:r>
      <w:r>
        <w:rPr>
          <w:color w:val="000000"/>
        </w:rPr>
        <w:t xml:space="preserve"> trial without </w:t>
      </w:r>
      <w:r w:rsidR="009038A1">
        <w:rPr>
          <w:color w:val="000000"/>
        </w:rPr>
        <w:t xml:space="preserve">an </w:t>
      </w:r>
      <w:r>
        <w:rPr>
          <w:color w:val="000000"/>
        </w:rPr>
        <w:t>available protocol</w:t>
      </w:r>
      <w:r w:rsidR="00C078C0">
        <w:rPr>
          <w:color w:val="000000"/>
        </w:rPr>
        <w:t>.</w:t>
      </w:r>
      <w:r w:rsidR="0029314A">
        <w:rPr>
          <w:color w:val="000000"/>
        </w:rPr>
        <w:fldChar w:fldCharType="begin"/>
      </w:r>
      <w:r w:rsidR="00A5432E">
        <w:rPr>
          <w:color w:val="000000"/>
        </w:rPr>
        <w:instrText xml:space="preserve"> ADDIN EN.CITE &lt;EndNote&gt;&lt;Cite&gt;&lt;Author&gt;Hughes&lt;/Author&gt;&lt;Year&gt;2006&lt;/Year&gt;&lt;RecNum&gt;76&lt;/RecNum&gt;&lt;DisplayText&gt;&lt;style face="superscript"&gt;43&lt;/style&gt;&lt;/DisplayText&gt;&lt;record&gt;&lt;rec-number&gt;76&lt;/rec-number&gt;&lt;foreign-keys&gt;&lt;key app="EN" db-id="dfzxspwrx00eroe9e5fvxerhvsv9see0v2w2" timestamp="1604320176"&gt;76&lt;/key&gt;&lt;/foreign-keys&gt;&lt;ref-type name="Journal Article"&gt;17&lt;/ref-type&gt;&lt;contributors&gt;&lt;authors&gt;&lt;author&gt;Hughes, Susan L.&lt;/author&gt;&lt;author&gt;Seymour, Rachel B.&lt;/author&gt;&lt;author&gt;Campbell, Richard T.&lt;/author&gt;&lt;author&gt;Huber, Gail&lt;/author&gt;&lt;author&gt;Pollak, Naomi&lt;/author&gt;&lt;author&gt;Sharma, Leena&lt;/author&gt;&lt;author&gt;Desai, Pankaja&lt;/author&gt;&lt;/authors&gt;&lt;/contributors&gt;&lt;titles&gt;&lt;title&gt;Long-Term Impact of Fit and Strong! on Older Adults With Osteoarthritis&lt;/title&gt;&lt;secondary-title&gt;The Gerontologist&lt;/secondary-title&gt;&lt;/titles&gt;&lt;periodical&gt;&lt;full-title&gt;The Gerontologist&lt;/full-title&gt;&lt;/periodical&gt;&lt;pages&gt;801-814&lt;/pages&gt;&lt;volume&gt;46&lt;/volume&gt;&lt;number&gt;6&lt;/number&gt;&lt;dates&gt;&lt;year&gt;2006&lt;/year&gt;&lt;/dates&gt;&lt;isbn&gt;0016-9013&lt;/isbn&gt;&lt;urls&gt;&lt;related-urls&gt;&lt;url&gt;https://doi.org/10.1093/geront/46.6.801&lt;/url&gt;&lt;/related-urls&gt;&lt;/urls&gt;&lt;electronic-resource-num&gt;10.1093/geront/46.6.801&lt;/electronic-resource-num&gt;&lt;access-date&gt;11/2/2020&lt;/access-date&gt;&lt;/record&gt;&lt;/Cite&gt;&lt;/EndNote&gt;</w:instrText>
      </w:r>
      <w:r w:rsidR="0029314A">
        <w:rPr>
          <w:color w:val="000000"/>
        </w:rPr>
        <w:fldChar w:fldCharType="separate"/>
      </w:r>
      <w:r w:rsidR="00A5432E" w:rsidRPr="00A5432E">
        <w:rPr>
          <w:noProof/>
          <w:color w:val="000000"/>
          <w:vertAlign w:val="superscript"/>
        </w:rPr>
        <w:t>43</w:t>
      </w:r>
      <w:r w:rsidR="0029314A">
        <w:rPr>
          <w:color w:val="000000"/>
        </w:rPr>
        <w:fldChar w:fldCharType="end"/>
      </w:r>
    </w:p>
    <w:p w14:paraId="4EDE766A" w14:textId="618BC2BF" w:rsidR="00E759C6" w:rsidRDefault="007E40CD" w:rsidP="00975F2B">
      <w:pPr>
        <w:spacing w:line="480" w:lineRule="auto"/>
      </w:pPr>
      <w:r>
        <w:t>Forty</w:t>
      </w:r>
      <w:r w:rsidR="00C13B3A">
        <w:t>-four</w:t>
      </w:r>
      <w:r w:rsidR="00E759C6">
        <w:t xml:space="preserve"> BCTs were coded as </w:t>
      </w:r>
      <w:r w:rsidR="004D15FE">
        <w:t>‘</w:t>
      </w:r>
      <w:r w:rsidR="00E759C6">
        <w:t>tentative</w:t>
      </w:r>
      <w:r w:rsidR="004D15FE">
        <w:t>’</w:t>
      </w:r>
      <w:r w:rsidR="00E759C6">
        <w:t>; 3</w:t>
      </w:r>
      <w:r w:rsidR="00C13B3A">
        <w:t>9</w:t>
      </w:r>
      <w:r w:rsidR="00E759C6">
        <w:t xml:space="preserve"> of these were in the interventions. We only included BCTs in this analysis that were </w:t>
      </w:r>
      <w:r w:rsidR="00393C68">
        <w:t>coded as ‘</w:t>
      </w:r>
      <w:r w:rsidR="00E759C6">
        <w:t>confident</w:t>
      </w:r>
      <w:r w:rsidR="00393C68">
        <w:t>’.</w:t>
      </w:r>
      <w:r w:rsidR="00E759C6">
        <w:t xml:space="preserve"> </w:t>
      </w:r>
    </w:p>
    <w:p w14:paraId="4771AB21" w14:textId="77777777" w:rsidR="00E759C6" w:rsidRDefault="00E759C6" w:rsidP="00975F2B">
      <w:pPr>
        <w:spacing w:line="480" w:lineRule="auto"/>
      </w:pPr>
    </w:p>
    <w:p w14:paraId="6EBEFD08" w14:textId="4554C0B4" w:rsidR="00E759C6" w:rsidRPr="0017621F" w:rsidRDefault="00E759C6" w:rsidP="00975F2B">
      <w:pPr>
        <w:spacing w:line="480" w:lineRule="auto"/>
        <w:rPr>
          <w:i/>
          <w:iCs/>
        </w:rPr>
      </w:pPr>
      <w:r w:rsidRPr="0017621F">
        <w:rPr>
          <w:i/>
          <w:iCs/>
        </w:rPr>
        <w:t>3.6 Use of theory</w:t>
      </w:r>
    </w:p>
    <w:p w14:paraId="2FFE1943" w14:textId="4ECC6CA8" w:rsidR="00E759C6" w:rsidRDefault="00774EDA" w:rsidP="00975F2B">
      <w:pPr>
        <w:spacing w:line="480" w:lineRule="auto"/>
      </w:pPr>
      <w:r>
        <w:t xml:space="preserve">Twelve </w:t>
      </w:r>
      <w:r w:rsidR="00E759C6">
        <w:t>studies explicitly identified using at least one behaviour change theory. The majority</w:t>
      </w:r>
      <w:r w:rsidR="00C427A5">
        <w:t xml:space="preserve"> </w:t>
      </w:r>
      <w:r w:rsidR="00E759C6">
        <w:t>used one theory</w:t>
      </w:r>
      <w:r w:rsidR="00C078C0">
        <w:t>,</w:t>
      </w:r>
      <w:r w:rsidR="005626A4">
        <w:fldChar w:fldCharType="begin">
          <w:fldData xml:space="preserve">PEVuZE5vdGU+PENpdGU+PEF1dGhvcj5CYXNsZXI8L0F1dGhvcj48WWVhcj4yMDA3PC9ZZWFyPjxS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</w:fldData>
        </w:fldChar>
      </w:r>
      <w:r w:rsidR="000941E8">
        <w:instrText xml:space="preserve"> ADDIN EN.CITE </w:instrText>
      </w:r>
      <w:r w:rsidR="000941E8">
        <w:fldChar w:fldCharType="begin">
          <w:fldData xml:space="preserve">PEVuZE5vdGU+PENpdGU+PEF1dGhvcj5CYXNsZXI8L0F1dGhvcj48WWVhcj4yMDA3PC9ZZWFyPjxS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</w:fldData>
        </w:fldChar>
      </w:r>
      <w:r w:rsidR="000941E8">
        <w:instrText xml:space="preserve"> ADDIN EN.CITE.DATA </w:instrText>
      </w:r>
      <w:r w:rsidR="000941E8">
        <w:fldChar w:fldCharType="end"/>
      </w:r>
      <w:r w:rsidR="005626A4">
        <w:fldChar w:fldCharType="separate"/>
      </w:r>
      <w:r w:rsidR="000941E8" w:rsidRPr="000941E8">
        <w:rPr>
          <w:noProof/>
          <w:vertAlign w:val="superscript"/>
        </w:rPr>
        <w:t>4, 19, 43, 46, 48, 57, 76, 84, 87</w:t>
      </w:r>
      <w:r w:rsidR="005626A4">
        <w:fldChar w:fldCharType="end"/>
      </w:r>
      <w:r w:rsidR="00E759C6">
        <w:t xml:space="preserve"> </w:t>
      </w:r>
      <w:r w:rsidR="0008788A">
        <w:t>two</w:t>
      </w:r>
      <w:r w:rsidR="00E759C6">
        <w:t xml:space="preserve"> used two theories</w:t>
      </w:r>
      <w:r w:rsidR="005626A4">
        <w:fldChar w:fldCharType="begin">
          <w:fldData xml:space="preserve">PEVuZE5vdGU+PENpdGU+PEF1dGhvcj5DZWRlcmJvbTwvQXV0aG9yPjxZZWFyPjIwMTk8L1llYXI+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</w:fldData>
        </w:fldChar>
      </w:r>
      <w:r w:rsidR="000941E8">
        <w:instrText xml:space="preserve"> ADDIN EN.CITE </w:instrText>
      </w:r>
      <w:r w:rsidR="000941E8">
        <w:fldChar w:fldCharType="begin">
          <w:fldData xml:space="preserve">PEVuZE5vdGU+PENpdGU+PEF1dGhvcj5DZWRlcmJvbTwvQXV0aG9yPjxZZWFyPjIwMTk8L1llYXI+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</w:fldData>
        </w:fldChar>
      </w:r>
      <w:r w:rsidR="000941E8">
        <w:instrText xml:space="preserve"> ADDIN EN.CITE.DATA </w:instrText>
      </w:r>
      <w:r w:rsidR="000941E8">
        <w:fldChar w:fldCharType="end"/>
      </w:r>
      <w:r w:rsidR="005626A4">
        <w:fldChar w:fldCharType="separate"/>
      </w:r>
      <w:r w:rsidR="000941E8" w:rsidRPr="000941E8">
        <w:rPr>
          <w:noProof/>
          <w:vertAlign w:val="superscript"/>
        </w:rPr>
        <w:t>18, 64</w:t>
      </w:r>
      <w:r w:rsidR="005626A4">
        <w:fldChar w:fldCharType="end"/>
      </w:r>
      <w:r w:rsidR="00E759C6">
        <w:t xml:space="preserve"> and one used three theories</w:t>
      </w:r>
      <w:r w:rsidR="00C078C0">
        <w:t>.</w:t>
      </w:r>
      <w:r w:rsidR="005626A4">
        <w:fldChar w:fldCharType="begin"/>
      </w:r>
      <w:r w:rsidR="00A5432E">
        <w:instrText xml:space="preserve"> ADDIN EN.CITE &lt;EndNote&gt;&lt;Cite&gt;&lt;Author&gt;Baker&lt;/Author&gt;&lt;Year&gt;2020&lt;/Year&gt;&lt;RecNum&gt;64&lt;/RecNum&gt;&lt;DisplayText&gt;&lt;style face="superscript"&gt;2&lt;/style&gt;&lt;/DisplayText&gt;&lt;record&gt;&lt;rec-number&gt;64&lt;/rec-number&gt;&lt;foreign-keys&gt;&lt;key app="EN" db-id="dfzxspwrx00eroe9e5fvxerhvsv9see0v2w2" timestamp="1604319162"&gt;64&lt;/key&gt;&lt;/foreign-keys&gt;&lt;ref-type name="Journal Article"&gt;17&lt;/ref-type&gt;&lt;contributors&gt;&lt;authors&gt;&lt;author&gt;Baker, Kristin&lt;/author&gt;&lt;author&gt;LaValley, Michael P.&lt;/author&gt;&lt;author&gt;Brown, Carrie&lt;/author&gt;&lt;author&gt;Felson, David T.&lt;/author&gt;&lt;author&gt;Ledingham, Aileen&lt;/author&gt;&lt;author&gt;Keysor, Julie J.&lt;/author&gt;&lt;/authors&gt;&lt;/contributors&gt;&lt;titles&gt;&lt;title&gt;Efficacy of Computer-Based Telephone Counseling on Long-Term Adherence to Strength Training in Elderly Patients With Knee Osteoarthritis: A Randomized Trial&lt;/title&gt;&lt;secondary-title&gt;Arthritis Care &amp;amp; Research&lt;/secondary-title&gt;&lt;/titles&gt;&lt;periodical&gt;&lt;full-title&gt;Arthritis Care &amp;amp; Research&lt;/full-title&gt;&lt;/periodical&gt;&lt;pages&gt;982-990&lt;/pages&gt;&lt;volume&gt;72&lt;/volume&gt;&lt;number&gt;7&lt;/number&gt;&lt;dates&gt;&lt;year&gt;2020&lt;/year&gt;&lt;/dates&gt;&lt;isbn&gt;2151-464X&lt;/isbn&gt;&lt;urls&gt;&lt;related-urls&gt;&lt;url&gt;https://onlinelibrary.wiley.com/doi/abs/10.1002/acr.23921&lt;/url&gt;&lt;/related-urls&gt;&lt;/urls&gt;&lt;electronic-resource-num&gt;10.1002/acr.23921&lt;/electronic-resource-num&gt;&lt;/record&gt;&lt;/Cite&gt;&lt;/EndNote&gt;</w:instrText>
      </w:r>
      <w:r w:rsidR="005626A4">
        <w:fldChar w:fldCharType="separate"/>
      </w:r>
      <w:r w:rsidR="00A5432E" w:rsidRPr="00A5432E">
        <w:rPr>
          <w:noProof/>
          <w:vertAlign w:val="superscript"/>
        </w:rPr>
        <w:t>2</w:t>
      </w:r>
      <w:r w:rsidR="005626A4">
        <w:fldChar w:fldCharType="end"/>
      </w:r>
      <w:r w:rsidR="00E759C6">
        <w:t xml:space="preserve"> </w:t>
      </w:r>
      <w:r w:rsidR="008215B5">
        <w:t>Among</w:t>
      </w:r>
      <w:r w:rsidR="00E759C6">
        <w:t xml:space="preserve"> these studies, three were judged as being informed by theory</w:t>
      </w:r>
      <w:r w:rsidR="0062321F">
        <w:t>,</w:t>
      </w:r>
      <w:r w:rsidR="005626A4">
        <w:fldChar w:fldCharType="begin">
          <w:fldData xml:space="preserve">PEVuZE5vdGU+PENpdGU+PEF1dGhvcj5DZWRlcmJvbTwvQXV0aG9yPjxZZWFyPjIwMTk8L1llYXI+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</w:fldData>
        </w:fldChar>
      </w:r>
      <w:r w:rsidR="000941E8">
        <w:instrText xml:space="preserve"> ADDIN EN.CITE </w:instrText>
      </w:r>
      <w:r w:rsidR="000941E8">
        <w:fldChar w:fldCharType="begin">
          <w:fldData xml:space="preserve">PEVuZE5vdGU+PENpdGU+PEF1dGhvcj5DZWRlcmJvbTwvQXV0aG9yPjxZZWFyPjIwMTk8L1llYXI+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</w:fldData>
        </w:fldChar>
      </w:r>
      <w:r w:rsidR="000941E8">
        <w:instrText xml:space="preserve"> ADDIN EN.CITE.DATA </w:instrText>
      </w:r>
      <w:r w:rsidR="000941E8">
        <w:fldChar w:fldCharType="end"/>
      </w:r>
      <w:r w:rsidR="005626A4">
        <w:fldChar w:fldCharType="separate"/>
      </w:r>
      <w:r w:rsidR="000941E8" w:rsidRPr="000941E8">
        <w:rPr>
          <w:noProof/>
          <w:vertAlign w:val="superscript"/>
        </w:rPr>
        <w:t>18, 46, 84</w:t>
      </w:r>
      <w:r w:rsidR="005626A4">
        <w:fldChar w:fldCharType="end"/>
      </w:r>
      <w:r w:rsidR="00E759C6">
        <w:t xml:space="preserve"> five as applying theory</w:t>
      </w:r>
      <w:r w:rsidR="0062321F">
        <w:t>,</w:t>
      </w:r>
      <w:r w:rsidR="00B47EA4">
        <w:fldChar w:fldCharType="begin">
          <w:fldData xml:space="preserve">PEVuZE5vdGU+PENpdGU+PEF1dGhvcj5CYWtlcjwvQXV0aG9yPjxZZWFyPjIwMjA8L1llYXI+PFJl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=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Q4LCA1NywgNzY8L3N0eWxlPjwvRGlzcGxheVRleHQ+PHJlY29yZD48cmVjLW51bWJlcj42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=
</w:fldData>
        </w:fldChar>
      </w:r>
      <w:r w:rsidR="000941E8">
        <w:instrText xml:space="preserve"> ADDIN EN.CITE.DATA </w:instrText>
      </w:r>
      <w:r w:rsidR="000941E8">
        <w:fldChar w:fldCharType="end"/>
      </w:r>
      <w:r w:rsidR="00B47EA4">
        <w:fldChar w:fldCharType="separate"/>
      </w:r>
      <w:r w:rsidR="000941E8" w:rsidRPr="000941E8">
        <w:rPr>
          <w:noProof/>
          <w:vertAlign w:val="superscript"/>
        </w:rPr>
        <w:t>2, 4, 48, 57, 76</w:t>
      </w:r>
      <w:r w:rsidR="00B47EA4">
        <w:fldChar w:fldCharType="end"/>
      </w:r>
      <w:r w:rsidR="00E759C6">
        <w:t xml:space="preserve"> t</w:t>
      </w:r>
      <w:r w:rsidR="00153168">
        <w:t>hree</w:t>
      </w:r>
      <w:r w:rsidR="00E759C6">
        <w:t xml:space="preserve"> as testing theory</w:t>
      </w:r>
      <w:r w:rsidR="004974A4">
        <w:fldChar w:fldCharType="begin">
          <w:fldData xml:space="preserve">PEVuZE5vdGU+PENpdGU+PEF1dGhvcj5DaGVuPC9BdXRob3I+PFllYXI+MjAyMDwvWWVhcj48UmVj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</w:fldData>
        </w:fldChar>
      </w:r>
      <w:r w:rsidR="000941E8">
        <w:instrText xml:space="preserve"> ADDIN EN.CITE </w:instrText>
      </w:r>
      <w:r w:rsidR="000941E8">
        <w:fldChar w:fldCharType="begin">
          <w:fldData xml:space="preserve">PEVuZE5vdGU+PENpdGU+PEF1dGhvcj5DaGVuPC9BdXRob3I+PFllYXI+MjAyMDwvWWVhcj48UmVj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</w:fldData>
        </w:fldChar>
      </w:r>
      <w:r w:rsidR="000941E8">
        <w:instrText xml:space="preserve"> ADDIN EN.CITE.DATA </w:instrText>
      </w:r>
      <w:r w:rsidR="000941E8">
        <w:fldChar w:fldCharType="end"/>
      </w:r>
      <w:r w:rsidR="004974A4">
        <w:fldChar w:fldCharType="separate"/>
      </w:r>
      <w:r w:rsidR="000941E8" w:rsidRPr="000941E8">
        <w:rPr>
          <w:noProof/>
          <w:vertAlign w:val="superscript"/>
        </w:rPr>
        <w:t>19, 43, 87</w:t>
      </w:r>
      <w:r w:rsidR="004974A4">
        <w:fldChar w:fldCharType="end"/>
      </w:r>
      <w:r w:rsidR="00E759C6">
        <w:t xml:space="preserve"> and </w:t>
      </w:r>
      <w:r w:rsidR="00153168">
        <w:t>one</w:t>
      </w:r>
      <w:r w:rsidR="00E759C6">
        <w:t xml:space="preserve"> stud</w:t>
      </w:r>
      <w:r w:rsidR="00153168">
        <w:t>y</w:t>
      </w:r>
      <w:r w:rsidR="00E759C6">
        <w:t xml:space="preserve"> built</w:t>
      </w:r>
      <w:r w:rsidR="00107059">
        <w:t>/</w:t>
      </w:r>
      <w:r w:rsidR="00E759C6">
        <w:t xml:space="preserve"> created theory</w:t>
      </w:r>
      <w:r w:rsidR="00153168">
        <w:fldChar w:fldCharType="begin"/>
      </w:r>
      <w:r w:rsidR="000941E8">
        <w:instrText xml:space="preserve"> ADDIN EN.CITE &lt;EndNote&gt;&lt;Cite&gt;&lt;Author&gt;Nelligan&lt;/Author&gt;&lt;Year&gt;2021&lt;/Year&gt;&lt;RecNum&gt;182&lt;/RecNum&gt;&lt;DisplayText&gt;&lt;style face="superscript"&gt;64&lt;/style&gt;&lt;/DisplayText&gt;&lt;record&gt;&lt;rec-number&gt;182&lt;/rec-number&gt;&lt;foreign-keys&gt;&lt;key app="EN" db-id="dfzxspwrx00eroe9e5fvxerhvsv9see0v2w2" timestamp="1627657157"&gt;182&lt;/key&gt;&lt;/foreign-keys&gt;&lt;ref-type name="Journal Article"&gt;17&lt;/ref-type&gt;&lt;contributors&gt;&lt;authors&gt;&lt;author&gt;Nelligan, Rachel K.&lt;/author&gt;&lt;author&gt;Hinman, Rana S.&lt;/author&gt;&lt;author&gt;Kasza, Jessica&lt;/author&gt;&lt;author&gt;Crofts, Samuel J. C.&lt;/author&gt;&lt;author&gt;Bennell, Kim L.&lt;/author&gt;&lt;/authors&gt;&lt;/contributors&gt;&lt;titles&gt;&lt;title&gt;Effects of a Self-directed Web-Based Strengthening Exercise and Physical Activity Program Supported by Automated Text Messages for People With Knee Osteoarthritis: A Randomized Clinical Trial&lt;/title&gt;&lt;secondary-title&gt;JAMA Internal Medicine&lt;/secondary-title&gt;&lt;/titles&gt;&lt;periodical&gt;&lt;full-title&gt;JAMA Internal Medicine&lt;/full-title&gt;&lt;/periodical&gt;&lt;pages&gt;776-785&lt;/pages&gt;&lt;volume&gt;181&lt;/volume&gt;&lt;number&gt;6&lt;/number&gt;&lt;dates&gt;&lt;year&gt;2021&lt;/year&gt;&lt;/dates&gt;&lt;isbn&gt;2168-6106&lt;/isbn&gt;&lt;urls&gt;&lt;related-urls&gt;&lt;url&gt;https://doi.org/10.1001/jamainternmed.2021.0991&lt;/url&gt;&lt;/related-urls&gt;&lt;/urls&gt;&lt;electronic-resource-num&gt;10.1001/jamainternmed.2021.0991&lt;/electronic-resource-num&gt;&lt;access-date&gt;7/30/2021&lt;/access-date&gt;&lt;/record&gt;&lt;/Cite&gt;&lt;/EndNote&gt;</w:instrText>
      </w:r>
      <w:r w:rsidR="00153168">
        <w:fldChar w:fldCharType="separate"/>
      </w:r>
      <w:r w:rsidR="000941E8" w:rsidRPr="000941E8">
        <w:rPr>
          <w:noProof/>
          <w:vertAlign w:val="superscript"/>
        </w:rPr>
        <w:t>64</w:t>
      </w:r>
      <w:r w:rsidR="00153168">
        <w:fldChar w:fldCharType="end"/>
      </w:r>
      <w:r w:rsidR="00E759C6">
        <w:t xml:space="preserve"> (see table </w:t>
      </w:r>
      <w:r w:rsidR="00A2566F">
        <w:t>6</w:t>
      </w:r>
      <w:r w:rsidR="00E759C6">
        <w:t xml:space="preserve">). </w:t>
      </w:r>
      <w:r w:rsidR="004A6098">
        <w:t xml:space="preserve">Social Cognitive Theory and the Transtheoretical Model were used three times each and were the most used theories. Self-efficacy Theory, the Health Action Process Approach and Operant Conditioning were used in two studies. Goal Setting Theory the Rubicon Model of Action Phases, the Capability-Opportunity-Motivation-Behaviour model and Theoretical Domains Framework were each used in one study. </w:t>
      </w:r>
    </w:p>
    <w:p w14:paraId="421BF4D5" w14:textId="38ED6AFD" w:rsidR="00E759C6" w:rsidRDefault="006F0D1F" w:rsidP="00975F2B">
      <w:pPr>
        <w:spacing w:line="480" w:lineRule="auto"/>
      </w:pPr>
      <w:r>
        <w:t>Three o</w:t>
      </w:r>
      <w:r w:rsidR="00E759C6">
        <w:t xml:space="preserve">f the </w:t>
      </w:r>
      <w:r w:rsidR="00107059">
        <w:t>six</w:t>
      </w:r>
      <w:r w:rsidR="00E759C6">
        <w:t xml:space="preserve"> effective studies</w:t>
      </w:r>
      <w:r w:rsidR="00E21F46">
        <w:t xml:space="preserve"> </w:t>
      </w:r>
      <w:r w:rsidR="00E759C6">
        <w:t>used theory</w:t>
      </w:r>
      <w:r w:rsidR="00E21F46">
        <w:t>.</w:t>
      </w:r>
      <w:r w:rsidR="008215B5">
        <w:t xml:space="preserve"> </w:t>
      </w:r>
      <w:r w:rsidR="00E21F46">
        <w:t xml:space="preserve">One study </w:t>
      </w:r>
      <w:r w:rsidR="000D49B0">
        <w:t xml:space="preserve">tested </w:t>
      </w:r>
      <w:r w:rsidR="008215B5">
        <w:t>the Transtheoretical Model</w:t>
      </w:r>
      <w:r w:rsidR="003978E4">
        <w:t>,</w:t>
      </w:r>
      <w:r w:rsidR="004974A4">
        <w:fldChar w:fldCharType="begin"/>
      </w:r>
      <w:r w:rsidR="00A5432E">
        <w:instrText xml:space="preserve"> ADDIN EN.CITE &lt;EndNote&gt;&lt;Cite&gt;&lt;Author&gt;Chen&lt;/Author&gt;&lt;Year&gt;2020&lt;/Year&gt;&lt;RecNum&gt;73&lt;/RecNum&gt;&lt;DisplayText&gt;&lt;style face="superscript"&gt;19&lt;/style&gt;&lt;/DisplayText&gt;&lt;record&gt;&lt;rec-number&gt;73&lt;/rec-number&gt;&lt;foreign-keys&gt;&lt;key app="EN" db-id="dfzxspwrx00eroe9e5fvxerhvsv9see0v2w2" timestamp="1604319992"&gt;73&lt;/key&gt;&lt;/foreign-keys&gt;&lt;ref-type name="Journal Article"&gt;17&lt;/ref-type&gt;&lt;contributors&gt;&lt;authors&gt;&lt;author&gt;Chen, Hongbo&lt;/author&gt;&lt;author&gt;Wang, Yunlin&lt;/author&gt;&lt;author&gt;Liu, Congying&lt;/author&gt;&lt;author&gt;Lu, Han&lt;/author&gt;&lt;author&gt;Liu, Nan&lt;/author&gt;&lt;author&gt;Yu, Fang&lt;/author&gt;&lt;author&gt;Wan, Qiaoqin&lt;/author&gt;&lt;author&gt;Chen, Jieru&lt;/author&gt;&lt;author&gt;Shang, Shaomei&lt;/author&gt;&lt;/authors&gt;&lt;/contributors&gt;&lt;titles&gt;&lt;title&gt;Benefits of a transtheoretical model-based program on exercise adherence in older adults with knee osteoarthritis: A cluster randomized controlled trial&lt;/title&gt;&lt;secondary-title&gt;Journal of Advanced Nursing&lt;/secondary-title&gt;&lt;/titles&gt;&lt;periodical&gt;&lt;full-title&gt;Journal of Advanced Nursing&lt;/full-title&gt;&lt;/periodical&gt;&lt;pages&gt;1765-1779&lt;/pages&gt;&lt;volume&gt;76&lt;/volume&gt;&lt;number&gt;7&lt;/number&gt;&lt;dates&gt;&lt;year&gt;2020&lt;/year&gt;&lt;/dates&gt;&lt;isbn&gt;0309-2402&lt;/isbn&gt;&lt;urls&gt;&lt;related-urls&gt;&lt;url&gt;https://onlinelibrary.wiley.com/doi/abs/10.1111/jan.14363&lt;/url&gt;&lt;/related-urls&gt;&lt;/urls&gt;&lt;electronic-resource-num&gt;10.1111/jan.14363&lt;/electronic-resource-num&gt;&lt;/record&gt;&lt;/Cite&gt;&lt;/EndNote&gt;</w:instrText>
      </w:r>
      <w:r w:rsidR="004974A4">
        <w:fldChar w:fldCharType="separate"/>
      </w:r>
      <w:r w:rsidR="00A5432E" w:rsidRPr="00A5432E">
        <w:rPr>
          <w:noProof/>
          <w:vertAlign w:val="superscript"/>
        </w:rPr>
        <w:t>19</w:t>
      </w:r>
      <w:r w:rsidR="004974A4">
        <w:fldChar w:fldCharType="end"/>
      </w:r>
      <w:r w:rsidR="00E759C6">
        <w:t xml:space="preserve"> </w:t>
      </w:r>
      <w:r w:rsidR="000D49B0">
        <w:t xml:space="preserve">one tested </w:t>
      </w:r>
      <w:r w:rsidR="008215B5">
        <w:t>Social Cognitive Theory</w:t>
      </w:r>
      <w:r w:rsidR="004974A4">
        <w:fldChar w:fldCharType="begin"/>
      </w:r>
      <w:r w:rsidR="00A5432E">
        <w:instrText xml:space="preserve"> ADDIN EN.CITE &lt;EndNote&gt;&lt;Cite&gt;&lt;Author&gt;Hughes&lt;/Author&gt;&lt;Year&gt;2006&lt;/Year&gt;&lt;RecNum&gt;76&lt;/RecNum&gt;&lt;DisplayText&gt;&lt;style face="superscript"&gt;43&lt;/style&gt;&lt;/DisplayText&gt;&lt;record&gt;&lt;rec-number&gt;76&lt;/rec-number&gt;&lt;foreign-keys&gt;&lt;key app="EN" db-id="dfzxspwrx00eroe9e5fvxerhvsv9see0v2w2" timestamp="1604320176"&gt;76&lt;/key&gt;&lt;/foreign-keys&gt;&lt;ref-type name="Journal Article"&gt;17&lt;/ref-type&gt;&lt;contributors&gt;&lt;authors&gt;&lt;author&gt;Hughes, Susan L.&lt;/author&gt;&lt;author&gt;Seymour, Rachel B.&lt;/author&gt;&lt;author&gt;Campbell, Richard T.&lt;/author&gt;&lt;author&gt;Huber, Gail&lt;/author&gt;&lt;author&gt;Pollak, Naomi&lt;/author&gt;&lt;author&gt;Sharma, Leena&lt;/author&gt;&lt;author&gt;Desai, Pankaja&lt;/author&gt;&lt;/authors&gt;&lt;/contributors&gt;&lt;titles&gt;&lt;title&gt;Long-Term Impact of Fit and Strong! on Older Adults With Osteoarthritis&lt;/title&gt;&lt;secondary-title&gt;The Gerontologist&lt;/secondary-title&gt;&lt;/titles&gt;&lt;periodical&gt;&lt;full-title&gt;The Gerontologist&lt;/full-title&gt;&lt;/periodical&gt;&lt;pages&gt;801-814&lt;/pages&gt;&lt;volume&gt;46&lt;/volume&gt;&lt;number&gt;6&lt;/number&gt;&lt;dates&gt;&lt;year&gt;2006&lt;/year&gt;&lt;/dates&gt;&lt;isbn&gt;0016-9013&lt;/isbn&gt;&lt;urls&gt;&lt;related-urls&gt;&lt;url&gt;https://doi.org/10.1093/geront/46.6.801&lt;/url&gt;&lt;/related-urls&gt;&lt;/urls&gt;&lt;electronic-resource-num&gt;10.1093/geront/46.6.801&lt;/electronic-resource-num&gt;&lt;access-date&gt;11/2/2020&lt;/access-date&gt;&lt;/record&gt;&lt;/Cite&gt;&lt;/EndNote&gt;</w:instrText>
      </w:r>
      <w:r w:rsidR="004974A4">
        <w:fldChar w:fldCharType="separate"/>
      </w:r>
      <w:r w:rsidR="00A5432E" w:rsidRPr="00A5432E">
        <w:rPr>
          <w:noProof/>
          <w:vertAlign w:val="superscript"/>
        </w:rPr>
        <w:t>43</w:t>
      </w:r>
      <w:r w:rsidR="004974A4">
        <w:fldChar w:fldCharType="end"/>
      </w:r>
      <w:r w:rsidR="00D93197">
        <w:t xml:space="preserve"> </w:t>
      </w:r>
      <w:r w:rsidR="00E759C6">
        <w:t xml:space="preserve">and </w:t>
      </w:r>
      <w:r w:rsidR="000D49B0">
        <w:t xml:space="preserve">one applied </w:t>
      </w:r>
      <w:r w:rsidR="008215B5">
        <w:t>operant conditioning</w:t>
      </w:r>
      <w:r w:rsidR="003978E4">
        <w:t>.</w:t>
      </w:r>
      <w:r w:rsidR="004974A4">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4974A4">
        <w:fldChar w:fldCharType="separate"/>
      </w:r>
      <w:r w:rsidR="000941E8" w:rsidRPr="000941E8">
        <w:rPr>
          <w:noProof/>
          <w:vertAlign w:val="superscript"/>
        </w:rPr>
        <w:t>76</w:t>
      </w:r>
      <w:r w:rsidR="004974A4">
        <w:fldChar w:fldCharType="end"/>
      </w:r>
    </w:p>
    <w:p w14:paraId="38202A55" w14:textId="77777777" w:rsidR="00E759C6" w:rsidRDefault="00E759C6" w:rsidP="00975F2B">
      <w:pPr>
        <w:spacing w:line="480" w:lineRule="auto"/>
      </w:pPr>
    </w:p>
    <w:p w14:paraId="4504DDBD" w14:textId="71A78010" w:rsidR="00E759C6" w:rsidRPr="007F33A8" w:rsidRDefault="00E759C6" w:rsidP="00975F2B">
      <w:pPr>
        <w:spacing w:line="480" w:lineRule="auto"/>
        <w:rPr>
          <w:i/>
          <w:iCs/>
        </w:rPr>
      </w:pPr>
      <w:r w:rsidRPr="007F33A8">
        <w:rPr>
          <w:i/>
          <w:iCs/>
        </w:rPr>
        <w:t>3.7 Health-related (secondary) outcomes</w:t>
      </w:r>
    </w:p>
    <w:p w14:paraId="40584404" w14:textId="64BD9B09" w:rsidR="00E759C6" w:rsidRPr="002A4381" w:rsidRDefault="00E759C6" w:rsidP="00975F2B">
      <w:pPr>
        <w:spacing w:line="480" w:lineRule="auto"/>
        <w:rPr>
          <w:color w:val="FF0000"/>
        </w:rPr>
      </w:pPr>
      <w:r>
        <w:lastRenderedPageBreak/>
        <w:t>One study did not have any outcome measures besides PA</w:t>
      </w:r>
      <w:r w:rsidR="003978E4">
        <w:t>.</w:t>
      </w:r>
      <w:r w:rsidR="002A490B">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2A490B">
        <w:fldChar w:fldCharType="separate"/>
      </w:r>
      <w:r w:rsidR="000941E8" w:rsidRPr="000941E8">
        <w:rPr>
          <w:noProof/>
          <w:vertAlign w:val="superscript"/>
        </w:rPr>
        <w:t>76</w:t>
      </w:r>
      <w:r w:rsidR="002A490B">
        <w:fldChar w:fldCharType="end"/>
      </w:r>
      <w:r>
        <w:t xml:space="preserve"> Two studies did not report between group differences in secondary outcomes</w:t>
      </w:r>
      <w:r w:rsidR="003978E4">
        <w:t>.</w:t>
      </w:r>
      <w:r w:rsidR="002A490B">
        <w:fldChar w:fldCharType="begin"/>
      </w:r>
      <w:r w:rsidR="000941E8">
        <w:instrText xml:space="preserve"> ADDIN EN.CITE &lt;EndNote&gt;&lt;Cite&gt;&lt;Author&gt;Zacharia&lt;/Author&gt;&lt;Year&gt;2018&lt;/Year&gt;&lt;RecNum&gt;83&lt;/RecNum&gt;&lt;DisplayText&gt;&lt;style face="superscript"&gt;31, 103&lt;/style&gt;&lt;/DisplayText&gt;&lt;record&gt;&lt;rec-number&gt;83&lt;/rec-number&gt;&lt;foreign-keys&gt;&lt;key app="EN" db-id="dfzxspwrx00eroe9e5fvxerhvsv9see0v2w2" timestamp="1604320821"&gt;83&lt;/key&gt;&lt;/foreign-keys&gt;&lt;ref-type name="Journal Article"&gt;17&lt;/ref-type&gt;&lt;contributors&gt;&lt;authors&gt;&lt;author&gt;Zacharia, S.&lt;/author&gt;&lt;author&gt;Taylor, E. L.&lt;/author&gt;&lt;author&gt;Branscum, P. W.&lt;/author&gt;&lt;author&gt;Cheney, M. K.&lt;/author&gt;&lt;author&gt;Hofford, C. W.&lt;/author&gt;&lt;author&gt;Crowson, M. &lt;/author&gt;&lt;/authors&gt;&lt;/contributors&gt;&lt;titles&gt;&lt;title&gt;Effects of a Yoga Intervention on Adults with Lower Limb Osteoarthritis: A Randomized Controlled Trial.&lt;/title&gt;&lt;secondary-title&gt;American Journal of Health Studies &lt;/secondary-title&gt;&lt;/titles&gt;&lt;volume&gt;33&lt;/volume&gt;&lt;number&gt;2&lt;/number&gt;&lt;dates&gt;&lt;year&gt;2018&lt;/year&gt;&lt;/dates&gt;&lt;urls&gt;&lt;/urls&gt;&lt;/record&gt;&lt;/Cite&gt;&lt;Cite&gt;&lt;Author&gt;Farr&lt;/Author&gt;&lt;Year&gt;2010&lt;/Year&gt;&lt;RecNum&gt;74&lt;/RecNum&gt;&lt;record&gt;&lt;rec-number&gt;74&lt;/rec-number&gt;&lt;foreign-keys&gt;&lt;key app="EN" db-id="dfzxspwrx00eroe9e5fvxerhvsv9see0v2w2" timestamp="1604320041"&gt;74&lt;/key&gt;&lt;/foreign-keys&gt;&lt;ref-type name="Journal Article"&gt;17&lt;/ref-type&gt;&lt;contributors&gt;&lt;authors&gt;&lt;author&gt;Farr, Joshua N.&lt;/author&gt;&lt;author&gt;Going, Scott B.&lt;/author&gt;&lt;author&gt;McKnight, Patrick E.&lt;/author&gt;&lt;author&gt;Kasle, Shelley&lt;/author&gt;&lt;author&gt;Cussler, Ellen C.&lt;/author&gt;&lt;author&gt;Cornett, Michelle&lt;/author&gt;&lt;/authors&gt;&lt;/contributors&gt;&lt;titles&gt;&lt;title&gt;Progressive Resistance Training Improves Overall Physical Activity Levels in Patients With Early Osteoarthritis of the Knee: A Randomized Controlled Trial&lt;/title&gt;&lt;secondary-title&gt;Physical Therapy&lt;/secondary-title&gt;&lt;/titles&gt;&lt;periodical&gt;&lt;full-title&gt;Physical Therapy&lt;/full-title&gt;&lt;/periodical&gt;&lt;pages&gt;356-366&lt;/pages&gt;&lt;volume&gt;90&lt;/volume&gt;&lt;number&gt;3&lt;/number&gt;&lt;dates&gt;&lt;year&gt;2010&lt;/year&gt;&lt;/dates&gt;&lt;isbn&gt;0031-9023&lt;/isbn&gt;&lt;urls&gt;&lt;related-urls&gt;&lt;url&gt;https://doi.org/10.2522/ptj.20090041&lt;/url&gt;&lt;/related-urls&gt;&lt;/urls&gt;&lt;electronic-resource-num&gt;10.2522/ptj.20090041&lt;/electronic-resource-num&gt;&lt;access-date&gt;11/2/2020&lt;/access-date&gt;&lt;/record&gt;&lt;/Cite&gt;&lt;/EndNote&gt;</w:instrText>
      </w:r>
      <w:r w:rsidR="002A490B">
        <w:fldChar w:fldCharType="separate"/>
      </w:r>
      <w:r w:rsidR="000941E8" w:rsidRPr="000941E8">
        <w:rPr>
          <w:noProof/>
          <w:vertAlign w:val="superscript"/>
        </w:rPr>
        <w:t>31, 103</w:t>
      </w:r>
      <w:r w:rsidR="002A490B">
        <w:fldChar w:fldCharType="end"/>
      </w:r>
      <w:r>
        <w:t xml:space="preserve"> Of </w:t>
      </w:r>
      <w:r w:rsidR="00877419">
        <w:t>the twenty</w:t>
      </w:r>
      <w:r w:rsidR="004D426F">
        <w:t xml:space="preserve"> </w:t>
      </w:r>
      <w:r>
        <w:t>studies reporting between-group results for health-related outcomes, other than PA/</w:t>
      </w:r>
      <w:r w:rsidR="00441712">
        <w:t>SB</w:t>
      </w:r>
      <w:r>
        <w:t xml:space="preserve">, </w:t>
      </w:r>
      <w:r w:rsidR="00A706C9">
        <w:t>thirteen</w:t>
      </w:r>
      <w:r>
        <w:t xml:space="preserve"> showed between group statistical significance in at least one outcome</w:t>
      </w:r>
      <w:r w:rsidR="00BA2A8C">
        <w:t>.</w:t>
      </w:r>
      <w:r w:rsidR="00307FE0">
        <w:fldChar w:fldCharType="begin">
          <w:fldData xml:space="preserve">PEVuZE5vdGU+PENpdGU+PEF1dGhvcj5CYXJvbmUgR2liYnM8L0F1dGhvcj48WWVhcj4yMDE4PC9Z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dGl0bGVzPjx0aXRsZT5BIHdhbGtpbmcgcHJvZ3JhbSBmb3Ig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</w:fldData>
        </w:fldChar>
      </w:r>
      <w:r w:rsidR="000941E8">
        <w:instrText xml:space="preserve"> ADDIN EN.CITE </w:instrText>
      </w:r>
      <w:r w:rsidR="000941E8">
        <w:fldChar w:fldCharType="begin">
          <w:fldData xml:space="preserve">PEVuZE5vdGU+PENpdGU+PEF1dGhvcj5CYXJvbmUgR2liYnM8L0F1dGhvcj48WWVhcj4yMDE4PC9Z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</w:fldData>
        </w:fldChar>
      </w:r>
      <w:r w:rsidR="000941E8">
        <w:instrText xml:space="preserve"> ADDIN EN.CITE.DATA </w:instrText>
      </w:r>
      <w:r w:rsidR="000941E8">
        <w:fldChar w:fldCharType="end"/>
      </w:r>
      <w:r w:rsidR="00307FE0">
        <w:fldChar w:fldCharType="separate"/>
      </w:r>
      <w:r w:rsidR="000941E8" w:rsidRPr="000941E8">
        <w:rPr>
          <w:noProof/>
          <w:vertAlign w:val="superscript"/>
        </w:rPr>
        <w:t>3, 4, 7, 10, 13, 18, 19, 38, 39, 43, 57, 64, 98</w:t>
      </w:r>
      <w:r w:rsidR="00307FE0">
        <w:fldChar w:fldCharType="end"/>
      </w:r>
    </w:p>
    <w:p w14:paraId="4C65C140" w14:textId="51569E84" w:rsidR="00287581" w:rsidRDefault="00E759C6" w:rsidP="00975F2B">
      <w:pPr>
        <w:spacing w:line="480" w:lineRule="auto"/>
      </w:pPr>
      <w:r w:rsidRPr="00F82D9D">
        <w:t>Due to large variation in the outcome measures we grouped the</w:t>
      </w:r>
      <w:r w:rsidR="004D426F">
        <w:t>m</w:t>
      </w:r>
      <w:r w:rsidRPr="00F82D9D">
        <w:t xml:space="preserve"> into seven categories: pain, function, psychological, quality of life, physical/functional performance, cardiovascular health/risk factors and medication use. </w:t>
      </w:r>
      <w:r w:rsidR="00287581">
        <w:t xml:space="preserve">Table </w:t>
      </w:r>
      <w:r w:rsidR="009D07A7">
        <w:t>7</w:t>
      </w:r>
      <w:r w:rsidR="00287581">
        <w:t xml:space="preserve"> displays the studies that had significant outcomes in each category</w:t>
      </w:r>
      <w:r w:rsidR="0087272B">
        <w:t>.</w:t>
      </w:r>
      <w:r w:rsidR="005C04F6">
        <w:t xml:space="preserve"> Functional outcomes (self-report measures of physical function or di</w:t>
      </w:r>
      <w:r w:rsidR="00EC188B">
        <w:t>sability</w:t>
      </w:r>
      <w:r w:rsidR="00714275">
        <w:t xml:space="preserve">) </w:t>
      </w:r>
      <w:r w:rsidR="00BB6E77">
        <w:t xml:space="preserve">were the most common, being measured in </w:t>
      </w:r>
      <w:r w:rsidR="004B54DE">
        <w:t>18</w:t>
      </w:r>
      <w:r w:rsidR="00BB6E77">
        <w:t xml:space="preserve"> studies</w:t>
      </w:r>
      <w:r w:rsidR="005A3DDA">
        <w:t>. Psychological outcomes</w:t>
      </w:r>
      <w:r w:rsidR="00025396">
        <w:t xml:space="preserve"> </w:t>
      </w:r>
      <w:r w:rsidR="005A3DDA">
        <w:t>were significant at e</w:t>
      </w:r>
      <w:r w:rsidR="003E2949">
        <w:t>ither</w:t>
      </w:r>
      <w:r w:rsidR="005A3DDA">
        <w:t xml:space="preserve"> post-intervention, long</w:t>
      </w:r>
      <w:r w:rsidR="003E2949">
        <w:t>e</w:t>
      </w:r>
      <w:r w:rsidR="008A1A2A">
        <w:t>r-term</w:t>
      </w:r>
      <w:r w:rsidR="008F5231">
        <w:t xml:space="preserve"> </w:t>
      </w:r>
      <w:r w:rsidR="005A3DDA">
        <w:t>follow-up</w:t>
      </w:r>
      <w:r w:rsidR="00025396">
        <w:t xml:space="preserve">, or at both time-points </w:t>
      </w:r>
      <w:r w:rsidR="0078430A">
        <w:t xml:space="preserve">in </w:t>
      </w:r>
      <w:r w:rsidR="007B6C95">
        <w:t>58.3</w:t>
      </w:r>
      <w:r w:rsidR="0078430A">
        <w:t xml:space="preserve">% of the studies </w:t>
      </w:r>
      <w:r w:rsidR="000E7D7D">
        <w:t xml:space="preserve">where </w:t>
      </w:r>
      <w:r w:rsidR="006B6770">
        <w:t xml:space="preserve">they were measured; the </w:t>
      </w:r>
      <w:r w:rsidR="00AD0906">
        <w:t>highest</w:t>
      </w:r>
      <w:r w:rsidR="006B6770">
        <w:t xml:space="preserve"> of all outcome categories</w:t>
      </w:r>
      <w:r w:rsidR="00A56196">
        <w:t xml:space="preserve"> </w:t>
      </w:r>
      <w:r w:rsidR="00706B11">
        <w:t>that were</w:t>
      </w:r>
      <w:r w:rsidR="00A56196">
        <w:t xml:space="preserve"> measured in two or more studies</w:t>
      </w:r>
      <w:r w:rsidR="000E7D7D">
        <w:t xml:space="preserve"> (for</w:t>
      </w:r>
      <w:r w:rsidR="006B6770">
        <w:t xml:space="preserve"> </w:t>
      </w:r>
      <w:r w:rsidR="000E7D7D">
        <w:t>d</w:t>
      </w:r>
      <w:r w:rsidR="00517F5B">
        <w:t xml:space="preserve">etails of </w:t>
      </w:r>
      <w:r w:rsidR="00E71C14">
        <w:t xml:space="preserve">outcomes </w:t>
      </w:r>
      <w:r w:rsidR="000E7D7D">
        <w:t>see</w:t>
      </w:r>
      <w:r w:rsidR="00A23B5C">
        <w:t xml:space="preserve"> supplementary </w:t>
      </w:r>
      <w:r w:rsidR="004F6E79">
        <w:t>material</w:t>
      </w:r>
      <w:r w:rsidR="000E7D7D">
        <w:t>)</w:t>
      </w:r>
      <w:r w:rsidR="00A23B5C">
        <w:t xml:space="preserve">. </w:t>
      </w:r>
    </w:p>
    <w:p w14:paraId="0A19E5FA" w14:textId="77777777" w:rsidR="00D9088F" w:rsidRDefault="00D9088F" w:rsidP="00975F2B">
      <w:pPr>
        <w:spacing w:line="480" w:lineRule="auto"/>
      </w:pPr>
    </w:p>
    <w:p w14:paraId="6E909CA8" w14:textId="77777777" w:rsidR="001F44D6" w:rsidRDefault="00B744FD" w:rsidP="00975F2B">
      <w:pPr>
        <w:spacing w:line="480" w:lineRule="auto"/>
        <w:rPr>
          <w:b/>
          <w:bCs/>
        </w:rPr>
      </w:pPr>
      <w:r>
        <w:rPr>
          <w:b/>
          <w:bCs/>
        </w:rPr>
        <w:t xml:space="preserve">4. Discussion </w:t>
      </w:r>
    </w:p>
    <w:p w14:paraId="02F40769" w14:textId="38324C0C" w:rsidR="00B744FD" w:rsidRDefault="00B744FD" w:rsidP="00975F2B">
      <w:pPr>
        <w:spacing w:line="480" w:lineRule="auto"/>
      </w:pPr>
      <w:r>
        <w:t xml:space="preserve">To our knowledge, this is the first systematic review and meta-analysis to evaluate immediate post-intervention and longer-term follow-up for both PA and SB in full RCTs in people with </w:t>
      </w:r>
      <w:r w:rsidR="0007719E">
        <w:t>persistent musculoskeletal pain</w:t>
      </w:r>
      <w:r>
        <w:t xml:space="preserve">. </w:t>
      </w:r>
      <w:r w:rsidR="00013DB4">
        <w:t>For post-intervention PA, o</w:t>
      </w:r>
      <w:r>
        <w:t xml:space="preserve">ur meta-analysis of </w:t>
      </w:r>
      <w:r w:rsidR="0007719E">
        <w:t>21</w:t>
      </w:r>
      <w:r>
        <w:t xml:space="preserve"> outcomes showed a small effect in favour of the interventions (Hedge’s g = 0.3</w:t>
      </w:r>
      <w:r w:rsidR="00370678">
        <w:t>2</w:t>
      </w:r>
      <w:r w:rsidR="00CB34CE">
        <w:t>1</w:t>
      </w:r>
      <w:r>
        <w:t xml:space="preserve">, CI </w:t>
      </w:r>
      <w:r w:rsidR="00370678">
        <w:t>0.13</w:t>
      </w:r>
      <w:r w:rsidR="00CB34CE">
        <w:t>6</w:t>
      </w:r>
      <w:r w:rsidR="00370678">
        <w:t xml:space="preserve"> to 0.50</w:t>
      </w:r>
      <w:r w:rsidR="00CB34CE">
        <w:t>7</w:t>
      </w:r>
      <w:r>
        <w:t>, p = 0.00</w:t>
      </w:r>
      <w:r w:rsidR="00370678">
        <w:t>1</w:t>
      </w:r>
      <w:r w:rsidR="00167E32">
        <w:t>, very low certainty evidence</w:t>
      </w:r>
      <w:r>
        <w:t>)</w:t>
      </w:r>
      <w:r w:rsidR="00370678">
        <w:t>.</w:t>
      </w:r>
      <w:r>
        <w:t xml:space="preserve">  </w:t>
      </w:r>
      <w:r w:rsidR="00370678">
        <w:t>M</w:t>
      </w:r>
      <w:r>
        <w:t xml:space="preserve">eta-analysis of </w:t>
      </w:r>
      <w:r w:rsidR="00370678">
        <w:t>twelve</w:t>
      </w:r>
      <w:r>
        <w:t xml:space="preserve"> PA outcomes for longe</w:t>
      </w:r>
      <w:r w:rsidR="00370678">
        <w:t>r-term</w:t>
      </w:r>
      <w:r>
        <w:t xml:space="preserve"> follow-up </w:t>
      </w:r>
      <w:r w:rsidR="007D6E5B">
        <w:t xml:space="preserve">showed no effect </w:t>
      </w:r>
      <w:r>
        <w:t xml:space="preserve">(Hedge’s g = </w:t>
      </w:r>
      <w:r w:rsidR="007D6E5B">
        <w:t>0.197</w:t>
      </w:r>
      <w:r>
        <w:t xml:space="preserve">, CI </w:t>
      </w:r>
      <w:r w:rsidR="007D6E5B">
        <w:t xml:space="preserve">0.061 to </w:t>
      </w:r>
      <w:r w:rsidR="00D32E9C">
        <w:t>0.332</w:t>
      </w:r>
      <w:r>
        <w:t>, p = 0.00</w:t>
      </w:r>
      <w:r w:rsidR="00D32E9C">
        <w:t>5</w:t>
      </w:r>
      <w:r w:rsidR="00167E32">
        <w:t>, low certainty evidence</w:t>
      </w:r>
      <w:r>
        <w:t xml:space="preserve">). </w:t>
      </w:r>
      <w:r w:rsidR="006C7FE6">
        <w:t>Few</w:t>
      </w:r>
      <w:r>
        <w:t xml:space="preserve"> studies report</w:t>
      </w:r>
      <w:r w:rsidR="00E13036">
        <w:t>ed</w:t>
      </w:r>
      <w:r>
        <w:t xml:space="preserve"> SB outcomes and our meta-analysis of three outcomes for post-intervention and two for longe</w:t>
      </w:r>
      <w:r w:rsidR="00E13036">
        <w:t>r-term</w:t>
      </w:r>
      <w:r w:rsidR="006C7FE6">
        <w:t xml:space="preserve"> </w:t>
      </w:r>
      <w:r>
        <w:t xml:space="preserve">follow-up showed no </w:t>
      </w:r>
      <w:r w:rsidR="006C7FE6">
        <w:t xml:space="preserve">significant </w:t>
      </w:r>
      <w:r>
        <w:t>effect</w:t>
      </w:r>
      <w:r w:rsidR="006C7FE6">
        <w:t>,</w:t>
      </w:r>
      <w:r>
        <w:t xml:space="preserve"> </w:t>
      </w:r>
      <w:r w:rsidR="006C7FE6">
        <w:t>with</w:t>
      </w:r>
      <w:r>
        <w:t xml:space="preserve"> evidence rated as very low quality. </w:t>
      </w:r>
      <w:r w:rsidR="00D121D7">
        <w:t>Due to the quality of evidence being very low or low</w:t>
      </w:r>
      <w:r w:rsidR="007926EA">
        <w:t xml:space="preserve">, </w:t>
      </w:r>
      <w:r w:rsidR="003659B2">
        <w:t xml:space="preserve">these results need to be interpreted with caution as </w:t>
      </w:r>
      <w:r w:rsidR="007926EA">
        <w:t xml:space="preserve">the </w:t>
      </w:r>
      <w:r w:rsidR="005E6964">
        <w:t xml:space="preserve">real effect of </w:t>
      </w:r>
      <w:r w:rsidR="004A6BA5">
        <w:t>PA and SB</w:t>
      </w:r>
      <w:r w:rsidR="00E72B81">
        <w:t xml:space="preserve"> interventions </w:t>
      </w:r>
      <w:r w:rsidR="00DD4E2D">
        <w:t>could</w:t>
      </w:r>
      <w:r w:rsidR="009464E5">
        <w:t xml:space="preserve"> be different. </w:t>
      </w:r>
      <w:r w:rsidR="006C7FE6">
        <w:t>R</w:t>
      </w:r>
      <w:r>
        <w:t>isk-of-bias was generally low for PA outcomes</w:t>
      </w:r>
      <w:r w:rsidR="00287531">
        <w:t xml:space="preserve"> and</w:t>
      </w:r>
      <w:r>
        <w:t xml:space="preserve"> our sensitivity analysis including outcomes with low risk-of-bias only slightly reduce</w:t>
      </w:r>
      <w:r w:rsidR="00F720F1">
        <w:t>d</w:t>
      </w:r>
      <w:r>
        <w:t xml:space="preserve"> the </w:t>
      </w:r>
      <w:r w:rsidR="0048732C">
        <w:t>effect size</w:t>
      </w:r>
      <w:r>
        <w:t xml:space="preserve"> </w:t>
      </w:r>
      <w:r>
        <w:lastRenderedPageBreak/>
        <w:t>for post-intervention PA</w:t>
      </w:r>
      <w:r w:rsidR="00C3370E">
        <w:t>.</w:t>
      </w:r>
      <w:r w:rsidR="007360A2">
        <w:t xml:space="preserve"> </w:t>
      </w:r>
      <w:r w:rsidR="00C3370E">
        <w:t>However,</w:t>
      </w:r>
      <w:r>
        <w:t xml:space="preserve"> </w:t>
      </w:r>
      <w:r w:rsidR="00F720F1">
        <w:t>t</w:t>
      </w:r>
      <w:r>
        <w:t xml:space="preserve">he </w:t>
      </w:r>
      <w:r w:rsidR="0048732C">
        <w:t>effect size</w:t>
      </w:r>
      <w:r>
        <w:t xml:space="preserve"> of our sensitivity analysis for PA at longe</w:t>
      </w:r>
      <w:r w:rsidR="007360A2">
        <w:t>r-term</w:t>
      </w:r>
      <w:r>
        <w:t xml:space="preserve"> follow-up </w:t>
      </w:r>
      <w:r w:rsidR="00C95F13">
        <w:t>increased to demonstrate a</w:t>
      </w:r>
      <w:r w:rsidR="007360A2">
        <w:t xml:space="preserve"> small effect</w:t>
      </w:r>
      <w:r>
        <w:t xml:space="preserve">. All studies including SB outcomes were judged </w:t>
      </w:r>
      <w:r w:rsidR="00F60B5E">
        <w:t>as</w:t>
      </w:r>
      <w:r>
        <w:t xml:space="preserve"> low risk-of-bias. </w:t>
      </w:r>
    </w:p>
    <w:p w14:paraId="71A45164" w14:textId="75C89289" w:rsidR="000E3970" w:rsidRDefault="00B744FD" w:rsidP="00975F2B">
      <w:pPr>
        <w:spacing w:line="480" w:lineRule="auto"/>
      </w:pPr>
      <w:r w:rsidRPr="00C03287">
        <w:t>This</w:t>
      </w:r>
      <w:r>
        <w:t xml:space="preserve"> is the first systematic review and meta-analysis to investigate differences between self-selected PA, non-self-selected PA and combinations of the two. Non-self-selected PA was the only PA type that showed any effect. To our knowledge, this is also the only study to perform subgroup analysis of PA outcomes by </w:t>
      </w:r>
      <w:r w:rsidR="0004117C">
        <w:t xml:space="preserve">the nature of the interventions, the </w:t>
      </w:r>
      <w:r>
        <w:t>setting of PA and</w:t>
      </w:r>
      <w:r w:rsidR="0004117C">
        <w:t xml:space="preserve"> the</w:t>
      </w:r>
      <w:r>
        <w:t xml:space="preserve"> method of intervention delivery in this population. From our analysis, it appears that</w:t>
      </w:r>
      <w:r w:rsidR="0004117C">
        <w:t xml:space="preserve"> </w:t>
      </w:r>
      <w:r w:rsidR="005A7A8E">
        <w:t>interventions that combine PA with education</w:t>
      </w:r>
      <w:r w:rsidR="009F7E62">
        <w:t xml:space="preserve"> are mo</w:t>
      </w:r>
      <w:r w:rsidR="00934507">
        <w:t>re</w:t>
      </w:r>
      <w:r w:rsidR="009F7E62">
        <w:t xml:space="preserve"> effective</w:t>
      </w:r>
      <w:r w:rsidR="00E35EF1">
        <w:t xml:space="preserve"> than those than combine PA with counselling/coaching</w:t>
      </w:r>
      <w:r w:rsidR="008943A1">
        <w:t xml:space="preserve">, </w:t>
      </w:r>
      <w:r w:rsidR="007D4DD9">
        <w:t xml:space="preserve">those combining </w:t>
      </w:r>
      <w:r w:rsidR="008943A1">
        <w:t xml:space="preserve">PA with </w:t>
      </w:r>
      <w:r w:rsidR="007D4DD9">
        <w:t>education and counselling and those with PA only.</w:t>
      </w:r>
      <w:r>
        <w:t xml:space="preserve"> </w:t>
      </w:r>
      <w:r w:rsidR="007D4DD9">
        <w:t xml:space="preserve">It also seems that </w:t>
      </w:r>
      <w:r>
        <w:t>interventions combining supervised and unsupervised PA</w:t>
      </w:r>
      <w:r w:rsidR="004F3B82">
        <w:t xml:space="preserve"> are more effective </w:t>
      </w:r>
      <w:r w:rsidR="00B42E4E">
        <w:t>than supervised and unsupervised alone</w:t>
      </w:r>
      <w:r>
        <w:t xml:space="preserve">, and those combining individual and group-based interventions are more effective </w:t>
      </w:r>
      <w:r w:rsidR="00D71429">
        <w:t xml:space="preserve">than those that are solely individual or group-based </w:t>
      </w:r>
      <w:r>
        <w:t>immediately post-intervention</w:t>
      </w:r>
      <w:r w:rsidR="00094CC2">
        <w:t>,</w:t>
      </w:r>
      <w:r>
        <w:t xml:space="preserve"> although the </w:t>
      </w:r>
      <w:r w:rsidR="00CB7C5F">
        <w:t>effect sizes</w:t>
      </w:r>
      <w:r>
        <w:t xml:space="preserve"> remain small. </w:t>
      </w:r>
      <w:r w:rsidR="006348F6">
        <w:t>O</w:t>
      </w:r>
      <w:r>
        <w:t xml:space="preserve">ur analysis demonstrated a slightly higher </w:t>
      </w:r>
      <w:r w:rsidR="00CB7C5F">
        <w:t>effect size</w:t>
      </w:r>
      <w:r>
        <w:t xml:space="preserve"> for self-report outcomes only and showed no effect for objective outcomes only.</w:t>
      </w:r>
      <w:r w:rsidR="00711DD0">
        <w:t xml:space="preserve"> Therefore, the absolute magnitude of </w:t>
      </w:r>
      <w:r w:rsidR="00E70320">
        <w:t xml:space="preserve">effect is likely to be smaller than </w:t>
      </w:r>
      <w:r w:rsidR="00177081">
        <w:t xml:space="preserve">the results </w:t>
      </w:r>
      <w:r w:rsidR="00E70320">
        <w:t>shown in our main meta-analysis.</w:t>
      </w:r>
      <w:r w:rsidR="00295F44">
        <w:t xml:space="preserve"> Lastly, to our knowledge this is the first study to </w:t>
      </w:r>
      <w:r w:rsidR="0097078E">
        <w:t xml:space="preserve">do a thorough analysis of the impact of publication bias on PA levels in </w:t>
      </w:r>
      <w:r w:rsidR="000F0EE3">
        <w:t>people with persistent musculoskeletal pain</w:t>
      </w:r>
      <w:r w:rsidR="00440727">
        <w:t xml:space="preserve">. Our findings show that </w:t>
      </w:r>
      <w:r w:rsidR="000F0EE3">
        <w:t xml:space="preserve">most of </w:t>
      </w:r>
      <w:r w:rsidR="00440727">
        <w:t xml:space="preserve">our </w:t>
      </w:r>
      <w:r w:rsidR="001E3A16">
        <w:t xml:space="preserve">adjusted </w:t>
      </w:r>
      <w:r w:rsidR="00440727">
        <w:t xml:space="preserve">analyses </w:t>
      </w:r>
      <w:r w:rsidR="008C7C76">
        <w:t xml:space="preserve">originally </w:t>
      </w:r>
      <w:r w:rsidR="0077369D">
        <w:t>underestimat</w:t>
      </w:r>
      <w:r w:rsidR="000E3970">
        <w:t>ed</w:t>
      </w:r>
      <w:r w:rsidR="0077369D">
        <w:t xml:space="preserve"> the</w:t>
      </w:r>
      <w:r w:rsidR="001E3A16">
        <w:t xml:space="preserve"> </w:t>
      </w:r>
      <w:r w:rsidR="000F0EE3">
        <w:t>effect sizes</w:t>
      </w:r>
      <w:r w:rsidR="001E3A16">
        <w:t>.</w:t>
      </w:r>
      <w:r>
        <w:t xml:space="preserve"> Meta-regression demonstrated that the number of sessions did not moderate </w:t>
      </w:r>
      <w:r w:rsidR="003E3EDE">
        <w:t xml:space="preserve">the </w:t>
      </w:r>
      <w:r w:rsidR="000F0EE3">
        <w:t>effect size</w:t>
      </w:r>
      <w:r>
        <w:t xml:space="preserve"> for post-intervention </w:t>
      </w:r>
      <w:r w:rsidR="000F0EE3">
        <w:t>or longer-term</w:t>
      </w:r>
      <w:r w:rsidR="00C03287">
        <w:t xml:space="preserve"> follow-up </w:t>
      </w:r>
      <w:r>
        <w:t>PA</w:t>
      </w:r>
      <w:r w:rsidR="00C03287">
        <w:t xml:space="preserve"> outcomes.</w:t>
      </w:r>
      <w:r>
        <w:t xml:space="preserve"> </w:t>
      </w:r>
    </w:p>
    <w:p w14:paraId="792F9380" w14:textId="6791656F" w:rsidR="00B744FD" w:rsidRDefault="00B744FD" w:rsidP="00975F2B">
      <w:pPr>
        <w:spacing w:line="480" w:lineRule="auto"/>
      </w:pPr>
      <w:r w:rsidRPr="00533ED3">
        <w:t>We</w:t>
      </w:r>
      <w:r>
        <w:t xml:space="preserve"> performed an in-depth analysis of BCTs in the PA interventions by using a</w:t>
      </w:r>
      <w:r w:rsidR="00A810F2">
        <w:t>n established</w:t>
      </w:r>
      <w:r>
        <w:t xml:space="preserve"> taxonomy</w:t>
      </w:r>
      <w:r>
        <w:fldChar w:fldCharType="begin"/>
      </w:r>
      <w:r w:rsidR="000941E8">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fldChar w:fldCharType="separate"/>
      </w:r>
      <w:r w:rsidR="000941E8" w:rsidRPr="000941E8">
        <w:rPr>
          <w:noProof/>
          <w:vertAlign w:val="superscript"/>
        </w:rPr>
        <w:t>60</w:t>
      </w:r>
      <w:r>
        <w:fldChar w:fldCharType="end"/>
      </w:r>
      <w:r>
        <w:t xml:space="preserve"> and method for estimating effectiveness</w:t>
      </w:r>
      <w:r w:rsidR="005310A4">
        <w:t>.</w:t>
      </w:r>
      <w:r>
        <w:fldChar w:fldCharType="begin"/>
      </w:r>
      <w:r w:rsidR="000941E8">
        <w:instrText xml:space="preserve"> ADDIN EN.CITE &lt;EndNote&gt;&lt;Cite&gt;&lt;Author&gt;Michie&lt;/Author&gt;&lt;Year&gt;2011&lt;/Year&gt;&lt;RecNum&gt;61&lt;/RecNum&gt;&lt;DisplayText&gt;&lt;style face="superscript"&gt;58&lt;/style&gt;&lt;/DisplayText&gt;&lt;record&gt;&lt;rec-number&gt;61&lt;/rec-number&gt;&lt;foreign-keys&gt;&lt;key app="EN" db-id="dfzxspwrx00eroe9e5fvxerhvsv9see0v2w2" timestamp="1604318204"&gt;61&lt;/key&gt;&lt;/foreign-keys&gt;&lt;ref-type name="Journal Article"&gt;17&lt;/ref-type&gt;&lt;contributors&gt;&lt;authors&gt;&lt;author&gt;Michie, Susan&lt;/author&gt;&lt;author&gt;Churchill, Sue&lt;/author&gt;&lt;author&gt;West, Robert&lt;/author&gt;&lt;/authors&gt;&lt;/contributors&gt;&lt;titles&gt;&lt;title&gt;Identifying Evidence-Based Competences Required to Deliver Behavioural Support for Smoking Cessation&lt;/title&gt;&lt;secondary-title&gt;Annals of Behavioral Medicine&lt;/secondary-title&gt;&lt;/titles&gt;&lt;periodical&gt;&lt;full-title&gt;Annals of Behavioral Medicine&lt;/full-title&gt;&lt;/periodical&gt;&lt;pages&gt;59-70&lt;/pages&gt;&lt;volume&gt;41&lt;/volume&gt;&lt;number&gt;1&lt;/number&gt;&lt;dates&gt;&lt;year&gt;2011&lt;/year&gt;&lt;/dates&gt;&lt;isbn&gt;0883-6612&lt;/isbn&gt;&lt;urls&gt;&lt;related-urls&gt;&lt;url&gt;https://doi.org/10.1007/s12160-010-9235-z&lt;/url&gt;&lt;/related-urls&gt;&lt;/urls&gt;&lt;electronic-resource-num&gt;10.1007/s12160-010-9235-z&lt;/electronic-resource-num&gt;&lt;access-date&gt;11/2/2020&lt;/access-date&gt;&lt;/record&gt;&lt;/Cite&gt;&lt;/EndNote&gt;</w:instrText>
      </w:r>
      <w:r>
        <w:fldChar w:fldCharType="separate"/>
      </w:r>
      <w:r w:rsidR="000941E8" w:rsidRPr="000941E8">
        <w:rPr>
          <w:noProof/>
          <w:vertAlign w:val="superscript"/>
        </w:rPr>
        <w:t>58</w:t>
      </w:r>
      <w:r>
        <w:fldChar w:fldCharType="end"/>
      </w:r>
      <w:r>
        <w:t xml:space="preserve"> There was substantial variation</w:t>
      </w:r>
      <w:r w:rsidR="008249C4">
        <w:t xml:space="preserve"> across studies</w:t>
      </w:r>
      <w:r>
        <w:t xml:space="preserve"> in which BCTs were </w:t>
      </w:r>
      <w:r w:rsidR="00023AEE">
        <w:t>included</w:t>
      </w:r>
      <w:r>
        <w:t xml:space="preserve">; we identified only </w:t>
      </w:r>
      <w:r w:rsidR="003B2B9F">
        <w:t>three</w:t>
      </w:r>
      <w:r>
        <w:t xml:space="preserve"> BCTs that were present in at least half of the included studies. We found </w:t>
      </w:r>
      <w:r w:rsidR="00376289">
        <w:t>six</w:t>
      </w:r>
      <w:r>
        <w:t xml:space="preserve"> BCTs that were present in more than half of the </w:t>
      </w:r>
      <w:r w:rsidR="00376289">
        <w:t>six</w:t>
      </w:r>
      <w:r>
        <w:t xml:space="preserve"> studies </w:t>
      </w:r>
      <w:r>
        <w:lastRenderedPageBreak/>
        <w:t>showing effectiveness for PA outcomes, however, only one of these had an effectiveness percentage of 50%</w:t>
      </w:r>
      <w:r w:rsidR="00FF34EB">
        <w:t>:</w:t>
      </w:r>
      <w:r>
        <w:t xml:space="preserve"> </w:t>
      </w:r>
      <w:r w:rsidR="0011632F">
        <w:t>‘</w:t>
      </w:r>
      <w:r>
        <w:t>action planning</w:t>
      </w:r>
      <w:r w:rsidR="0011632F">
        <w:t>’</w:t>
      </w:r>
      <w:r>
        <w:t xml:space="preserve">. The other BCTs with effectiveness percentages of 50%, were </w:t>
      </w:r>
      <w:r w:rsidR="0011632F">
        <w:t>‘</w:t>
      </w:r>
      <w:r>
        <w:t>goal setting (outcome)</w:t>
      </w:r>
      <w:r w:rsidR="0011632F">
        <w:t>’</w:t>
      </w:r>
      <w:r>
        <w:t xml:space="preserve">, </w:t>
      </w:r>
      <w:r w:rsidR="0011632F">
        <w:t>‘</w:t>
      </w:r>
      <w:r w:rsidR="00C80AFA">
        <w:t>monitoring outcome(s)</w:t>
      </w:r>
      <w:r w:rsidR="00D24FE9">
        <w:t xml:space="preserve"> of behaviour by others without feedback</w:t>
      </w:r>
      <w:r w:rsidR="0011632F">
        <w:t>’</w:t>
      </w:r>
      <w:r>
        <w:t xml:space="preserve"> and </w:t>
      </w:r>
      <w:r w:rsidR="0011632F">
        <w:t>‘</w:t>
      </w:r>
      <w:r w:rsidR="00E36974">
        <w:t xml:space="preserve">feedback on </w:t>
      </w:r>
      <w:r w:rsidR="00B71F31">
        <w:t xml:space="preserve">outcome(s) of </w:t>
      </w:r>
      <w:r w:rsidR="00E36974">
        <w:t>behaviour</w:t>
      </w:r>
      <w:r w:rsidR="0011632F">
        <w:t>’</w:t>
      </w:r>
      <w:r>
        <w:t xml:space="preserve">. </w:t>
      </w:r>
      <w:r w:rsidR="00E42337">
        <w:t xml:space="preserve">The BCT ‘adding objects to the environment’ had an effectiveness percentage of </w:t>
      </w:r>
      <w:r w:rsidR="001F5F74">
        <w:t>67%,</w:t>
      </w:r>
      <w:r w:rsidR="00E42337">
        <w:t xml:space="preserve"> the highest in our study. </w:t>
      </w:r>
      <w:r>
        <w:t xml:space="preserve">An effectiveness percentage of 50% </w:t>
      </w:r>
      <w:r w:rsidR="00445C38">
        <w:t xml:space="preserve">or above </w:t>
      </w:r>
      <w:r>
        <w:t xml:space="preserve">suggests potential effectiveness, however, we cannot confidently conclude that they are likely to contribute to a more effective intervention. Meta-regression showed that the number of BCTs did not moderate the PA </w:t>
      </w:r>
      <w:r w:rsidR="00882038">
        <w:t>effect size</w:t>
      </w:r>
      <w:r>
        <w:t xml:space="preserve"> at post-intervention </w:t>
      </w:r>
      <w:r w:rsidR="00396F03">
        <w:t>or longer-term follow-up</w:t>
      </w:r>
      <w:r>
        <w:t>. We identified seven BCTs in the one intervention that was aimed at reducing SB</w:t>
      </w:r>
      <w:r w:rsidR="005D68E0">
        <w:t>; a study that demonstrated effectiveness</w:t>
      </w:r>
      <w:r w:rsidR="00080C15">
        <w:t xml:space="preserve"> at reducing SB</w:t>
      </w:r>
      <w:r w:rsidR="00767F02">
        <w:t>.</w:t>
      </w:r>
      <w:r>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fldChar w:fldCharType="separate"/>
      </w:r>
      <w:r w:rsidR="00A5432E" w:rsidRPr="00A5432E">
        <w:rPr>
          <w:noProof/>
          <w:vertAlign w:val="superscript"/>
        </w:rPr>
        <w:t>3</w:t>
      </w:r>
      <w:r>
        <w:fldChar w:fldCharType="end"/>
      </w:r>
      <w:r>
        <w:t xml:space="preserve"> </w:t>
      </w:r>
    </w:p>
    <w:p w14:paraId="313A8B5D" w14:textId="1F825ADA" w:rsidR="00B744FD" w:rsidRDefault="00B744FD" w:rsidP="00975F2B">
      <w:pPr>
        <w:spacing w:line="480" w:lineRule="auto"/>
      </w:pPr>
      <w:r>
        <w:t xml:space="preserve">Ours is the first systematic review to examine the use of theory in PA and SB interventions for people with </w:t>
      </w:r>
      <w:r w:rsidR="007C2826">
        <w:t>persistent musculoskeletal pain</w:t>
      </w:r>
      <w:r>
        <w:t xml:space="preserve"> and we judged use of theory using a common system</w:t>
      </w:r>
      <w:r w:rsidR="00767F02">
        <w:t>.</w:t>
      </w:r>
      <w:r>
        <w:fldChar w:fldCharType="begin"/>
      </w:r>
      <w:r w:rsidR="000941E8">
        <w:instrText xml:space="preserve"> ADDIN EN.CITE &lt;EndNote&gt;&lt;Cite&gt;&lt;Author&gt;Painter&lt;/Author&gt;&lt;Year&gt;2008&lt;/Year&gt;&lt;RecNum&gt;52&lt;/RecNum&gt;&lt;DisplayText&gt;&lt;style face="superscript"&gt;73&lt;/style&gt;&lt;/DisplayText&gt;&lt;record&gt;&lt;rec-number&gt;52&lt;/rec-number&gt;&lt;foreign-keys&gt;&lt;key app="EN" db-id="dfzxspwrx00eroe9e5fvxerhvsv9see0v2w2" timestamp="1604316756"&gt;52&lt;/key&gt;&lt;/foreign-keys&gt;&lt;ref-type name="Journal Article"&gt;17&lt;/ref-type&gt;&lt;contributors&gt;&lt;authors&gt;&lt;author&gt;Painter, Julia E.&lt;/author&gt;&lt;author&gt;Borba, Christina P. C.&lt;/author&gt;&lt;author&gt;Hynes, Michelle&lt;/author&gt;&lt;author&gt;Mays, Darren&lt;/author&gt;&lt;author&gt;Glanz, Karen&lt;/author&gt;&lt;/authors&gt;&lt;/contributors&gt;&lt;titles&gt;&lt;title&gt;The Use of Theory in Health Behavior Research from 2000 to 2005: A Systematic Review&lt;/title&gt;&lt;secondary-title&gt;Annals of Behavioral Medicine&lt;/secondary-title&gt;&lt;/titles&gt;&lt;periodical&gt;&lt;full-title&gt;Annals of Behavioral Medicine&lt;/full-title&gt;&lt;/periodical&gt;&lt;pages&gt;358-362&lt;/pages&gt;&lt;volume&gt;35&lt;/volume&gt;&lt;number&gt;3&lt;/number&gt;&lt;dates&gt;&lt;year&gt;2008&lt;/year&gt;&lt;/dates&gt;&lt;isbn&gt;0883-6612&lt;/isbn&gt;&lt;urls&gt;&lt;related-urls&gt;&lt;url&gt;https://doi.org/10.1007/s12160-008-9042-y&lt;/url&gt;&lt;/related-urls&gt;&lt;/urls&gt;&lt;electronic-resource-num&gt;10.1007/s12160-008-9042-y&lt;/electronic-resource-num&gt;&lt;access-date&gt;11/2/2020&lt;/access-date&gt;&lt;/record&gt;&lt;/Cite&gt;&lt;/EndNote&gt;</w:instrText>
      </w:r>
      <w:r>
        <w:fldChar w:fldCharType="separate"/>
      </w:r>
      <w:r w:rsidR="000941E8" w:rsidRPr="000941E8">
        <w:rPr>
          <w:noProof/>
          <w:vertAlign w:val="superscript"/>
        </w:rPr>
        <w:t>73</w:t>
      </w:r>
      <w:r>
        <w:fldChar w:fldCharType="end"/>
      </w:r>
      <w:r>
        <w:t xml:space="preserve"> The one study aiming to reduce SB was not theoretically based</w:t>
      </w:r>
      <w:r w:rsidR="00767F02">
        <w:t>.</w:t>
      </w:r>
      <w:r>
        <w:fldChar w:fldCharType="begin"/>
      </w:r>
      <w:r w:rsidR="00A5432E">
        <w:instrText xml:space="preserve"> ADDIN EN.CITE &lt;EndNote&gt;&lt;Cite&gt;&lt;Author&gt;Barone Gibbs&lt;/Author&gt;&lt;Year&gt;2018&lt;/Year&gt;&lt;RecNum&gt;66&lt;/RecNum&gt;&lt;DisplayText&gt;&lt;style face="superscript"&gt;3&lt;/style&gt;&lt;/DisplayText&gt;&lt;record&gt;&lt;rec-number&gt;66&lt;/rec-number&gt;&lt;foreign-keys&gt;&lt;key app="EN" db-id="dfzxspwrx00eroe9e5fvxerhvsv9see0v2w2" timestamp="1604319300"&gt;66&lt;/key&gt;&lt;/foreign-keys&gt;&lt;ref-type name="Journal Article"&gt;17&lt;/ref-type&gt;&lt;contributors&gt;&lt;authors&gt;&lt;author&gt;Barone Gibbs, Bethany&lt;/author&gt;&lt;author&gt;Hergenroeder, Andrea L&lt;/author&gt;&lt;author&gt;Perdomo, Sophy J&lt;/author&gt;&lt;author&gt;Kowalsky, Robert J&lt;/author&gt;&lt;author&gt;Delitto, Anthony&lt;/author&gt;&lt;author&gt;Jakicic, John M&lt;/author&gt;&lt;/authors&gt;&lt;/contributors&gt;&lt;titles&gt;&lt;title&gt;Reducing sedentary behaviour to decrease chronic low back pain: the stand back randomised trial&lt;/title&gt;&lt;secondary-title&gt;Occupational and Environmental Medicine&lt;/secondary-title&gt;&lt;/titles&gt;&lt;periodical&gt;&lt;full-title&gt;Occupational and Environmental Medicine&lt;/full-title&gt;&lt;/periodical&gt;&lt;pages&gt;321-327&lt;/pages&gt;&lt;volume&gt;75&lt;/volume&gt;&lt;number&gt;5&lt;/number&gt;&lt;dates&gt;&lt;year&gt;2018&lt;/year&gt;&lt;/dates&gt;&lt;urls&gt;&lt;related-urls&gt;&lt;url&gt;https://oem.bmj.com/content/oemed/75/5/321.full.pdf&lt;/url&gt;&lt;/related-urls&gt;&lt;/urls&gt;&lt;electronic-resource-num&gt;10.1136/oemed-2017-104732&lt;/electronic-resource-num&gt;&lt;/record&gt;&lt;/Cite&gt;&lt;/EndNote&gt;</w:instrText>
      </w:r>
      <w:r>
        <w:fldChar w:fldCharType="separate"/>
      </w:r>
      <w:r w:rsidR="00A5432E" w:rsidRPr="00A5432E">
        <w:rPr>
          <w:noProof/>
          <w:vertAlign w:val="superscript"/>
        </w:rPr>
        <w:t>3</w:t>
      </w:r>
      <w:r>
        <w:fldChar w:fldCharType="end"/>
      </w:r>
      <w:r>
        <w:t xml:space="preserve"> </w:t>
      </w:r>
      <w:r w:rsidR="006F7DDD">
        <w:t>Twelve</w:t>
      </w:r>
      <w:r>
        <w:t xml:space="preserve"> of the </w:t>
      </w:r>
      <w:r w:rsidR="006F7DDD">
        <w:t>22</w:t>
      </w:r>
      <w:r>
        <w:t xml:space="preserve"> PA studies reported using a theoretical foundation for their interventions</w:t>
      </w:r>
      <w:r w:rsidR="00767F02">
        <w:t>.</w:t>
      </w:r>
      <w:r>
        <w:fldChar w:fldCharType="begin">
          <w:fldData xml:space="preserve">PEVuZE5vdGU+PENpdGU+PEF1dGhvcj5CYWtlcjwvQXV0aG9yPjxZZWFyPjIwMjA8L1llYXI+PFJl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E4LCAxOSwgNDMsIDQ2LCA0OCwgNTcsIDc2LCA4NDwvc3R5bGU+PC9EaXNwbGF5VGV4dD48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</w:fldData>
        </w:fldChar>
      </w:r>
      <w:r w:rsidR="000941E8">
        <w:instrText xml:space="preserve"> ADDIN EN.CITE.DATA </w:instrText>
      </w:r>
      <w:r w:rsidR="000941E8">
        <w:fldChar w:fldCharType="end"/>
      </w:r>
      <w:r>
        <w:fldChar w:fldCharType="separate"/>
      </w:r>
      <w:r w:rsidR="000941E8" w:rsidRPr="000941E8">
        <w:rPr>
          <w:noProof/>
          <w:vertAlign w:val="superscript"/>
        </w:rPr>
        <w:t>2, 4, 18, 19, 43, 46, 48, 57, 76, 84</w:t>
      </w:r>
      <w:r>
        <w:fldChar w:fldCharType="end"/>
      </w:r>
      <w:r>
        <w:t xml:space="preserve"> </w:t>
      </w:r>
      <w:r w:rsidR="0083513E">
        <w:t>M</w:t>
      </w:r>
      <w:r>
        <w:t>ost of these studies only applied theory in their intervention design</w:t>
      </w:r>
      <w:r w:rsidR="00ED0EF6">
        <w:t>.</w:t>
      </w:r>
      <w:r>
        <w:fldChar w:fldCharType="begin">
          <w:fldData xml:space="preserve">PEVuZE5vdGU+PENpdGU+PEF1dGhvcj5CYWtlcjwvQXV0aG9yPjxZZWFyPjIwMjA8L1llYXI+PFJl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=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Q4LCA1NywgNzY8L3N0eWxlPjwvRGlzcGxheVRleHQ+PHJlY29yZD48cmVjLW51bWJlcj42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=
</w:fldData>
        </w:fldChar>
      </w:r>
      <w:r w:rsidR="000941E8">
        <w:instrText xml:space="preserve"> ADDIN EN.CITE.DATA </w:instrText>
      </w:r>
      <w:r w:rsidR="000941E8">
        <w:fldChar w:fldCharType="end"/>
      </w:r>
      <w:r>
        <w:fldChar w:fldCharType="separate"/>
      </w:r>
      <w:r w:rsidR="000941E8" w:rsidRPr="000941E8">
        <w:rPr>
          <w:noProof/>
          <w:vertAlign w:val="superscript"/>
        </w:rPr>
        <w:t>2, 4, 48, 57, 76</w:t>
      </w:r>
      <w:r>
        <w:fldChar w:fldCharType="end"/>
      </w:r>
      <w:r>
        <w:t xml:space="preserve"> </w:t>
      </w:r>
      <w:r w:rsidR="00ED0EF6">
        <w:t>T</w:t>
      </w:r>
      <w:r w:rsidR="0035774B">
        <w:t>hree</w:t>
      </w:r>
      <w:r>
        <w:t xml:space="preserve"> test</w:t>
      </w:r>
      <w:r w:rsidR="00ED0EF6">
        <w:t>ed</w:t>
      </w:r>
      <w:r>
        <w:t xml:space="preserve"> theory</w:t>
      </w:r>
      <w:r>
        <w:fldChar w:fldCharType="begin">
          <w:fldData xml:space="preserve">PEVuZE5vdGU+PENpdGU+PEF1dGhvcj5DaGVuPC9BdXRob3I+PFllYXI+MjAyMDwvWWVhcj48UmVj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</w:fldData>
        </w:fldChar>
      </w:r>
      <w:r w:rsidR="000941E8">
        <w:instrText xml:space="preserve"> ADDIN EN.CITE </w:instrText>
      </w:r>
      <w:r w:rsidR="000941E8">
        <w:fldChar w:fldCharType="begin">
          <w:fldData xml:space="preserve">PEVuZE5vdGU+PENpdGU+PEF1dGhvcj5DaGVuPC9BdXRob3I+PFllYXI+MjAyMDwvWWVhcj48UmVj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</w:fldData>
        </w:fldChar>
      </w:r>
      <w:r w:rsidR="000941E8">
        <w:instrText xml:space="preserve"> ADDIN EN.CITE.DATA </w:instrText>
      </w:r>
      <w:r w:rsidR="000941E8">
        <w:fldChar w:fldCharType="end"/>
      </w:r>
      <w:r>
        <w:fldChar w:fldCharType="separate"/>
      </w:r>
      <w:r w:rsidR="000941E8" w:rsidRPr="000941E8">
        <w:rPr>
          <w:noProof/>
          <w:vertAlign w:val="superscript"/>
        </w:rPr>
        <w:t>19, 43, 87</w:t>
      </w:r>
      <w:r>
        <w:fldChar w:fldCharType="end"/>
      </w:r>
      <w:r w:rsidR="002E22AE">
        <w:t xml:space="preserve"> </w:t>
      </w:r>
      <w:r>
        <w:t>and one buil</w:t>
      </w:r>
      <w:r w:rsidR="00ED0EF6">
        <w:t>t</w:t>
      </w:r>
      <w:r w:rsidR="009D5604">
        <w:t>/</w:t>
      </w:r>
      <w:r>
        <w:t>creat</w:t>
      </w:r>
      <w:r w:rsidR="00ED0EF6">
        <w:t>ed</w:t>
      </w:r>
      <w:r>
        <w:t xml:space="preserve"> theory</w:t>
      </w:r>
      <w:r w:rsidR="00767F02">
        <w:t>,</w:t>
      </w:r>
      <w:r w:rsidR="00FB41A6">
        <w:fldChar w:fldCharType="begin"/>
      </w:r>
      <w:r w:rsidR="000941E8">
        <w:instrText xml:space="preserve"> ADDIN EN.CITE &lt;EndNote&gt;&lt;Cite&gt;&lt;Author&gt;Nelligan&lt;/Author&gt;&lt;Year&gt;2021&lt;/Year&gt;&lt;RecNum&gt;182&lt;/RecNum&gt;&lt;DisplayText&gt;&lt;style face="superscript"&gt;64&lt;/style&gt;&lt;/DisplayText&gt;&lt;record&gt;&lt;rec-number&gt;182&lt;/rec-number&gt;&lt;foreign-keys&gt;&lt;key app="EN" db-id="dfzxspwrx00eroe9e5fvxerhvsv9see0v2w2" timestamp="1627657157"&gt;182&lt;/key&gt;&lt;/foreign-keys&gt;&lt;ref-type name="Journal Article"&gt;17&lt;/ref-type&gt;&lt;contributors&gt;&lt;authors&gt;&lt;author&gt;Nelligan, Rachel K.&lt;/author&gt;&lt;author&gt;Hinman, Rana S.&lt;/author&gt;&lt;author&gt;Kasza, Jessica&lt;/author&gt;&lt;author&gt;Crofts, Samuel J. C.&lt;/author&gt;&lt;author&gt;Bennell, Kim L.&lt;/author&gt;&lt;/authors&gt;&lt;/contributors&gt;&lt;titles&gt;&lt;title&gt;Effects of a Self-directed Web-Based Strengthening Exercise and Physical Activity Program Supported by Automated Text Messages for People With Knee Osteoarthritis: A Randomized Clinical Trial&lt;/title&gt;&lt;secondary-title&gt;JAMA Internal Medicine&lt;/secondary-title&gt;&lt;/titles&gt;&lt;periodical&gt;&lt;full-title&gt;JAMA Internal Medicine&lt;/full-title&gt;&lt;/periodical&gt;&lt;pages&gt;776-785&lt;/pages&gt;&lt;volume&gt;181&lt;/volume&gt;&lt;number&gt;6&lt;/number&gt;&lt;dates&gt;&lt;year&gt;2021&lt;/year&gt;&lt;/dates&gt;&lt;isbn&gt;2168-6106&lt;/isbn&gt;&lt;urls&gt;&lt;related-urls&gt;&lt;url&gt;https://doi.org/10.1001/jamainternmed.2021.0991&lt;/url&gt;&lt;/related-urls&gt;&lt;/urls&gt;&lt;electronic-resource-num&gt;10.1001/jamainternmed.2021.0991&lt;/electronic-resource-num&gt;&lt;access-date&gt;7/30/2021&lt;/access-date&gt;&lt;/record&gt;&lt;/Cite&gt;&lt;/EndNote&gt;</w:instrText>
      </w:r>
      <w:r w:rsidR="00FB41A6">
        <w:fldChar w:fldCharType="separate"/>
      </w:r>
      <w:r w:rsidR="000941E8" w:rsidRPr="000941E8">
        <w:rPr>
          <w:noProof/>
          <w:vertAlign w:val="superscript"/>
        </w:rPr>
        <w:t>64</w:t>
      </w:r>
      <w:r w:rsidR="00FB41A6">
        <w:fldChar w:fldCharType="end"/>
      </w:r>
      <w:r w:rsidR="00B03929">
        <w:t xml:space="preserve"> although this study </w:t>
      </w:r>
      <w:r w:rsidR="00075D7F">
        <w:t>did not demonstrate effectiveness for increasing PA levels</w:t>
      </w:r>
      <w:r>
        <w:t xml:space="preserve">. </w:t>
      </w:r>
      <w:r w:rsidR="0083513E">
        <w:t>Evidently</w:t>
      </w:r>
      <w:r w:rsidR="00521A8A">
        <w:t xml:space="preserve">, more </w:t>
      </w:r>
      <w:r w:rsidR="00A973B6">
        <w:t>theoretically based</w:t>
      </w:r>
      <w:r w:rsidR="00521A8A">
        <w:t xml:space="preserve"> intervention studies are needed,</w:t>
      </w:r>
      <w:r w:rsidR="00D21047">
        <w:t xml:space="preserve"> </w:t>
      </w:r>
      <w:r w:rsidR="00521A8A">
        <w:t xml:space="preserve">especially studies which test and develop theory. </w:t>
      </w:r>
    </w:p>
    <w:p w14:paraId="2E013DFC" w14:textId="4A347066" w:rsidR="00B744FD" w:rsidRDefault="00B744FD" w:rsidP="00975F2B">
      <w:pPr>
        <w:spacing w:line="480" w:lineRule="auto"/>
      </w:pPr>
      <w:r>
        <w:t xml:space="preserve">Studies reported a </w:t>
      </w:r>
      <w:r w:rsidR="00A973B6">
        <w:t xml:space="preserve">broad </w:t>
      </w:r>
      <w:r>
        <w:t xml:space="preserve">range of </w:t>
      </w:r>
      <w:r w:rsidR="00A973B6">
        <w:t>non-PA/SB</w:t>
      </w:r>
      <w:r>
        <w:t xml:space="preserve"> health-related outcomes. The most commonly reported outcomes were in the function and pain categories. Psychological was the only outcome category where more than 50% of the studies with these outcomes showed a</w:t>
      </w:r>
      <w:r w:rsidR="00B748D6">
        <w:t>ny</w:t>
      </w:r>
      <w:r>
        <w:t xml:space="preserve"> significant between-group change</w:t>
      </w:r>
      <w:r w:rsidR="00B748D6">
        <w:t>s</w:t>
      </w:r>
      <w:r w:rsidR="00300A46">
        <w:t>, aside from cardiovascular health and risk factors which w</w:t>
      </w:r>
      <w:r w:rsidR="004F55F9">
        <w:t>ere only reported in one study.</w:t>
      </w:r>
    </w:p>
    <w:p w14:paraId="00B3C62A" w14:textId="05FDD313" w:rsidR="00B744FD" w:rsidRDefault="008B7063" w:rsidP="00975F2B">
      <w:pPr>
        <w:spacing w:line="480" w:lineRule="auto"/>
      </w:pPr>
      <w:r w:rsidRPr="00D1127F">
        <w:t>Several</w:t>
      </w:r>
      <w:r w:rsidR="00B744FD">
        <w:t xml:space="preserve"> findings from our meta-analysis are comparable with similar previous reviews. Our results demonstrated </w:t>
      </w:r>
      <w:r w:rsidR="00267212">
        <w:t>a small effect for PA outcome</w:t>
      </w:r>
      <w:r w:rsidR="000645B2">
        <w:t>s</w:t>
      </w:r>
      <w:r w:rsidR="00267212">
        <w:t xml:space="preserve"> immediately post-intervention</w:t>
      </w:r>
      <w:r w:rsidR="000645B2">
        <w:t xml:space="preserve"> but </w:t>
      </w:r>
      <w:r w:rsidR="00FE6747">
        <w:t>no</w:t>
      </w:r>
      <w:r w:rsidR="00B744FD">
        <w:t xml:space="preserve"> </w:t>
      </w:r>
      <w:r w:rsidR="00FE6747">
        <w:t>effect</w:t>
      </w:r>
      <w:r w:rsidR="00B744FD">
        <w:t xml:space="preserve"> at longer-</w:t>
      </w:r>
      <w:r w:rsidR="00B744FD">
        <w:lastRenderedPageBreak/>
        <w:t>term follow-up</w:t>
      </w:r>
      <w:r w:rsidR="004152C2">
        <w:t>.</w:t>
      </w:r>
      <w:r w:rsidR="00B744FD">
        <w:t xml:space="preserve"> </w:t>
      </w:r>
      <w:r w:rsidR="00AF0EC7">
        <w:t xml:space="preserve">However, our sensitivity analysis including studies with low risk-of-bias only showed a small effect for PA at longer-term follow-up, suggesting higher quality studies show results more in favour of longer-term outcomes. </w:t>
      </w:r>
      <w:r w:rsidR="006300CB">
        <w:t>Other studies of PA fo</w:t>
      </w:r>
      <w:r w:rsidR="00986519">
        <w:t>r people with persistent musculoskeletal pain</w:t>
      </w:r>
      <w:r w:rsidR="006300CB">
        <w:t xml:space="preserve"> have examined differences in </w:t>
      </w:r>
      <w:r w:rsidR="00986519">
        <w:t>effects</w:t>
      </w:r>
      <w:r w:rsidR="006300CB">
        <w:t xml:space="preserve"> at different follow-up points. </w:t>
      </w:r>
      <w:r w:rsidR="00A250F7" w:rsidDel="00C55E8F">
        <w:t xml:space="preserve"> </w:t>
      </w:r>
      <w:r w:rsidR="00C55E8F">
        <w:t xml:space="preserve">One </w:t>
      </w:r>
      <w:r w:rsidR="00FB4A30">
        <w:t xml:space="preserve">systematic </w:t>
      </w:r>
      <w:r w:rsidR="00C55E8F">
        <w:t>review</w:t>
      </w:r>
      <w:r w:rsidR="00B744FD">
        <w:t xml:space="preserve"> </w:t>
      </w:r>
      <w:r w:rsidR="00FB4A30">
        <w:t xml:space="preserve">and meta-analysis </w:t>
      </w:r>
      <w:r w:rsidR="00B744FD">
        <w:t>reported a small significant effect at medium-term follow-up but no effect at long-term follow-up</w:t>
      </w:r>
      <w:r w:rsidR="00C55E8F">
        <w:fldChar w:fldCharType="begin"/>
      </w:r>
      <w:r w:rsidR="00A5432E">
        <w:instrText xml:space="preserve"> ADDIN EN.CITE &lt;EndNote&gt;&lt;Cite&gt;&lt;Author&gt;Eisele&lt;/Author&gt;&lt;Year&gt;2019&lt;/Year&gt;&lt;RecNum&gt;38&lt;/RecNum&gt;&lt;DisplayText&gt;&lt;style face="superscript"&gt;28&lt;/style&gt;&lt;/DisplayText&gt;&lt;record&gt;&lt;rec-number&gt;38&lt;/rec-number&gt;&lt;foreign-keys&gt;&lt;key app="EN" db-id="dfzxspwrx00eroe9e5fvxerhvsv9see0v2w2" timestamp="1604313562"&gt;38&lt;/key&gt;&lt;/foreign-keys&gt;&lt;ref-type name="Journal Article"&gt;17&lt;/ref-type&gt;&lt;contributors&gt;&lt;authors&gt;&lt;author&gt;Eisele, Angelika&lt;/author&gt;&lt;author&gt;Schagg, Daniela&lt;/author&gt;&lt;author&gt;Krämer, Lena Violetta&lt;/author&gt;&lt;author&gt;Bengel, Jürgen&lt;/author&gt;&lt;author&gt;Göhner, Wiebke&lt;/author&gt;&lt;/authors&gt;&lt;/contributors&gt;&lt;titles&gt;&lt;title&gt;Behaviour change techniques applied in interventions to enhance physical activity adherence in patients with chronic musculoskeletal conditions: A systematic review and meta-analysis&lt;/title&gt;&lt;secondary-title&gt;Patient Education and Counseling&lt;/secondary-title&gt;&lt;/titles&gt;&lt;periodical&gt;&lt;full-title&gt;Patient Education and Counseling&lt;/full-title&gt;&lt;/periodical&gt;&lt;pages&gt;25-36&lt;/pages&gt;&lt;volume&gt;102&lt;/volume&gt;&lt;number&gt;1&lt;/number&gt;&lt;keywords&gt;&lt;keyword&gt;Behaviour change techniques&lt;/keyword&gt;&lt;keyword&gt;Physical activity&lt;/keyword&gt;&lt;keyword&gt;Adherence&lt;/keyword&gt;&lt;keyword&gt;Chronic musculoskeletal conditions&lt;/keyword&gt;&lt;keyword&gt;Systematic review&lt;/keyword&gt;&lt;keyword&gt;Meta-analysis&lt;/keyword&gt;&lt;/keywords&gt;&lt;dates&gt;&lt;year&gt;2019&lt;/year&gt;&lt;pub-dates&gt;&lt;date&gt;2019/01/01/&lt;/date&gt;&lt;/pub-dates&gt;&lt;/dates&gt;&lt;isbn&gt;0738-3991&lt;/isbn&gt;&lt;urls&gt;&lt;related-urls&gt;&lt;url&gt;http://www.sciencedirect.com/science/article/pii/S0738399118307699&lt;/url&gt;&lt;/related-urls&gt;&lt;/urls&gt;&lt;electronic-resource-num&gt;https://doi.org/10.1016/j.pec.2018.09.018&lt;/electronic-resource-num&gt;&lt;/record&gt;&lt;/Cite&gt;&lt;/EndNote&gt;</w:instrText>
      </w:r>
      <w:r w:rsidR="00C55E8F">
        <w:fldChar w:fldCharType="separate"/>
      </w:r>
      <w:r w:rsidR="00A5432E" w:rsidRPr="00A5432E">
        <w:rPr>
          <w:noProof/>
          <w:vertAlign w:val="superscript"/>
        </w:rPr>
        <w:t>28</w:t>
      </w:r>
      <w:r w:rsidR="00C55E8F">
        <w:fldChar w:fldCharType="end"/>
      </w:r>
      <w:r w:rsidR="00B744FD">
        <w:t xml:space="preserve"> </w:t>
      </w:r>
      <w:r w:rsidR="006A3CC8">
        <w:t>and another</w:t>
      </w:r>
      <w:r w:rsidR="00B744FD">
        <w:t xml:space="preserve"> found no effect when using longest follow-up measures</w:t>
      </w:r>
      <w:r w:rsidR="00A250F7">
        <w:t>.</w:t>
      </w:r>
      <w:r w:rsidR="00E64EB1">
        <w:fldChar w:fldCharType="begin"/>
      </w:r>
      <w:r w:rsidR="000941E8">
        <w:instrText xml:space="preserve"> ADDIN EN.CITE &lt;EndNote&gt;&lt;Cite&gt;&lt;Author&gt;Williamson&lt;/Author&gt;&lt;Year&gt;2015&lt;/Year&gt;&lt;RecNum&gt;105&lt;/RecNum&gt;&lt;DisplayText&gt;&lt;style face="superscript"&gt;102&lt;/style&gt;&lt;/DisplayText&gt;&lt;record&gt;&lt;rec-number&gt;105&lt;/rec-number&gt;&lt;foreign-keys&gt;&lt;key app="EN" db-id="dfzxspwrx00eroe9e5fvxerhvsv9see0v2w2" timestamp="1605097287"&gt;105&lt;/key&gt;&lt;/foreign-keys&gt;&lt;ref-type name="Journal Article"&gt;17&lt;/ref-type&gt;&lt;contributors&gt;&lt;authors&gt;&lt;author&gt;Williamson, Wilby&lt;/author&gt;&lt;author&gt;Kluzek, Stefan&lt;/author&gt;&lt;author&gt;Roberts, Nia&lt;/author&gt;&lt;author&gt;Richards, Justin&lt;/author&gt;&lt;author&gt;Arden, Nigel&lt;/author&gt;&lt;author&gt;Leeson, Paul&lt;/author&gt;&lt;author&gt;Newton, Julia&lt;/author&gt;&lt;author&gt;Foster, Charlie&lt;/author&gt;&lt;/authors&gt;&lt;/contributors&gt;&lt;titles&gt;&lt;title&gt;Behavioural physical activity interventions in participants with lower-limb osteoarthritis: a systematic review with meta-analysis&lt;/title&gt;&lt;secondary-title&gt;BMJ Open&lt;/secondary-title&gt;&lt;/titles&gt;&lt;periodical&gt;&lt;full-title&gt;BMJ Open&lt;/full-title&gt;&lt;/periodical&gt;&lt;pages&gt;e007642&lt;/pages&gt;&lt;volume&gt;5&lt;/volume&gt;&lt;number&gt;8&lt;/number&gt;&lt;dates&gt;&lt;year&gt;2015&lt;/year&gt;&lt;/dates&gt;&lt;urls&gt;&lt;related-urls&gt;&lt;url&gt;https://bmjopen.bmj.com/content/bmjopen/5/8/e007642.full.pdf&lt;/url&gt;&lt;/related-urls&gt;&lt;/urls&gt;&lt;electronic-resource-num&gt;10.1136/bmjopen-2015-007642&lt;/electronic-resource-num&gt;&lt;/record&gt;&lt;/Cite&gt;&lt;/EndNote&gt;</w:instrText>
      </w:r>
      <w:r w:rsidR="00E64EB1">
        <w:fldChar w:fldCharType="separate"/>
      </w:r>
      <w:r w:rsidR="000941E8" w:rsidRPr="000941E8">
        <w:rPr>
          <w:noProof/>
          <w:vertAlign w:val="superscript"/>
        </w:rPr>
        <w:t>102</w:t>
      </w:r>
      <w:r w:rsidR="00E64EB1">
        <w:fldChar w:fldCharType="end"/>
      </w:r>
      <w:r w:rsidR="00B744FD">
        <w:t xml:space="preserve"> </w:t>
      </w:r>
      <w:r w:rsidR="00A51EDB">
        <w:t>Together</w:t>
      </w:r>
      <w:r w:rsidR="00E235BC">
        <w:t>,</w:t>
      </w:r>
      <w:r w:rsidR="00B744FD">
        <w:t xml:space="preserve"> these </w:t>
      </w:r>
      <w:r w:rsidR="00E235BC">
        <w:t>findings suggest the</w:t>
      </w:r>
      <w:r w:rsidR="00B744FD">
        <w:t xml:space="preserve"> need to improve maintenance of PA after the intervention period. </w:t>
      </w:r>
    </w:p>
    <w:p w14:paraId="0BC5F607" w14:textId="30CA5AF6" w:rsidR="00B744FD" w:rsidRDefault="00B744FD" w:rsidP="002A539A">
      <w:pPr>
        <w:spacing w:line="480" w:lineRule="auto"/>
      </w:pPr>
      <w:r>
        <w:t xml:space="preserve">Consistent with our findings, </w:t>
      </w:r>
      <w:r w:rsidR="00555C8B">
        <w:t>previous reviews</w:t>
      </w:r>
      <w:r>
        <w:t xml:space="preserve"> also reported no significant effects for objectively measured PA at any time point</w:t>
      </w:r>
      <w:r w:rsidR="00B67D0F">
        <w:t>.</w:t>
      </w:r>
      <w:r w:rsidR="00F62E12">
        <w:fldChar w:fldCharType="begin">
          <w:fldData xml:space="preserve">PEVuZE5vdGU+PENpdGU+PEF1dGhvcj5PbGl2ZWlyYTwvQXV0aG9yPjxZZWFyPjIwMTY8L1llYXI+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</w:fldData>
        </w:fldChar>
      </w:r>
      <w:r w:rsidR="000941E8">
        <w:instrText xml:space="preserve"> ADDIN EN.CITE </w:instrText>
      </w:r>
      <w:r w:rsidR="000941E8">
        <w:fldChar w:fldCharType="begin">
          <w:fldData xml:space="preserve">PEVuZE5vdGU+PENpdGU+PEF1dGhvcj5PbGl2ZWlyYTwvQXV0aG9yPjxZZWFyPjIwMTY8L1llYXI+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</w:fldData>
        </w:fldChar>
      </w:r>
      <w:r w:rsidR="000941E8">
        <w:instrText xml:space="preserve"> ADDIN EN.CITE.DATA </w:instrText>
      </w:r>
      <w:r w:rsidR="000941E8">
        <w:fldChar w:fldCharType="end"/>
      </w:r>
      <w:r w:rsidR="00F62E12">
        <w:fldChar w:fldCharType="separate"/>
      </w:r>
      <w:r w:rsidR="000941E8" w:rsidRPr="000941E8">
        <w:rPr>
          <w:noProof/>
          <w:vertAlign w:val="superscript"/>
        </w:rPr>
        <w:t>55, 70</w:t>
      </w:r>
      <w:r w:rsidR="00F62E12">
        <w:fldChar w:fldCharType="end"/>
      </w:r>
      <w:r>
        <w:t xml:space="preserve"> Also in line with our findings, </w:t>
      </w:r>
      <w:r w:rsidR="00B67D0F">
        <w:t>one review</w:t>
      </w:r>
      <w:r>
        <w:fldChar w:fldCharType="begin"/>
      </w:r>
      <w:r w:rsidR="00A5432E">
        <w:instrText xml:space="preserve"> ADDIN EN.CITE &lt;EndNote&gt;&lt;Cite&gt;&lt;Author&gt;Marley&lt;/Author&gt;&lt;Year&gt;2017&lt;/Year&gt;&lt;RecNum&gt;37&lt;/RecNum&gt;&lt;DisplayText&gt;&lt;style face="superscript"&gt;55&lt;/style&gt;&lt;/DisplayText&gt;&lt;record&gt;&lt;rec-number&gt;37&lt;/rec-number&gt;&lt;foreign-keys&gt;&lt;key app="EN" db-id="dfzxspwrx00eroe9e5fvxerhvsv9see0v2w2" timestamp="1604313532"&gt;37&lt;/key&gt;&lt;/foreign-keys&gt;&lt;ref-type name="Journal Article"&gt;17&lt;/ref-type&gt;&lt;contributors&gt;&lt;authors&gt;&lt;author&gt;Marley, Joanne&lt;/author&gt;&lt;author&gt;Tully, Mark A.&lt;/author&gt;&lt;author&gt;Porter-Armstrong, Alison&lt;/author&gt;&lt;author&gt;Bunting, Brendan&lt;/author&gt;&lt;author&gt;O’Hanlon, John&lt;/author&gt;&lt;author&gt;Atkins, Lou&lt;/author&gt;&lt;author&gt;Howes, Sarah&lt;/author&gt;&lt;author&gt;McDonough, Suzanne M.&lt;/author&gt;&lt;/authors&gt;&lt;/contributors&gt;&lt;titles&gt;&lt;title&gt;The effectiveness of interventions aimed at increasing physical activity in adults with persistent musculoskeletal pain: a systematic review and meta-analysis&lt;/title&gt;&lt;secondary-title&gt;BMC Musculoskeletal Disorders&lt;/secondary-title&gt;&lt;/titles&gt;&lt;periodical&gt;&lt;full-title&gt;BMC Musculoskeletal Disorders&lt;/full-title&gt;&lt;/periodical&gt;&lt;pages&gt;482&lt;/pages&gt;&lt;volume&gt;18&lt;/volume&gt;&lt;number&gt;1&lt;/number&gt;&lt;dates&gt;&lt;year&gt;2017&lt;/year&gt;&lt;pub-dates&gt;&lt;date&gt;2017/11/22&lt;/date&gt;&lt;/pub-dates&gt;&lt;/dates&gt;&lt;isbn&gt;1471-2474&lt;/isbn&gt;&lt;urls&gt;&lt;related-urls&gt;&lt;url&gt;https://doi.org/10.1186/s12891-017-1836-2&lt;/url&gt;&lt;/related-urls&gt;&lt;/urls&gt;&lt;electronic-resource-num&gt;10.1186/s12891-017-1836-2&lt;/electronic-resource-num&gt;&lt;/record&gt;&lt;/Cite&gt;&lt;/EndNote&gt;</w:instrText>
      </w:r>
      <w:r>
        <w:fldChar w:fldCharType="separate"/>
      </w:r>
      <w:r w:rsidR="00A5432E" w:rsidRPr="00A5432E">
        <w:rPr>
          <w:noProof/>
          <w:vertAlign w:val="superscript"/>
        </w:rPr>
        <w:t>55</w:t>
      </w:r>
      <w:r>
        <w:fldChar w:fldCharType="end"/>
      </w:r>
      <w:r>
        <w:t xml:space="preserve"> reported much lower numbers of studies with objective outcomes compared </w:t>
      </w:r>
      <w:r w:rsidR="00EA361B">
        <w:t>with</w:t>
      </w:r>
      <w:r>
        <w:t xml:space="preserve"> self-report, and their effects are also higher for self-report. This is shared with </w:t>
      </w:r>
      <w:r w:rsidR="005106BB">
        <w:t>another review</w:t>
      </w:r>
      <w:r>
        <w:fldChar w:fldCharType="begin"/>
      </w:r>
      <w:r w:rsidR="000941E8">
        <w:instrText xml:space="preserve"> ADDIN EN.CITE &lt;EndNote&gt;&lt;Cite&gt;&lt;Author&gt;Williamson&lt;/Author&gt;&lt;Year&gt;2015&lt;/Year&gt;&lt;RecNum&gt;105&lt;/RecNum&gt;&lt;DisplayText&gt;&lt;style face="superscript"&gt;102&lt;/style&gt;&lt;/DisplayText&gt;&lt;record&gt;&lt;rec-number&gt;105&lt;/rec-number&gt;&lt;foreign-keys&gt;&lt;key app="EN" db-id="dfzxspwrx00eroe9e5fvxerhvsv9see0v2w2" timestamp="1605097287"&gt;105&lt;/key&gt;&lt;/foreign-keys&gt;&lt;ref-type name="Journal Article"&gt;17&lt;/ref-type&gt;&lt;contributors&gt;&lt;authors&gt;&lt;author&gt;Williamson, Wilby&lt;/author&gt;&lt;author&gt;Kluzek, Stefan&lt;/author&gt;&lt;author&gt;Roberts, Nia&lt;/author&gt;&lt;author&gt;Richards, Justin&lt;/author&gt;&lt;author&gt;Arden, Nigel&lt;/author&gt;&lt;author&gt;Leeson, Paul&lt;/author&gt;&lt;author&gt;Newton, Julia&lt;/author&gt;&lt;author&gt;Foster, Charlie&lt;/author&gt;&lt;/authors&gt;&lt;/contributors&gt;&lt;titles&gt;&lt;title&gt;Behavioural physical activity interventions in participants with lower-limb osteoarthritis: a systematic review with meta-analysis&lt;/title&gt;&lt;secondary-title&gt;BMJ Open&lt;/secondary-title&gt;&lt;/titles&gt;&lt;periodical&gt;&lt;full-title&gt;BMJ Open&lt;/full-title&gt;&lt;/periodical&gt;&lt;pages&gt;e007642&lt;/pages&gt;&lt;volume&gt;5&lt;/volume&gt;&lt;number&gt;8&lt;/number&gt;&lt;dates&gt;&lt;year&gt;2015&lt;/year&gt;&lt;/dates&gt;&lt;urls&gt;&lt;related-urls&gt;&lt;url&gt;https://bmjopen.bmj.com/content/bmjopen/5/8/e007642.full.pdf&lt;/url&gt;&lt;/related-urls&gt;&lt;/urls&gt;&lt;electronic-resource-num&gt;10.1136/bmjopen-2015-007642&lt;/electronic-resource-num&gt;&lt;/record&gt;&lt;/Cite&gt;&lt;/EndNote&gt;</w:instrText>
      </w:r>
      <w:r>
        <w:fldChar w:fldCharType="separate"/>
      </w:r>
      <w:r w:rsidR="000941E8" w:rsidRPr="000941E8">
        <w:rPr>
          <w:noProof/>
          <w:vertAlign w:val="superscript"/>
        </w:rPr>
        <w:t>102</w:t>
      </w:r>
      <w:r>
        <w:fldChar w:fldCharType="end"/>
      </w:r>
      <w:r>
        <w:t xml:space="preserve"> </w:t>
      </w:r>
      <w:r w:rsidR="000A76BD">
        <w:t xml:space="preserve">which </w:t>
      </w:r>
      <w:r w:rsidR="00F62E12">
        <w:t>did not</w:t>
      </w:r>
      <w:r>
        <w:t xml:space="preserve"> perform meta-analysis for objective outcomes due to </w:t>
      </w:r>
      <w:r w:rsidR="00F62E12">
        <w:t>insufficient</w:t>
      </w:r>
      <w:r>
        <w:t xml:space="preserve"> studies. Discrepancies between self-report and objective measures of PA and SB have also been reported in a large population-based epidemiological study; with participants reporting less sedentary time and higher levels of vigorous PA </w:t>
      </w:r>
      <w:r w:rsidR="00F62E12">
        <w:t>by</w:t>
      </w:r>
      <w:r>
        <w:t xml:space="preserve"> self-report compared </w:t>
      </w:r>
      <w:r w:rsidR="00247566">
        <w:t xml:space="preserve">with </w:t>
      </w:r>
      <w:r>
        <w:t>accelerometry</w:t>
      </w:r>
      <w:r w:rsidR="000A76BD">
        <w:t>.</w:t>
      </w:r>
      <w:r>
        <w:fldChar w:fldCharType="begin"/>
      </w:r>
      <w:r w:rsidR="00A5432E">
        <w:instrText xml:space="preserve"> ADDIN EN.CITE &lt;EndNote&gt;&lt;Cite&gt;&lt;Author&gt;Dyrstad&lt;/Author&gt;&lt;Year&gt;2014&lt;/Year&gt;&lt;RecNum&gt;106&lt;/RecNum&gt;&lt;DisplayText&gt;&lt;style face="superscript"&gt;26&lt;/style&gt;&lt;/DisplayText&gt;&lt;record&gt;&lt;rec-number&gt;106&lt;/rec-number&gt;&lt;foreign-keys&gt;&lt;key app="EN" db-id="dfzxspwrx00eroe9e5fvxerhvsv9see0v2w2" timestamp="1605104578"&gt;106&lt;/key&gt;&lt;/foreign-keys&gt;&lt;ref-type name="Journal Article"&gt;17&lt;/ref-type&gt;&lt;contributors&gt;&lt;authors&gt;&lt;author&gt;Dyrstad, S. M.&lt;/author&gt;&lt;author&gt;Hansen, B. H.&lt;/author&gt;&lt;author&gt;Holme, I. M.&lt;/author&gt;&lt;author&gt;Anderssen, S. A.&lt;/author&gt;&lt;/authors&gt;&lt;/contributors&gt;&lt;auth-address&gt;1Department of Education and Sport Science, University of Stavanger, Stavanger, NORWAY; and 2Department of Sports Medicine, Norwegian School of Sport Sciences, Oslo, NORWAY.&lt;/auth-address&gt;&lt;titles&gt;&lt;title&gt;Comparison of self-reported versus accelerometer-measured physical activity&lt;/title&gt;&lt;secondary-title&gt;Med Sci Sports Exerc&lt;/secondary-title&gt;&lt;/titles&gt;&lt;periodical&gt;&lt;full-title&gt;Med Sci Sports Exerc&lt;/full-title&gt;&lt;/periodical&gt;&lt;pages&gt;99-106&lt;/pages&gt;&lt;volume&gt;46&lt;/volume&gt;&lt;number&gt;1&lt;/number&gt;&lt;edition&gt;2013/06/25&lt;/edition&gt;&lt;keywords&gt;&lt;keyword&gt;Actigraphy/instrumentation/*methods&lt;/keyword&gt;&lt;keyword&gt;Adult&lt;/keyword&gt;&lt;keyword&gt;Age Factors&lt;/keyword&gt;&lt;keyword&gt;Aged&lt;/keyword&gt;&lt;keyword&gt;Aged, 80 and over&lt;/keyword&gt;&lt;keyword&gt;Educational Status&lt;/keyword&gt;&lt;keyword&gt;Female&lt;/keyword&gt;&lt;keyword&gt;Humans&lt;/keyword&gt;&lt;keyword&gt;Male&lt;/keyword&gt;&lt;keyword&gt;Middle Aged&lt;/keyword&gt;&lt;keyword&gt;*Motor Activity&lt;/keyword&gt;&lt;keyword&gt;*Self Report&lt;/keyword&gt;&lt;keyword&gt;Sex Factors&lt;/keyword&gt;&lt;keyword&gt;*Surveys and Questionnaires&lt;/keyword&gt;&lt;keyword&gt;Time Factors&lt;/keyword&gt;&lt;keyword&gt;Young Adult&lt;/keyword&gt;&lt;/keywords&gt;&lt;dates&gt;&lt;year&gt;2014&lt;/year&gt;&lt;pub-dates&gt;&lt;date&gt;Jan&lt;/date&gt;&lt;/pub-dates&gt;&lt;/dates&gt;&lt;isbn&gt;0195-9131&lt;/isbn&gt;&lt;accession-num&gt;23793232&lt;/accession-num&gt;&lt;urls&gt;&lt;/urls&gt;&lt;electronic-resource-num&gt;10.1249/MSS.0b013e3182a0595f&lt;/electronic-resource-num&gt;&lt;remote-database-provider&gt;NLM&lt;/remote-database-provider&gt;&lt;language&gt;eng&lt;/language&gt;&lt;/record&gt;&lt;/Cite&gt;&lt;/EndNote&gt;</w:instrText>
      </w:r>
      <w:r>
        <w:fldChar w:fldCharType="separate"/>
      </w:r>
      <w:r w:rsidR="00A5432E" w:rsidRPr="00A5432E">
        <w:rPr>
          <w:noProof/>
          <w:vertAlign w:val="superscript"/>
        </w:rPr>
        <w:t>26</w:t>
      </w:r>
      <w:r>
        <w:fldChar w:fldCharType="end"/>
      </w:r>
      <w:r>
        <w:t xml:space="preserve"> It appear</w:t>
      </w:r>
      <w:r w:rsidR="00926D8E">
        <w:t>s</w:t>
      </w:r>
      <w:r>
        <w:t xml:space="preserve"> that self-report measures consistently overestimate PA levels </w:t>
      </w:r>
      <w:r w:rsidR="001C72B6">
        <w:t>compared with objective measures.</w:t>
      </w:r>
      <w:r w:rsidR="00CA68C2">
        <w:t xml:space="preserve"> More studies are needed which use objective measures </w:t>
      </w:r>
      <w:r w:rsidR="00871D3C">
        <w:t xml:space="preserve">of PA and SB, thereby overcoming the </w:t>
      </w:r>
      <w:r w:rsidR="001D780E">
        <w:t>issues of recall and reporting bias with self-report</w:t>
      </w:r>
      <w:r w:rsidR="000A76BD">
        <w:t>.</w:t>
      </w:r>
      <w:r>
        <w:fldChar w:fldCharType="begin"/>
      </w:r>
      <w:r w:rsidR="000941E8">
        <w:instrText xml:space="preserve"> ADDIN EN.CITE &lt;EndNote&gt;&lt;Cite&gt;&lt;Author&gt;Trost&lt;/Author&gt;&lt;Year&gt;2014&lt;/Year&gt;&lt;RecNum&gt;107&lt;/RecNum&gt;&lt;DisplayText&gt;&lt;style face="superscript"&gt;96&lt;/style&gt;&lt;/DisplayText&gt;&lt;record&gt;&lt;rec-number&gt;107&lt;/rec-number&gt;&lt;foreign-keys&gt;&lt;key app="EN" db-id="dfzxspwrx00eroe9e5fvxerhvsv9see0v2w2" timestamp="1605106468"&gt;107&lt;/key&gt;&lt;/foreign-keys&gt;&lt;ref-type name="Journal Article"&gt;17&lt;/ref-type&gt;&lt;contributors&gt;&lt;authors&gt;&lt;author&gt;Trost, Stewart G&lt;/author&gt;&lt;author&gt;O&amp;apos;Neil, Margaret&lt;/author&gt;&lt;/authors&gt;&lt;/contributors&gt;&lt;titles&gt;&lt;title&gt;Clinical use of objective measures of physical activity&lt;/title&gt;&lt;secondary-title&gt;British Journal of Sports Medicine&lt;/secondary-title&gt;&lt;/titles&gt;&lt;periodical&gt;&lt;full-title&gt;British Journal of Sports Medicine&lt;/full-title&gt;&lt;/periodical&gt;&lt;pages&gt;178-181&lt;/pages&gt;&lt;volume&gt;48&lt;/volume&gt;&lt;number&gt;3&lt;/number&gt;&lt;dates&gt;&lt;year&gt;2014&lt;/year&gt;&lt;/dates&gt;&lt;urls&gt;&lt;related-urls&gt;&lt;url&gt;https://bjsm.bmj.com/content/bjsports/48/3/178.full.pdf&lt;/url&gt;&lt;/related-urls&gt;&lt;/urls&gt;&lt;electronic-resource-num&gt;10.1136/bjsports-2013-093173&lt;/electronic-resource-num&gt;&lt;/record&gt;&lt;/Cite&gt;&lt;/EndNote&gt;</w:instrText>
      </w:r>
      <w:r>
        <w:fldChar w:fldCharType="separate"/>
      </w:r>
      <w:r w:rsidR="000941E8" w:rsidRPr="000941E8">
        <w:rPr>
          <w:noProof/>
          <w:vertAlign w:val="superscript"/>
        </w:rPr>
        <w:t>96</w:t>
      </w:r>
      <w:r>
        <w:fldChar w:fldCharType="end"/>
      </w:r>
      <w:r>
        <w:t xml:space="preserve"> </w:t>
      </w:r>
    </w:p>
    <w:p w14:paraId="621777DF" w14:textId="79289CD3" w:rsidR="002B79E1" w:rsidRDefault="00907E87" w:rsidP="0005747F">
      <w:pPr>
        <w:spacing w:line="480" w:lineRule="auto"/>
      </w:pPr>
      <w:r>
        <w:t>Our r</w:t>
      </w:r>
      <w:r w:rsidR="00523960">
        <w:t xml:space="preserve">isk-of-bias </w:t>
      </w:r>
      <w:r w:rsidR="00502DD8">
        <w:t xml:space="preserve">assessments were considerably different to </w:t>
      </w:r>
      <w:r w:rsidR="00702D8C">
        <w:t>similar</w:t>
      </w:r>
      <w:r w:rsidR="00502DD8">
        <w:t xml:space="preserve"> </w:t>
      </w:r>
      <w:r w:rsidR="00347ACF">
        <w:t xml:space="preserve">systematic reviews </w:t>
      </w:r>
      <w:r w:rsidR="00702D8C">
        <w:t>and meta-analyses</w:t>
      </w:r>
      <w:r w:rsidR="00EB4957">
        <w:t>.</w:t>
      </w:r>
      <w:r w:rsidR="00DA6DF6">
        <w:fldChar w:fldCharType="begin">
          <w:fldData xml:space="preserve">PEVuZE5vdGU+PENpdGU+PEF1dGhvcj5NYXJsZXk8L0F1dGhvcj48WWVhcj4yMDE3PC9ZZWFyPjxS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</w:fldData>
        </w:fldChar>
      </w:r>
      <w:r w:rsidR="000941E8">
        <w:instrText xml:space="preserve"> ADDIN EN.CITE </w:instrText>
      </w:r>
      <w:r w:rsidR="000941E8">
        <w:fldChar w:fldCharType="begin">
          <w:fldData xml:space="preserve">PEVuZE5vdGU+PENpdGU+PEF1dGhvcj5NYXJsZXk8L0F1dGhvcj48WWVhcj4yMDE3PC9ZZWFyPjxS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</w:fldData>
        </w:fldChar>
      </w:r>
      <w:r w:rsidR="000941E8">
        <w:instrText xml:space="preserve"> ADDIN EN.CITE.DATA </w:instrText>
      </w:r>
      <w:r w:rsidR="000941E8">
        <w:fldChar w:fldCharType="end"/>
      </w:r>
      <w:r w:rsidR="00DA6DF6">
        <w:fldChar w:fldCharType="separate"/>
      </w:r>
      <w:r w:rsidR="000941E8" w:rsidRPr="000941E8">
        <w:rPr>
          <w:noProof/>
          <w:vertAlign w:val="superscript"/>
        </w:rPr>
        <w:t>55, 102</w:t>
      </w:r>
      <w:r w:rsidR="00DA6DF6">
        <w:fldChar w:fldCharType="end"/>
      </w:r>
      <w:r w:rsidR="0021569C">
        <w:t xml:space="preserve"> </w:t>
      </w:r>
      <w:r w:rsidR="00A91B90">
        <w:t xml:space="preserve">Studies included in these reviews were </w:t>
      </w:r>
      <w:r w:rsidR="0013021E">
        <w:t xml:space="preserve">mostly </w:t>
      </w:r>
      <w:r w:rsidR="00E36AF3">
        <w:t xml:space="preserve">assessed as having bias due to </w:t>
      </w:r>
      <w:r w:rsidR="0013021E">
        <w:t>lack of blinding</w:t>
      </w:r>
      <w:r w:rsidR="006F7F50">
        <w:fldChar w:fldCharType="begin"/>
      </w:r>
      <w:r w:rsidR="00A5432E">
        <w:instrText xml:space="preserve"> ADDIN EN.CITE &lt;EndNote&gt;&lt;Cite&gt;&lt;Author&gt;Marley&lt;/Author&gt;&lt;Year&gt;2017&lt;/Year&gt;&lt;RecNum&gt;37&lt;/RecNum&gt;&lt;DisplayText&gt;&lt;style face="superscript"&gt;55&lt;/style&gt;&lt;/DisplayText&gt;&lt;record&gt;&lt;rec-number&gt;37&lt;/rec-number&gt;&lt;foreign-keys&gt;&lt;key app="EN" db-id="dfzxspwrx00eroe9e5fvxerhvsv9see0v2w2" timestamp="1604313532"&gt;37&lt;/key&gt;&lt;/foreign-keys&gt;&lt;ref-type name="Journal Article"&gt;17&lt;/ref-type&gt;&lt;contributors&gt;&lt;authors&gt;&lt;author&gt;Marley, Joanne&lt;/author&gt;&lt;author&gt;Tully, Mark A.&lt;/author&gt;&lt;author&gt;Porter-Armstrong, Alison&lt;/author&gt;&lt;author&gt;Bunting, Brendan&lt;/author&gt;&lt;author&gt;O’Hanlon, John&lt;/author&gt;&lt;author&gt;Atkins, Lou&lt;/author&gt;&lt;author&gt;Howes, Sarah&lt;/author&gt;&lt;author&gt;McDonough, Suzanne M.&lt;/author&gt;&lt;/authors&gt;&lt;/contributors&gt;&lt;titles&gt;&lt;title&gt;The effectiveness of interventions aimed at increasing physical activity in adults with persistent musculoskeletal pain: a systematic review and meta-analysis&lt;/title&gt;&lt;secondary-title&gt;BMC Musculoskeletal Disorders&lt;/secondary-title&gt;&lt;/titles&gt;&lt;periodical&gt;&lt;full-title&gt;BMC Musculoskeletal Disorders&lt;/full-title&gt;&lt;/periodical&gt;&lt;pages&gt;482&lt;/pages&gt;&lt;volume&gt;18&lt;/volume&gt;&lt;number&gt;1&lt;/number&gt;&lt;dates&gt;&lt;year&gt;2017&lt;/year&gt;&lt;pub-dates&gt;&lt;date&gt;2017/11/22&lt;/date&gt;&lt;/pub-dates&gt;&lt;/dates&gt;&lt;isbn&gt;1471-2474&lt;/isbn&gt;&lt;urls&gt;&lt;related-urls&gt;&lt;url&gt;https://doi.org/10.1186/s12891-017-1836-2&lt;/url&gt;&lt;/related-urls&gt;&lt;/urls&gt;&lt;electronic-resource-num&gt;10.1186/s12891-017-1836-2&lt;/electronic-resource-num&gt;&lt;/record&gt;&lt;/Cite&gt;&lt;/EndNote&gt;</w:instrText>
      </w:r>
      <w:r w:rsidR="006F7F50">
        <w:fldChar w:fldCharType="separate"/>
      </w:r>
      <w:r w:rsidR="00A5432E" w:rsidRPr="00A5432E">
        <w:rPr>
          <w:noProof/>
          <w:vertAlign w:val="superscript"/>
        </w:rPr>
        <w:t>55</w:t>
      </w:r>
      <w:r w:rsidR="006F7F50">
        <w:fldChar w:fldCharType="end"/>
      </w:r>
      <w:r w:rsidR="00E6585E">
        <w:t xml:space="preserve"> and incomplete outcome data.</w:t>
      </w:r>
      <w:r w:rsidR="00E6585E">
        <w:fldChar w:fldCharType="begin"/>
      </w:r>
      <w:r w:rsidR="000941E8">
        <w:instrText xml:space="preserve"> ADDIN EN.CITE &lt;EndNote&gt;&lt;Cite&gt;&lt;Author&gt;Williamson&lt;/Author&gt;&lt;Year&gt;2015&lt;/Year&gt;&lt;RecNum&gt;105&lt;/RecNum&gt;&lt;DisplayText&gt;&lt;style face="superscript"&gt;102&lt;/style&gt;&lt;/DisplayText&gt;&lt;record&gt;&lt;rec-number&gt;105&lt;/rec-number&gt;&lt;foreign-keys&gt;&lt;key app="EN" db-id="dfzxspwrx00eroe9e5fvxerhvsv9see0v2w2" timestamp="1605097287"&gt;105&lt;/key&gt;&lt;/foreign-keys&gt;&lt;ref-type name="Journal Article"&gt;17&lt;/ref-type&gt;&lt;contributors&gt;&lt;authors&gt;&lt;author&gt;Williamson, Wilby&lt;/author&gt;&lt;author&gt;Kluzek, Stefan&lt;/author&gt;&lt;author&gt;Roberts, Nia&lt;/author&gt;&lt;author&gt;Richards, Justin&lt;/author&gt;&lt;author&gt;Arden, Nigel&lt;/author&gt;&lt;author&gt;Leeson, Paul&lt;/author&gt;&lt;author&gt;Newton, Julia&lt;/author&gt;&lt;author&gt;Foster, Charlie&lt;/author&gt;&lt;/authors&gt;&lt;/contributors&gt;&lt;titles&gt;&lt;title&gt;Behavioural physical activity interventions in participants with lower-limb osteoarthritis: a systematic review with meta-analysis&lt;/title&gt;&lt;secondary-title&gt;BMJ Open&lt;/secondary-title&gt;&lt;/titles&gt;&lt;periodical&gt;&lt;full-title&gt;BMJ Open&lt;/full-title&gt;&lt;/periodical&gt;&lt;pages&gt;e007642&lt;/pages&gt;&lt;volume&gt;5&lt;/volume&gt;&lt;number&gt;8&lt;/number&gt;&lt;dates&gt;&lt;year&gt;2015&lt;/year&gt;&lt;/dates&gt;&lt;urls&gt;&lt;related-urls&gt;&lt;url&gt;https://bmjopen.bmj.com/content/bmjopen/5/8/e007642.full.pdf&lt;/url&gt;&lt;/related-urls&gt;&lt;/urls&gt;&lt;electronic-resource-num&gt;10.1136/bmjopen-2015-007642&lt;/electronic-resource-num&gt;&lt;/record&gt;&lt;/Cite&gt;&lt;/EndNote&gt;</w:instrText>
      </w:r>
      <w:r w:rsidR="00E6585E">
        <w:fldChar w:fldCharType="separate"/>
      </w:r>
      <w:r w:rsidR="000941E8" w:rsidRPr="000941E8">
        <w:rPr>
          <w:noProof/>
          <w:vertAlign w:val="superscript"/>
        </w:rPr>
        <w:t>102</w:t>
      </w:r>
      <w:r w:rsidR="00E6585E">
        <w:fldChar w:fldCharType="end"/>
      </w:r>
      <w:r w:rsidR="002C6333">
        <w:t xml:space="preserve"> </w:t>
      </w:r>
      <w:r w:rsidR="00581582">
        <w:t xml:space="preserve">A likely explanation for the differences </w:t>
      </w:r>
      <w:r w:rsidR="006216D6">
        <w:t>in risk-of-bias assessments is that w</w:t>
      </w:r>
      <w:r w:rsidR="00917525">
        <w:t xml:space="preserve">e used the </w:t>
      </w:r>
      <w:r w:rsidR="00C94DEB">
        <w:t>most recent version of</w:t>
      </w:r>
      <w:r w:rsidR="00D06608">
        <w:t xml:space="preserve"> Cochrane risk-of-bias </w:t>
      </w:r>
      <w:r w:rsidR="00917525">
        <w:t>tool (R</w:t>
      </w:r>
      <w:r w:rsidR="00182976">
        <w:t>o</w:t>
      </w:r>
      <w:r w:rsidR="00917525">
        <w:t>B2)</w:t>
      </w:r>
      <w:r w:rsidR="00A65773">
        <w:t>,</w:t>
      </w:r>
      <w:r w:rsidR="00C94DEB">
        <w:t xml:space="preserve"> which </w:t>
      </w:r>
      <w:r w:rsidR="00097D24">
        <w:t xml:space="preserve">recognises that unblinded trials </w:t>
      </w:r>
      <w:r w:rsidR="00D80301">
        <w:t xml:space="preserve">and </w:t>
      </w:r>
      <w:r w:rsidR="00085F6B">
        <w:t xml:space="preserve">missing outcome data </w:t>
      </w:r>
      <w:r w:rsidR="00D80301">
        <w:t>do</w:t>
      </w:r>
      <w:r w:rsidR="00731F89">
        <w:t xml:space="preserve"> not always lead to bias</w:t>
      </w:r>
      <w:r w:rsidR="00D44E30">
        <w:t xml:space="preserve"> and </w:t>
      </w:r>
      <w:r w:rsidR="00F00B02">
        <w:t>judgement</w:t>
      </w:r>
      <w:r w:rsidR="00E006FE">
        <w:t>s</w:t>
      </w:r>
      <w:r w:rsidR="00F00B02">
        <w:t xml:space="preserve"> are</w:t>
      </w:r>
      <w:r w:rsidR="00D44E30">
        <w:t xml:space="preserve"> dependent on context</w:t>
      </w:r>
      <w:r w:rsidR="00F00B02">
        <w:t>.</w:t>
      </w:r>
      <w:r w:rsidR="007F310C">
        <w:fldChar w:fldCharType="begin"/>
      </w:r>
      <w:r w:rsidR="000941E8">
        <w:instrText xml:space="preserve"> ADDIN EN.CITE &lt;EndNote&gt;&lt;Cite&gt;&lt;Author&gt;Sterne&lt;/Author&gt;&lt;Year&gt;2019&lt;/Year&gt;&lt;RecNum&gt;53&lt;/RecNum&gt;&lt;DisplayText&gt;&lt;style face="superscript"&gt;91&lt;/style&gt;&lt;/DisplayText&gt;&lt;record&gt;&lt;rec-number&gt;53&lt;/rec-number&gt;&lt;foreign-keys&gt;&lt;key app="EN" db-id="dfzxspwrx00eroe9e5fvxerhvsv9see0v2w2" timestamp="1604316823"&gt;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7F310C">
        <w:fldChar w:fldCharType="separate"/>
      </w:r>
      <w:r w:rsidR="000941E8" w:rsidRPr="000941E8">
        <w:rPr>
          <w:noProof/>
          <w:vertAlign w:val="superscript"/>
        </w:rPr>
        <w:t>91</w:t>
      </w:r>
      <w:r w:rsidR="007F310C">
        <w:fldChar w:fldCharType="end"/>
      </w:r>
      <w:r w:rsidR="00225D90">
        <w:t xml:space="preserve"> For example, it is often not possible to blind participants to their intervention in PA trials</w:t>
      </w:r>
      <w:r w:rsidR="009D5233">
        <w:t>,</w:t>
      </w:r>
      <w:r w:rsidR="0016055F">
        <w:t xml:space="preserve"> but the</w:t>
      </w:r>
      <w:r w:rsidR="0077337C">
        <w:t>se</w:t>
      </w:r>
      <w:r w:rsidR="00F47579">
        <w:t xml:space="preserve"> trials could still be of high scientific quality.</w:t>
      </w:r>
      <w:r w:rsidR="008442DF">
        <w:t xml:space="preserve"> In these circumstances</w:t>
      </w:r>
      <w:r w:rsidR="004C6EEE">
        <w:t>,</w:t>
      </w:r>
      <w:r w:rsidR="00F47579">
        <w:t xml:space="preserve"> </w:t>
      </w:r>
      <w:r w:rsidR="0088378B">
        <w:t>t</w:t>
      </w:r>
      <w:r w:rsidR="00D32452">
        <w:t xml:space="preserve">he latest risk-of-bias tool allows </w:t>
      </w:r>
      <w:r w:rsidR="008442DF">
        <w:t xml:space="preserve">a </w:t>
      </w:r>
      <w:r w:rsidR="0088378B">
        <w:t xml:space="preserve">judgement of low risk-of-bias, whereas </w:t>
      </w:r>
      <w:r w:rsidR="004C6EEE">
        <w:t xml:space="preserve">the </w:t>
      </w:r>
      <w:r w:rsidR="004C6EEE">
        <w:lastRenderedPageBreak/>
        <w:t xml:space="preserve">original Cochrane risk-of-bias tool would </w:t>
      </w:r>
      <w:r w:rsidR="0077337C">
        <w:t>automatically have</w:t>
      </w:r>
      <w:r w:rsidR="004C6EEE">
        <w:t xml:space="preserve"> </w:t>
      </w:r>
      <w:r w:rsidR="00AC19B9">
        <w:t>led to</w:t>
      </w:r>
      <w:r w:rsidR="004C6EEE">
        <w:t xml:space="preserve"> unblinded trials </w:t>
      </w:r>
      <w:r w:rsidR="00AC19B9">
        <w:t xml:space="preserve">being judged </w:t>
      </w:r>
      <w:r w:rsidR="004C6EEE">
        <w:t>as high risk-of-bias.</w:t>
      </w:r>
      <w:r w:rsidR="00CC1D63">
        <w:fldChar w:fldCharType="begin"/>
      </w:r>
      <w:r w:rsidR="00CC1D63">
        <w:instrText xml:space="preserve"> ADDIN EN.CITE &lt;EndNote&gt;&lt;Cite&gt;&lt;Author&gt;Sterne&lt;/Author&gt;&lt;Year&gt;2019&lt;/Year&gt;&lt;RecNum&gt;53&lt;/RecNum&gt;&lt;DisplayText&gt;&lt;style face="superscript"&gt;91&lt;/style&gt;&lt;/DisplayText&gt;&lt;record&gt;&lt;rec-number&gt;53&lt;/rec-number&gt;&lt;foreign-keys&gt;&lt;key app="EN" db-id="dfzxspwrx00eroe9e5fvxerhvsv9see0v2w2" timestamp="1604316823"&gt;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CC1D63">
        <w:fldChar w:fldCharType="separate"/>
      </w:r>
      <w:r w:rsidR="00CC1D63" w:rsidRPr="00CC1D63">
        <w:rPr>
          <w:noProof/>
          <w:vertAlign w:val="superscript"/>
        </w:rPr>
        <w:t>91</w:t>
      </w:r>
      <w:r w:rsidR="00CC1D63">
        <w:fldChar w:fldCharType="end"/>
      </w:r>
      <w:r w:rsidR="004C6EEE">
        <w:t xml:space="preserve"> </w:t>
      </w:r>
      <w:r w:rsidR="009B3D56">
        <w:t xml:space="preserve">Furthermore, if </w:t>
      </w:r>
      <w:r w:rsidR="009C3E30">
        <w:t xml:space="preserve">the reasons for </w:t>
      </w:r>
      <w:r w:rsidR="009B3D56">
        <w:t>missing outcome</w:t>
      </w:r>
      <w:r w:rsidR="0019614B">
        <w:t xml:space="preserve"> data</w:t>
      </w:r>
      <w:r w:rsidR="00DC616C">
        <w:t xml:space="preserve"> </w:t>
      </w:r>
      <w:r w:rsidR="009C3E30">
        <w:t>are</w:t>
      </w:r>
      <w:r w:rsidR="00DC616C">
        <w:t xml:space="preserve"> unrelated to</w:t>
      </w:r>
      <w:r w:rsidR="00B7648D">
        <w:t xml:space="preserve"> the outcome being assessed</w:t>
      </w:r>
      <w:r w:rsidR="00ED555E">
        <w:t xml:space="preserve"> (e.g. </w:t>
      </w:r>
      <w:r w:rsidR="0027302B">
        <w:t>failure of a measuring device)</w:t>
      </w:r>
      <w:r w:rsidR="009C3E30">
        <w:t>,</w:t>
      </w:r>
      <w:r w:rsidR="0019614B">
        <w:t xml:space="preserve"> </w:t>
      </w:r>
      <w:r w:rsidR="00B7648D">
        <w:t xml:space="preserve">then risk-of-bias can be assessed as low using </w:t>
      </w:r>
      <w:r w:rsidR="0019614B">
        <w:t>the latest risk-of-bias tool</w:t>
      </w:r>
      <w:r w:rsidR="00DE17D9">
        <w:t>.</w:t>
      </w:r>
      <w:r w:rsidR="00350762">
        <w:fldChar w:fldCharType="begin"/>
      </w:r>
      <w:r w:rsidR="00350762">
        <w:instrText xml:space="preserve"> ADDIN EN.CITE &lt;EndNote&gt;&lt;Cite&gt;&lt;Author&gt;Sterne&lt;/Author&gt;&lt;Year&gt;2019&lt;/Year&gt;&lt;RecNum&gt;53&lt;/RecNum&gt;&lt;DisplayText&gt;&lt;style face="superscript"&gt;91&lt;/style&gt;&lt;/DisplayText&gt;&lt;record&gt;&lt;rec-number&gt;53&lt;/rec-number&gt;&lt;foreign-keys&gt;&lt;key app="EN" db-id="dfzxspwrx00eroe9e5fvxerhvsv9see0v2w2" timestamp="1604316823"&gt;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350762">
        <w:fldChar w:fldCharType="separate"/>
      </w:r>
      <w:r w:rsidR="00350762" w:rsidRPr="00350762">
        <w:rPr>
          <w:noProof/>
          <w:vertAlign w:val="superscript"/>
        </w:rPr>
        <w:t>91</w:t>
      </w:r>
      <w:r w:rsidR="00350762">
        <w:fldChar w:fldCharType="end"/>
      </w:r>
      <w:r w:rsidR="00DE17D9">
        <w:t xml:space="preserve"> The original Cochrane risk-of-bias tool would have </w:t>
      </w:r>
      <w:r w:rsidR="0079510B">
        <w:t xml:space="preserve">led to these situations being judged as high risk-of-bias. </w:t>
      </w:r>
    </w:p>
    <w:p w14:paraId="447C29EF" w14:textId="5FA5AF67" w:rsidR="00B744FD" w:rsidRDefault="00B744FD" w:rsidP="0005747F">
      <w:pPr>
        <w:spacing w:line="480" w:lineRule="auto"/>
      </w:pPr>
      <w:r>
        <w:t xml:space="preserve">We coded </w:t>
      </w:r>
      <w:r w:rsidR="0033595C">
        <w:t>31</w:t>
      </w:r>
      <w:r>
        <w:t xml:space="preserve"> different BCTs across all PA interventions included in our study. This is similar to another similar review that reported 28 different BCTs in effective interventions and 31 in ineffective interventions</w:t>
      </w:r>
      <w:r w:rsidR="000A76BD">
        <w:t>.</w:t>
      </w:r>
      <w:r>
        <w:fldChar w:fldCharType="begin"/>
      </w:r>
      <w:r w:rsidR="00A5432E">
        <w:instrText xml:space="preserve"> ADDIN EN.CITE &lt;EndNote&gt;&lt;Cite&gt;&lt;Author&gt;Marley&lt;/Author&gt;&lt;Year&gt;2017&lt;/Year&gt;&lt;RecNum&gt;37&lt;/RecNum&gt;&lt;DisplayText&gt;&lt;style face="superscript"&gt;55&lt;/style&gt;&lt;/DisplayText&gt;&lt;record&gt;&lt;rec-number&gt;37&lt;/rec-number&gt;&lt;foreign-keys&gt;&lt;key app="EN" db-id="dfzxspwrx00eroe9e5fvxerhvsv9see0v2w2" timestamp="1604313532"&gt;37&lt;/key&gt;&lt;/foreign-keys&gt;&lt;ref-type name="Journal Article"&gt;17&lt;/ref-type&gt;&lt;contributors&gt;&lt;authors&gt;&lt;author&gt;Marley, Joanne&lt;/author&gt;&lt;author&gt;Tully, Mark A.&lt;/author&gt;&lt;author&gt;Porter-Armstrong, Alison&lt;/author&gt;&lt;author&gt;Bunting, Brendan&lt;/author&gt;&lt;author&gt;O’Hanlon, John&lt;/author&gt;&lt;author&gt;Atkins, Lou&lt;/author&gt;&lt;author&gt;Howes, Sarah&lt;/author&gt;&lt;author&gt;McDonough, Suzanne M.&lt;/author&gt;&lt;/authors&gt;&lt;/contributors&gt;&lt;titles&gt;&lt;title&gt;The effectiveness of interventions aimed at increasing physical activity in adults with persistent musculoskeletal pain: a systematic review and meta-analysis&lt;/title&gt;&lt;secondary-title&gt;BMC Musculoskeletal Disorders&lt;/secondary-title&gt;&lt;/titles&gt;&lt;periodical&gt;&lt;full-title&gt;BMC Musculoskeletal Disorders&lt;/full-title&gt;&lt;/periodical&gt;&lt;pages&gt;482&lt;/pages&gt;&lt;volume&gt;18&lt;/volume&gt;&lt;number&gt;1&lt;/number&gt;&lt;dates&gt;&lt;year&gt;2017&lt;/year&gt;&lt;pub-dates&gt;&lt;date&gt;2017/11/22&lt;/date&gt;&lt;/pub-dates&gt;&lt;/dates&gt;&lt;isbn&gt;1471-2474&lt;/isbn&gt;&lt;urls&gt;&lt;related-urls&gt;&lt;url&gt;https://doi.org/10.1186/s12891-017-1836-2&lt;/url&gt;&lt;/related-urls&gt;&lt;/urls&gt;&lt;electronic-resource-num&gt;10.1186/s12891-017-1836-2&lt;/electronic-resource-num&gt;&lt;/record&gt;&lt;/Cite&gt;&lt;/EndNote&gt;</w:instrText>
      </w:r>
      <w:r>
        <w:fldChar w:fldCharType="separate"/>
      </w:r>
      <w:r w:rsidR="00A5432E" w:rsidRPr="00A5432E">
        <w:rPr>
          <w:noProof/>
          <w:vertAlign w:val="superscript"/>
        </w:rPr>
        <w:t>55</w:t>
      </w:r>
      <w:r>
        <w:fldChar w:fldCharType="end"/>
      </w:r>
      <w:r>
        <w:t xml:space="preserve"> In contrast, </w:t>
      </w:r>
      <w:r w:rsidR="00A0226B">
        <w:t>another similar review</w:t>
      </w:r>
      <w:r>
        <w:fldChar w:fldCharType="begin"/>
      </w:r>
      <w:r w:rsidR="00A5432E">
        <w:instrText xml:space="preserve"> ADDIN EN.CITE &lt;EndNote&gt;&lt;Cite&gt;&lt;Author&gt;Eisele&lt;/Author&gt;&lt;Year&gt;2019&lt;/Year&gt;&lt;RecNum&gt;38&lt;/RecNum&gt;&lt;DisplayText&gt;&lt;style face="superscript"&gt;28&lt;/style&gt;&lt;/DisplayText&gt;&lt;record&gt;&lt;rec-number&gt;38&lt;/rec-number&gt;&lt;foreign-keys&gt;&lt;key app="EN" db-id="dfzxspwrx00eroe9e5fvxerhvsv9see0v2w2" timestamp="1604313562"&gt;38&lt;/key&gt;&lt;/foreign-keys&gt;&lt;ref-type name="Journal Article"&gt;17&lt;/ref-type&gt;&lt;contributors&gt;&lt;authors&gt;&lt;author&gt;Eisele, Angelika&lt;/author&gt;&lt;author&gt;Schagg, Daniela&lt;/author&gt;&lt;author&gt;Krämer, Lena Violetta&lt;/author&gt;&lt;author&gt;Bengel, Jürgen&lt;/author&gt;&lt;author&gt;Göhner, Wiebke&lt;/author&gt;&lt;/authors&gt;&lt;/contributors&gt;&lt;titles&gt;&lt;title&gt;Behaviour change techniques applied in interventions to enhance physical activity adherence in patients with chronic musculoskeletal conditions: A systematic review and meta-analysis&lt;/title&gt;&lt;secondary-title&gt;Patient Education and Counseling&lt;/secondary-title&gt;&lt;/titles&gt;&lt;periodical&gt;&lt;full-title&gt;Patient Education and Counseling&lt;/full-title&gt;&lt;/periodical&gt;&lt;pages&gt;25-36&lt;/pages&gt;&lt;volume&gt;102&lt;/volume&gt;&lt;number&gt;1&lt;/number&gt;&lt;keywords&gt;&lt;keyword&gt;Behaviour change techniques&lt;/keyword&gt;&lt;keyword&gt;Physical activity&lt;/keyword&gt;&lt;keyword&gt;Adherence&lt;/keyword&gt;&lt;keyword&gt;Chronic musculoskeletal conditions&lt;/keyword&gt;&lt;keyword&gt;Systematic review&lt;/keyword&gt;&lt;keyword&gt;Meta-analysis&lt;/keyword&gt;&lt;/keywords&gt;&lt;dates&gt;&lt;year&gt;2019&lt;/year&gt;&lt;pub-dates&gt;&lt;date&gt;2019/01/01/&lt;/date&gt;&lt;/pub-dates&gt;&lt;/dates&gt;&lt;isbn&gt;0738-3991&lt;/isbn&gt;&lt;urls&gt;&lt;related-urls&gt;&lt;url&gt;http://www.sciencedirect.com/science/article/pii/S0738399118307699&lt;/url&gt;&lt;/related-urls&gt;&lt;/urls&gt;&lt;electronic-resource-num&gt;https://doi.org/10.1016/j.pec.2018.09.018&lt;/electronic-resource-num&gt;&lt;/record&gt;&lt;/Cite&gt;&lt;/EndNote&gt;</w:instrText>
      </w:r>
      <w:r>
        <w:fldChar w:fldCharType="separate"/>
      </w:r>
      <w:r w:rsidR="00A5432E" w:rsidRPr="00A5432E">
        <w:rPr>
          <w:noProof/>
          <w:vertAlign w:val="superscript"/>
        </w:rPr>
        <w:t>28</w:t>
      </w:r>
      <w:r>
        <w:fldChar w:fldCharType="end"/>
      </w:r>
      <w:r>
        <w:t xml:space="preserve"> coded 43 different BCTs across all interventions. The BCTs </w:t>
      </w:r>
      <w:r w:rsidR="009B6D81">
        <w:t>‘</w:t>
      </w:r>
      <w:r>
        <w:t>instruction on how to perform a behaviour</w:t>
      </w:r>
      <w:r w:rsidR="00FC4697">
        <w:t>’</w:t>
      </w:r>
      <w:r>
        <w:t xml:space="preserve"> and </w:t>
      </w:r>
      <w:r w:rsidR="00FC4697">
        <w:t>‘</w:t>
      </w:r>
      <w:r>
        <w:t>behavioural practice/rehearsal</w:t>
      </w:r>
      <w:r w:rsidR="00FC4697">
        <w:t>’</w:t>
      </w:r>
      <w:r>
        <w:t xml:space="preserve"> were two of the most </w:t>
      </w:r>
      <w:r w:rsidR="004758C5">
        <w:t xml:space="preserve">common </w:t>
      </w:r>
      <w:r>
        <w:t xml:space="preserve">BCTs in our review. This is consistent with </w:t>
      </w:r>
      <w:r w:rsidR="00194D70">
        <w:t xml:space="preserve">other PA/exercise </w:t>
      </w:r>
      <w:r w:rsidR="00DC508A">
        <w:t>reviews of studies of people with</w:t>
      </w:r>
      <w:r w:rsidR="00854F79" w:rsidRPr="00854F79">
        <w:t xml:space="preserve"> </w:t>
      </w:r>
      <w:r w:rsidR="00854F79">
        <w:t>persistent musculoskeletal pain</w:t>
      </w:r>
      <w:r w:rsidR="000A76BD">
        <w:t>.</w:t>
      </w:r>
      <w:r>
        <w:fldChar w:fldCharType="begin">
          <w:fldData xml:space="preserve">PEVuZE5vdGU+PENpdGU+PEF1dGhvcj5FaXNlbGU8L0F1dGhvcj48WWVhcj4yMDE5PC9ZZWFyPjxS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</w:fldData>
        </w:fldChar>
      </w:r>
      <w:r w:rsidR="000941E8">
        <w:instrText xml:space="preserve"> ADDIN EN.CITE </w:instrText>
      </w:r>
      <w:r w:rsidR="000941E8">
        <w:fldChar w:fldCharType="begin">
          <w:fldData xml:space="preserve">PEVuZE5vdGU+PENpdGU+PEF1dGhvcj5FaXNlbGU8L0F1dGhvcj48WWVhcj4yMDE5PC9ZZWFyPjxS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</w:fldData>
        </w:fldChar>
      </w:r>
      <w:r w:rsidR="000941E8">
        <w:instrText xml:space="preserve"> ADDIN EN.CITE.DATA </w:instrText>
      </w:r>
      <w:r w:rsidR="000941E8">
        <w:fldChar w:fldCharType="end"/>
      </w:r>
      <w:r>
        <w:fldChar w:fldCharType="separate"/>
      </w:r>
      <w:r w:rsidR="000941E8" w:rsidRPr="000941E8">
        <w:rPr>
          <w:noProof/>
          <w:vertAlign w:val="superscript"/>
        </w:rPr>
        <w:t>11, 28, 55, 56, 101</w:t>
      </w:r>
      <w:r>
        <w:fldChar w:fldCharType="end"/>
      </w:r>
      <w:r>
        <w:t xml:space="preserve"> These BCTs were also two of the most common in the effective studies in our review. However, </w:t>
      </w:r>
      <w:r w:rsidR="003E18E5">
        <w:t>‘</w:t>
      </w:r>
      <w:r>
        <w:t>instruction on how to perform a behaviour</w:t>
      </w:r>
      <w:r w:rsidR="003E18E5">
        <w:t>’</w:t>
      </w:r>
      <w:r>
        <w:t xml:space="preserve"> had an effectiveness percentage of</w:t>
      </w:r>
      <w:r w:rsidR="003E18E5">
        <w:t xml:space="preserve"> only</w:t>
      </w:r>
      <w:r>
        <w:t xml:space="preserve"> 25% and </w:t>
      </w:r>
      <w:r w:rsidR="003E18E5">
        <w:t>‘</w:t>
      </w:r>
      <w:r>
        <w:t>behavioural practice/rehearsal</w:t>
      </w:r>
      <w:r w:rsidR="003E18E5">
        <w:t>’</w:t>
      </w:r>
      <w:r>
        <w:t xml:space="preserve"> had an effectiveness percentage of </w:t>
      </w:r>
      <w:r w:rsidR="00FC02E2">
        <w:t xml:space="preserve">only </w:t>
      </w:r>
      <w:r>
        <w:t>3</w:t>
      </w:r>
      <w:r w:rsidR="0005338F">
        <w:t>0</w:t>
      </w:r>
      <w:r>
        <w:t xml:space="preserve">%; </w:t>
      </w:r>
      <w:r w:rsidR="00FC02E2">
        <w:t xml:space="preserve">suggesting that </w:t>
      </w:r>
      <w:r>
        <w:t xml:space="preserve">despite being often present in interventions, they may not be essential components. </w:t>
      </w:r>
    </w:p>
    <w:p w14:paraId="6A618E6D" w14:textId="4D1DD052" w:rsidR="00B744FD" w:rsidRDefault="00B744FD" w:rsidP="0005747F">
      <w:pPr>
        <w:spacing w:line="480" w:lineRule="auto"/>
      </w:pPr>
      <w:r>
        <w:t xml:space="preserve">We found the BCT </w:t>
      </w:r>
      <w:r w:rsidR="00BA6C3C">
        <w:t>‘</w:t>
      </w:r>
      <w:r>
        <w:t>action planning</w:t>
      </w:r>
      <w:r w:rsidR="00BA6C3C">
        <w:t>’</w:t>
      </w:r>
      <w:r>
        <w:t xml:space="preserve"> to have </w:t>
      </w:r>
      <w:r w:rsidR="0076170A">
        <w:t>one of the</w:t>
      </w:r>
      <w:r>
        <w:t xml:space="preserve"> highest effectiveness percentage</w:t>
      </w:r>
      <w:r w:rsidR="0076170A">
        <w:t>s</w:t>
      </w:r>
      <w:r>
        <w:t xml:space="preserve"> (50%). </w:t>
      </w:r>
      <w:r w:rsidR="00844430">
        <w:t>T</w:t>
      </w:r>
      <w:r>
        <w:t>his BCT</w:t>
      </w:r>
      <w:r w:rsidR="00844430">
        <w:t xml:space="preserve"> was also found</w:t>
      </w:r>
      <w:r>
        <w:t xml:space="preserve"> to </w:t>
      </w:r>
      <w:r w:rsidR="002A2C64">
        <w:t xml:space="preserve">have the highest </w:t>
      </w:r>
      <w:r>
        <w:t xml:space="preserve">short-term effectiveness in </w:t>
      </w:r>
      <w:r w:rsidR="00844430">
        <w:t>a</w:t>
      </w:r>
      <w:r>
        <w:t xml:space="preserve"> review of PA </w:t>
      </w:r>
      <w:r w:rsidR="002A2C64">
        <w:t>promotion for</w:t>
      </w:r>
      <w:r>
        <w:t xml:space="preserve"> lower limb </w:t>
      </w:r>
      <w:r w:rsidR="001533E0">
        <w:t>osteoarthritis</w:t>
      </w:r>
      <w:r>
        <w:t>.</w:t>
      </w:r>
      <w:r w:rsidR="00844430">
        <w:fldChar w:fldCharType="begin"/>
      </w:r>
      <w:r w:rsidR="000941E8">
        <w:instrText xml:space="preserve"> ADDIN EN.CITE &lt;EndNote&gt;&lt;Cite&gt;&lt;Author&gt;Willett&lt;/Author&gt;&lt;Year&gt;2019&lt;/Year&gt;&lt;RecNum&gt;108&lt;/RecNum&gt;&lt;DisplayText&gt;&lt;style face="superscript"&gt;101&lt;/style&gt;&lt;/DisplayText&gt;&lt;record&gt;&lt;rec-number&gt;108&lt;/rec-number&gt;&lt;foreign-keys&gt;&lt;key app="EN" db-id="dfzxspwrx00eroe9e5fvxerhvsv9see0v2w2" timestamp="1605115310"&gt;108&lt;/key&gt;&lt;/foreign-keys&gt;&lt;ref-type name="Journal Article"&gt;17&lt;/ref-type&gt;&lt;contributors&gt;&lt;authors&gt;&lt;author&gt;Willett, Matthew&lt;/author&gt;&lt;author&gt;Duda, Joan&lt;/author&gt;&lt;author&gt;Fenton, Sally&lt;/author&gt;&lt;author&gt;Gautrey, Charlotte&lt;/author&gt;&lt;author&gt;Greig, Carolyn&lt;/author&gt;&lt;author&gt;Rushton, Alison&lt;/author&gt;&lt;/authors&gt;&lt;/contributors&gt;&lt;titles&gt;&lt;title&gt;Effectiveness of behaviour change techniques in physiotherapy interventions to promote physical activity adherence in lower limb osteoarthritis patients: A systematic review&lt;/title&gt;&lt;secondary-title&gt;PLOS ONE&lt;/secondary-title&gt;&lt;/titles&gt;&lt;periodical&gt;&lt;full-title&gt;PLOS ONE&lt;/full-title&gt;&lt;/periodical&gt;&lt;pages&gt;e0219482&lt;/pages&gt;&lt;volume&gt;14&lt;/volume&gt;&lt;number&gt;7&lt;/number&gt;&lt;dates&gt;&lt;year&gt;2019&lt;/year&gt;&lt;/dates&gt;&lt;publisher&gt;Public Library of Science&lt;/publisher&gt;&lt;urls&gt;&lt;related-urls&gt;&lt;url&gt;https://doi.org/10.1371/journal.pone.0219482&lt;/url&gt;&lt;/related-urls&gt;&lt;/urls&gt;&lt;electronic-resource-num&gt;10.1371/journal.pone.0219482&lt;/electronic-resource-num&gt;&lt;/record&gt;&lt;/Cite&gt;&lt;/EndNote&gt;</w:instrText>
      </w:r>
      <w:r w:rsidR="00844430">
        <w:fldChar w:fldCharType="separate"/>
      </w:r>
      <w:r w:rsidR="000941E8" w:rsidRPr="000941E8">
        <w:rPr>
          <w:noProof/>
          <w:vertAlign w:val="superscript"/>
        </w:rPr>
        <w:t>101</w:t>
      </w:r>
      <w:r w:rsidR="00844430">
        <w:fldChar w:fldCharType="end"/>
      </w:r>
      <w:r>
        <w:t xml:space="preserve"> </w:t>
      </w:r>
      <w:r w:rsidR="002A2C64">
        <w:t xml:space="preserve">In </w:t>
      </w:r>
      <w:r w:rsidR="008C38F5">
        <w:t>our</w:t>
      </w:r>
      <w:r w:rsidR="002A2C64">
        <w:t xml:space="preserve"> study, t</w:t>
      </w:r>
      <w:r>
        <w:t xml:space="preserve">he BCTs </w:t>
      </w:r>
      <w:r w:rsidR="00E36B77">
        <w:t>‘</w:t>
      </w:r>
      <w:r>
        <w:t>goal setting (outcome)</w:t>
      </w:r>
      <w:r w:rsidR="00E36B77">
        <w:t>’</w:t>
      </w:r>
      <w:r>
        <w:t xml:space="preserve">, </w:t>
      </w:r>
      <w:r w:rsidR="00E36B77">
        <w:t>‘</w:t>
      </w:r>
      <w:r w:rsidR="00F010DE">
        <w:t>monitoring o</w:t>
      </w:r>
      <w:r w:rsidR="001C160E">
        <w:t>utcome(s) of behaviour by others without feedback</w:t>
      </w:r>
      <w:r w:rsidR="00E36B77">
        <w:t>’</w:t>
      </w:r>
      <w:r>
        <w:t xml:space="preserve"> and </w:t>
      </w:r>
      <w:r w:rsidR="00E36B77">
        <w:t>‘</w:t>
      </w:r>
      <w:r w:rsidR="00335427">
        <w:t>feedback on outcome(s) of behaviour</w:t>
      </w:r>
      <w:r w:rsidR="00E36B77">
        <w:t>’</w:t>
      </w:r>
      <w:r>
        <w:t xml:space="preserve"> also had effectiveness percentages of 50%. </w:t>
      </w:r>
      <w:r w:rsidR="00F665FA">
        <w:t xml:space="preserve">‘Goal setting (outcome)’ and </w:t>
      </w:r>
      <w:r w:rsidR="00D66FAB">
        <w:t>‘monitoring outcome(s) of behaviour by others without feedback’</w:t>
      </w:r>
      <w:r w:rsidR="001B17EB">
        <w:t xml:space="preserve"> were only present in four interventions and</w:t>
      </w:r>
      <w:r w:rsidR="00D66FAB">
        <w:t xml:space="preserve"> </w:t>
      </w:r>
      <w:r w:rsidR="001B17EB">
        <w:t>’</w:t>
      </w:r>
      <w:r w:rsidR="00BA5D12">
        <w:t>feedback on outcome(s) of behaviour’ was</w:t>
      </w:r>
      <w:r>
        <w:t xml:space="preserve"> only present in two interventions in our review</w:t>
      </w:r>
      <w:r w:rsidR="00BA5D12">
        <w:t>.</w:t>
      </w:r>
      <w:r w:rsidR="0003416A">
        <w:t xml:space="preserve"> The BCT with the highest effectiveness percentage in our study, ‘adding objects to the environment’ (67%)</w:t>
      </w:r>
      <w:r w:rsidR="00B80C34">
        <w:t>,</w:t>
      </w:r>
      <w:r w:rsidR="001176BA">
        <w:t xml:space="preserve"> was present in just three interventions.</w:t>
      </w:r>
      <w:r>
        <w:t xml:space="preserve"> </w:t>
      </w:r>
      <w:r w:rsidR="00BA5D12">
        <w:t>These BCTs</w:t>
      </w:r>
      <w:r>
        <w:t xml:space="preserve"> are </w:t>
      </w:r>
      <w:r w:rsidR="00BA5D12">
        <w:t xml:space="preserve">also </w:t>
      </w:r>
      <w:r>
        <w:t xml:space="preserve">not reported as common BCTs in other similar reviews. Perhaps these BCTs warrant further investigation, particularly as goal setting and environmental </w:t>
      </w:r>
      <w:r>
        <w:lastRenderedPageBreak/>
        <w:t>changes are associated with behavioural maintenance</w:t>
      </w:r>
      <w:r w:rsidR="00C10081">
        <w:t>.</w:t>
      </w:r>
      <w:r>
        <w:fldChar w:fldCharType="begin"/>
      </w:r>
      <w:r w:rsidR="00A5432E">
        <w:instrText xml:space="preserve"> ADDIN EN.CITE &lt;EndNote&gt;&lt;Cite&gt;&lt;Author&gt;Kwasnicka&lt;/Author&gt;&lt;Year&gt;2016&lt;/Year&gt;&lt;RecNum&gt;111&lt;/RecNum&gt;&lt;DisplayText&gt;&lt;style face="superscript"&gt;50&lt;/style&gt;&lt;/DisplayText&gt;&lt;record&gt;&lt;rec-number&gt;111&lt;/rec-number&gt;&lt;foreign-keys&gt;&lt;key app="EN" db-id="dfzxspwrx00eroe9e5fvxerhvsv9see0v2w2" timestamp="1605182002"&gt;111&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277-296&lt;/pages&gt;&lt;volume&gt;10&lt;/volume&gt;&lt;number&gt;3&lt;/number&gt;&lt;dates&gt;&lt;year&gt;2016&lt;/year&gt;&lt;pub-dates&gt;&lt;date&gt;2016/07/02&lt;/date&gt;&lt;/pub-dates&gt;&lt;/dates&gt;&lt;publisher&gt;Routledge&lt;/publisher&gt;&lt;isbn&gt;1743-7199&lt;/isbn&gt;&lt;urls&gt;&lt;related-urls&gt;&lt;url&gt;https://doi.org/10.1080/17437199.2016.1151372&lt;/url&gt;&lt;/related-urls&gt;&lt;/urls&gt;&lt;electronic-resource-num&gt;10.1080/17437199.2016.1151372&lt;/electronic-resource-num&gt;&lt;/record&gt;&lt;/Cite&gt;&lt;/EndNote&gt;</w:instrText>
      </w:r>
      <w:r>
        <w:fldChar w:fldCharType="separate"/>
      </w:r>
      <w:r w:rsidR="00A5432E" w:rsidRPr="00A5432E">
        <w:rPr>
          <w:noProof/>
          <w:vertAlign w:val="superscript"/>
        </w:rPr>
        <w:t>50</w:t>
      </w:r>
      <w:r>
        <w:fldChar w:fldCharType="end"/>
      </w:r>
      <w:r>
        <w:t xml:space="preserve"> Furthermore, only one BCT associated with behavioural maintenance; </w:t>
      </w:r>
      <w:r w:rsidR="00DF65FF">
        <w:t>‘</w:t>
      </w:r>
      <w:r>
        <w:t>self-monitoring of behaviour</w:t>
      </w:r>
      <w:r w:rsidR="00DF65FF">
        <w:t>’</w:t>
      </w:r>
      <w:r w:rsidR="00C10081">
        <w:t>,</w:t>
      </w:r>
      <w:r>
        <w:fldChar w:fldCharType="begin"/>
      </w:r>
      <w:r w:rsidR="00A5432E">
        <w:instrText xml:space="preserve"> ADDIN EN.CITE &lt;EndNote&gt;&lt;Cite&gt;&lt;Author&gt;Kwasnicka&lt;/Author&gt;&lt;Year&gt;2016&lt;/Year&gt;&lt;RecNum&gt;111&lt;/RecNum&gt;&lt;DisplayText&gt;&lt;style face="superscript"&gt;50&lt;/style&gt;&lt;/DisplayText&gt;&lt;record&gt;&lt;rec-number&gt;111&lt;/rec-number&gt;&lt;foreign-keys&gt;&lt;key app="EN" db-id="dfzxspwrx00eroe9e5fvxerhvsv9see0v2w2" timestamp="1605182002"&gt;111&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277-296&lt;/pages&gt;&lt;volume&gt;10&lt;/volume&gt;&lt;number&gt;3&lt;/number&gt;&lt;dates&gt;&lt;year&gt;2016&lt;/year&gt;&lt;pub-dates&gt;&lt;date&gt;2016/07/02&lt;/date&gt;&lt;/pub-dates&gt;&lt;/dates&gt;&lt;publisher&gt;Routledge&lt;/publisher&gt;&lt;isbn&gt;1743-7199&lt;/isbn&gt;&lt;urls&gt;&lt;related-urls&gt;&lt;url&gt;https://doi.org/10.1080/17437199.2016.1151372&lt;/url&gt;&lt;/related-urls&gt;&lt;/urls&gt;&lt;electronic-resource-num&gt;10.1080/17437199.2016.1151372&lt;/electronic-resource-num&gt;&lt;/record&gt;&lt;/Cite&gt;&lt;/EndNote&gt;</w:instrText>
      </w:r>
      <w:r>
        <w:fldChar w:fldCharType="separate"/>
      </w:r>
      <w:r w:rsidR="00A5432E" w:rsidRPr="00A5432E">
        <w:rPr>
          <w:noProof/>
          <w:vertAlign w:val="superscript"/>
        </w:rPr>
        <w:t>50</w:t>
      </w:r>
      <w:r>
        <w:fldChar w:fldCharType="end"/>
      </w:r>
      <w:r>
        <w:t xml:space="preserve"> was used in more than half of the included interventions. </w:t>
      </w:r>
    </w:p>
    <w:p w14:paraId="3BA1D09A" w14:textId="77777777" w:rsidR="00B744FD" w:rsidRPr="00D57AAF" w:rsidRDefault="00B744FD" w:rsidP="0005747F">
      <w:pPr>
        <w:spacing w:line="480" w:lineRule="auto"/>
      </w:pPr>
    </w:p>
    <w:p w14:paraId="49CC7817" w14:textId="77777777" w:rsidR="00B744FD" w:rsidRDefault="00B744FD" w:rsidP="0005747F">
      <w:pPr>
        <w:spacing w:line="480" w:lineRule="auto"/>
        <w:rPr>
          <w:i/>
          <w:iCs/>
        </w:rPr>
      </w:pPr>
      <w:r>
        <w:rPr>
          <w:i/>
          <w:iCs/>
        </w:rPr>
        <w:t>4.1 strengths and limitations</w:t>
      </w:r>
    </w:p>
    <w:p w14:paraId="4427E385" w14:textId="59FED411" w:rsidR="00B744FD" w:rsidRPr="00143258" w:rsidRDefault="00B744FD" w:rsidP="0005747F">
      <w:pPr>
        <w:spacing w:line="480" w:lineRule="auto"/>
      </w:pPr>
      <w:r>
        <w:t xml:space="preserve">This review has many strengths. The protocol was prospectively registered on the PROSPERO database, we </w:t>
      </w:r>
      <w:r w:rsidR="00426324">
        <w:t>followed</w:t>
      </w:r>
      <w:r>
        <w:t xml:space="preserve"> the PRISMA guidelines</w:t>
      </w:r>
      <w:r>
        <w:fldChar w:fldCharType="begin"/>
      </w:r>
      <w:r w:rsidR="000941E8">
        <w:instrText xml:space="preserve"> ADDIN EN.CITE &lt;EndNote&gt;&lt;Cite&gt;&lt;Author&gt;Moher&lt;/Author&gt;&lt;Year&gt;2009&lt;/Year&gt;&lt;RecNum&gt;6&lt;/RecNum&gt;&lt;DisplayText&gt;&lt;style face="superscript"&gt;62&lt;/style&gt;&lt;/DisplayText&gt;&lt;record&gt;&lt;rec-number&gt;6&lt;/rec-number&gt;&lt;foreign-keys&gt;&lt;key app="EN" db-id="dfzxspwrx00eroe9e5fvxerhvsv9see0v2w2" timestamp="1603381259"&gt;6&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fldChar w:fldCharType="separate"/>
      </w:r>
      <w:r w:rsidR="000941E8" w:rsidRPr="000941E8">
        <w:rPr>
          <w:noProof/>
          <w:vertAlign w:val="superscript"/>
        </w:rPr>
        <w:t>62</w:t>
      </w:r>
      <w:r>
        <w:fldChar w:fldCharType="end"/>
      </w:r>
      <w:r>
        <w:t xml:space="preserve"> and multiple authors were involved in each stage of the review. </w:t>
      </w:r>
      <w:r w:rsidR="003C456B">
        <w:t xml:space="preserve"> </w:t>
      </w:r>
      <w:r w:rsidR="00940216">
        <w:t>The use of</w:t>
      </w:r>
      <w:r>
        <w:t xml:space="preserve"> </w:t>
      </w:r>
      <w:r w:rsidR="00B80C34">
        <w:t xml:space="preserve">the </w:t>
      </w:r>
      <w:r>
        <w:t>most recent Cochrane risk-of-bias tool</w:t>
      </w:r>
      <w:r w:rsidR="00940216">
        <w:t xml:space="preserve"> is considered a strength</w:t>
      </w:r>
      <w:r w:rsidR="00935672">
        <w:t xml:space="preserve"> due its comprehensiveness</w:t>
      </w:r>
      <w:r w:rsidR="00AC083C">
        <w:t>, despite the tool showing low inter</w:t>
      </w:r>
      <w:r w:rsidR="004C528B">
        <w:t xml:space="preserve">rater reliability </w:t>
      </w:r>
      <w:r w:rsidR="00381BEB">
        <w:t xml:space="preserve">and challenges in its </w:t>
      </w:r>
      <w:r w:rsidR="00956E01">
        <w:t>application.</w:t>
      </w:r>
      <w:r w:rsidR="00956E01">
        <w:fldChar w:fldCharType="begin"/>
      </w:r>
      <w:r w:rsidR="000941E8">
        <w:instrText xml:space="preserve"> ADDIN EN.CITE &lt;EndNote&gt;&lt;Cite&gt;&lt;Author&gt;Minozzi&lt;/Author&gt;&lt;Year&gt;2020&lt;/Year&gt;&lt;RecNum&gt;189&lt;/RecNum&gt;&lt;DisplayText&gt;&lt;style face="superscript"&gt;61&lt;/style&gt;&lt;/DisplayText&gt;&lt;record&gt;&lt;rec-number&gt;189&lt;/rec-number&gt;&lt;foreign-keys&gt;&lt;key app="EN" db-id="dfzxspwrx00eroe9e5fvxerhvsv9see0v2w2" timestamp="1628257575"&gt;189&lt;/key&gt;&lt;/foreign-keys&gt;&lt;ref-type name="Journal Article"&gt;17&lt;/ref-type&gt;&lt;contributors&gt;&lt;authors&gt;&lt;author&gt;Minozzi, Silvia&lt;/author&gt;&lt;author&gt;Cinquini, Michela&lt;/author&gt;&lt;author&gt;Gianola, Silvia&lt;/author&gt;&lt;author&gt;Gonzalez-Lorenzo, Marien&lt;/author&gt;&lt;author&gt;Banzi, Rita&lt;/author&gt;&lt;/authors&gt;&lt;/contributors&gt;&lt;titles&gt;&lt;title&gt;The revised Cochrane risk of bias tool for randomized trials (RoB 2) showed low interrater reliability and challenges in its application&lt;/title&gt;&lt;secondary-title&gt;Journal of Clinical Epidemiology&lt;/secondary-title&gt;&lt;/titles&gt;&lt;periodical&gt;&lt;full-title&gt;Journal of Clinical Epidemiology&lt;/full-title&gt;&lt;/periodical&gt;&lt;pages&gt;37-44&lt;/pages&gt;&lt;volume&gt;126&lt;/volume&gt;&lt;keywords&gt;&lt;keyword&gt;Randomized controlled trials&lt;/keyword&gt;&lt;keyword&gt;RoB 2&lt;/keyword&gt;&lt;keyword&gt;Interrater reliability&lt;/keyword&gt;&lt;keyword&gt;Risk of bias&lt;/keyword&gt;&lt;keyword&gt;Systematic reviews&lt;/keyword&gt;&lt;/keywords&gt;&lt;dates&gt;&lt;year&gt;2020&lt;/year&gt;&lt;pub-dates&gt;&lt;date&gt;2020/10/01/&lt;/date&gt;&lt;/pub-dates&gt;&lt;/dates&gt;&lt;isbn&gt;0895-4356&lt;/isbn&gt;&lt;urls&gt;&lt;related-urls&gt;&lt;url&gt;https://www.sciencedirect.com/science/article/pii/S0895435620301815&lt;/url&gt;&lt;/related-urls&gt;&lt;/urls&gt;&lt;electronic-resource-num&gt;https://doi.org/10.1016/j.jclinepi.2020.06.015&lt;/electronic-resource-num&gt;&lt;/record&gt;&lt;/Cite&gt;&lt;/EndNote&gt;</w:instrText>
      </w:r>
      <w:r w:rsidR="00956E01">
        <w:fldChar w:fldCharType="separate"/>
      </w:r>
      <w:r w:rsidR="000941E8" w:rsidRPr="000941E8">
        <w:rPr>
          <w:noProof/>
          <w:vertAlign w:val="superscript"/>
        </w:rPr>
        <w:t>61</w:t>
      </w:r>
      <w:r w:rsidR="00956E01">
        <w:fldChar w:fldCharType="end"/>
      </w:r>
      <w:r w:rsidR="006847C2">
        <w:t xml:space="preserve"> These issues were mitigated by </w:t>
      </w:r>
      <w:r w:rsidR="008F4D0F">
        <w:t>all the</w:t>
      </w:r>
      <w:r w:rsidR="006847C2">
        <w:t xml:space="preserve"> authors</w:t>
      </w:r>
      <w:r w:rsidR="00D33840">
        <w:t xml:space="preserve"> </w:t>
      </w:r>
      <w:r w:rsidR="00034077">
        <w:t>discussing application of the tool</w:t>
      </w:r>
      <w:r w:rsidR="00940216">
        <w:t xml:space="preserve"> </w:t>
      </w:r>
      <w:r w:rsidR="0006472F">
        <w:t xml:space="preserve">prior to using it, </w:t>
      </w:r>
      <w:r w:rsidR="001B574D">
        <w:t>us</w:t>
      </w:r>
      <w:r w:rsidR="00A70251">
        <w:t>ing</w:t>
      </w:r>
      <w:r w:rsidR="001B574D">
        <w:t xml:space="preserve"> the detailed guide accompanying </w:t>
      </w:r>
      <w:r w:rsidR="008F4D0F">
        <w:t xml:space="preserve">the </w:t>
      </w:r>
      <w:r w:rsidR="001B574D">
        <w:t>tool and discussi</w:t>
      </w:r>
      <w:r w:rsidR="00A70251">
        <w:t>ng</w:t>
      </w:r>
      <w:r w:rsidR="001B574D">
        <w:t xml:space="preserve"> any disagreements</w:t>
      </w:r>
      <w:r w:rsidR="00A70251">
        <w:t xml:space="preserve"> </w:t>
      </w:r>
      <w:r w:rsidR="001E7577">
        <w:t>to reach consensus</w:t>
      </w:r>
      <w:r w:rsidR="00A70251">
        <w:t>.</w:t>
      </w:r>
      <w:r w:rsidR="001E7577">
        <w:fldChar w:fldCharType="begin"/>
      </w:r>
      <w:r w:rsidR="000941E8">
        <w:instrText xml:space="preserve"> ADDIN EN.CITE &lt;EndNote&gt;&lt;Cite&gt;&lt;Author&gt;Minozzi&lt;/Author&gt;&lt;Year&gt;2020&lt;/Year&gt;&lt;RecNum&gt;189&lt;/RecNum&gt;&lt;DisplayText&gt;&lt;style face="superscript"&gt;61&lt;/style&gt;&lt;/DisplayText&gt;&lt;record&gt;&lt;rec-number&gt;189&lt;/rec-number&gt;&lt;foreign-keys&gt;&lt;key app="EN" db-id="dfzxspwrx00eroe9e5fvxerhvsv9see0v2w2" timestamp="1628257575"&gt;189&lt;/key&gt;&lt;/foreign-keys&gt;&lt;ref-type name="Journal Article"&gt;17&lt;/ref-type&gt;&lt;contributors&gt;&lt;authors&gt;&lt;author&gt;Minozzi, Silvia&lt;/author&gt;&lt;author&gt;Cinquini, Michela&lt;/author&gt;&lt;author&gt;Gianola, Silvia&lt;/author&gt;&lt;author&gt;Gonzalez-Lorenzo, Marien&lt;/author&gt;&lt;author&gt;Banzi, Rita&lt;/author&gt;&lt;/authors&gt;&lt;/contributors&gt;&lt;titles&gt;&lt;title&gt;The revised Cochrane risk of bias tool for randomized trials (RoB 2) showed low interrater reliability and challenges in its application&lt;/title&gt;&lt;secondary-title&gt;Journal of Clinical Epidemiology&lt;/secondary-title&gt;&lt;/titles&gt;&lt;periodical&gt;&lt;full-title&gt;Journal of Clinical Epidemiology&lt;/full-title&gt;&lt;/periodical&gt;&lt;pages&gt;37-44&lt;/pages&gt;&lt;volume&gt;126&lt;/volume&gt;&lt;keywords&gt;&lt;keyword&gt;Randomized controlled trials&lt;/keyword&gt;&lt;keyword&gt;RoB 2&lt;/keyword&gt;&lt;keyword&gt;Interrater reliability&lt;/keyword&gt;&lt;keyword&gt;Risk of bias&lt;/keyword&gt;&lt;keyword&gt;Systematic reviews&lt;/keyword&gt;&lt;/keywords&gt;&lt;dates&gt;&lt;year&gt;2020&lt;/year&gt;&lt;pub-dates&gt;&lt;date&gt;2020/10/01/&lt;/date&gt;&lt;/pub-dates&gt;&lt;/dates&gt;&lt;isbn&gt;0895-4356&lt;/isbn&gt;&lt;urls&gt;&lt;related-urls&gt;&lt;url&gt;https://www.sciencedirect.com/science/article/pii/S0895435620301815&lt;/url&gt;&lt;/related-urls&gt;&lt;/urls&gt;&lt;electronic-resource-num&gt;https://doi.org/10.1016/j.jclinepi.2020.06.015&lt;/electronic-resource-num&gt;&lt;/record&gt;&lt;/Cite&gt;&lt;/EndNote&gt;</w:instrText>
      </w:r>
      <w:r w:rsidR="001E7577">
        <w:fldChar w:fldCharType="separate"/>
      </w:r>
      <w:r w:rsidR="000941E8" w:rsidRPr="000941E8">
        <w:rPr>
          <w:noProof/>
          <w:vertAlign w:val="superscript"/>
        </w:rPr>
        <w:t>61</w:t>
      </w:r>
      <w:r w:rsidR="001E7577">
        <w:fldChar w:fldCharType="end"/>
      </w:r>
      <w:r w:rsidR="00A70251">
        <w:t xml:space="preserve"> </w:t>
      </w:r>
      <w:r w:rsidR="00257F81">
        <w:t>W</w:t>
      </w:r>
      <w:r w:rsidR="00976E89">
        <w:t>e used t</w:t>
      </w:r>
      <w:r>
        <w:t xml:space="preserve">he </w:t>
      </w:r>
      <w:r w:rsidR="00976E89">
        <w:t xml:space="preserve">established </w:t>
      </w:r>
      <w:r>
        <w:t xml:space="preserve">GRADE criteria </w:t>
      </w:r>
      <w:r w:rsidR="00976E89">
        <w:t>to</w:t>
      </w:r>
      <w:r>
        <w:t xml:space="preserve"> assess </w:t>
      </w:r>
      <w:r w:rsidR="006032BC">
        <w:t xml:space="preserve">the </w:t>
      </w:r>
      <w:r>
        <w:t xml:space="preserve">quality of evidence. In addition to standard meta-analysis techniques, we assessed the impact of publication bias and performed adjusted analyses; the first study of PA interventions in this population to do this. </w:t>
      </w:r>
      <w:r w:rsidR="00CD4531">
        <w:t xml:space="preserve">This is the first </w:t>
      </w:r>
      <w:r w:rsidR="009F781D">
        <w:t xml:space="preserve">systematic </w:t>
      </w:r>
      <w:r w:rsidR="00CD4531">
        <w:t xml:space="preserve">review </w:t>
      </w:r>
      <w:r w:rsidR="009F781D">
        <w:t xml:space="preserve">and meta-analysis </w:t>
      </w:r>
      <w:r w:rsidR="00CD4531">
        <w:t xml:space="preserve">to </w:t>
      </w:r>
      <w:r w:rsidR="00AE5486">
        <w:t>investigate differences</w:t>
      </w:r>
      <w:r w:rsidR="009F781D">
        <w:t xml:space="preserve"> </w:t>
      </w:r>
      <w:r w:rsidR="00541E76">
        <w:t xml:space="preserve">in </w:t>
      </w:r>
      <w:r w:rsidR="00D86100">
        <w:t>the nature of interve</w:t>
      </w:r>
      <w:r w:rsidR="00CA58B4">
        <w:t xml:space="preserve">ntions </w:t>
      </w:r>
      <w:r w:rsidR="000A0D10">
        <w:t>a</w:t>
      </w:r>
      <w:r w:rsidR="00541E76">
        <w:t>nd between</w:t>
      </w:r>
      <w:r w:rsidR="002C77B7">
        <w:t xml:space="preserve"> a</w:t>
      </w:r>
      <w:r w:rsidR="000A0D10">
        <w:t xml:space="preserve"> number of intervention components</w:t>
      </w:r>
      <w:r w:rsidR="007B0476">
        <w:t>:</w:t>
      </w:r>
      <w:r w:rsidR="000A0D10">
        <w:t xml:space="preserve"> </w:t>
      </w:r>
      <w:r w:rsidR="002F7AED">
        <w:t xml:space="preserve">the type of PA, </w:t>
      </w:r>
      <w:r w:rsidR="000A0D10">
        <w:t>setting of PA</w:t>
      </w:r>
      <w:r w:rsidR="002F7AED">
        <w:t xml:space="preserve"> and</w:t>
      </w:r>
      <w:r w:rsidR="000A0D10">
        <w:t xml:space="preserve"> method of deliver</w:t>
      </w:r>
      <w:r w:rsidR="002F7AED">
        <w:t xml:space="preserve">y. </w:t>
      </w:r>
      <w:r>
        <w:t xml:space="preserve">Additionally, our in-depth analysis of BCTs allowed greater exploration of the active components in interventions. </w:t>
      </w:r>
      <w:r w:rsidR="00167059">
        <w:t xml:space="preserve">This study also provides unique insights into the use of theory in interventions and non-PA/SB health-related outcomes. </w:t>
      </w:r>
      <w:r>
        <w:t xml:space="preserve">We only included full RCTs and the majority of studies in our review were low risk-of-bias. </w:t>
      </w:r>
    </w:p>
    <w:p w14:paraId="3CC42A95" w14:textId="0039A3B3" w:rsidR="00540827" w:rsidRDefault="0086232D" w:rsidP="0005747F">
      <w:pPr>
        <w:spacing w:line="480" w:lineRule="auto"/>
      </w:pPr>
      <w:r>
        <w:t>W</w:t>
      </w:r>
      <w:r w:rsidR="005B566E">
        <w:t>e encountered s</w:t>
      </w:r>
      <w:r w:rsidR="00F11C0D">
        <w:t>ubstantial</w:t>
      </w:r>
      <w:r w:rsidR="005B566E">
        <w:t xml:space="preserve"> heterogeneity in the interventions and control groups. </w:t>
      </w:r>
      <w:r w:rsidR="005A6652">
        <w:t>T</w:t>
      </w:r>
      <w:r w:rsidR="00B744FD">
        <w:t xml:space="preserve">his is </w:t>
      </w:r>
      <w:r>
        <w:t xml:space="preserve">common in both persistent pain and </w:t>
      </w:r>
      <w:r w:rsidR="00DB3E98">
        <w:t>PA</w:t>
      </w:r>
      <w:r>
        <w:t xml:space="preserve"> literature and is </w:t>
      </w:r>
      <w:r w:rsidR="00680910">
        <w:t xml:space="preserve">expected </w:t>
      </w:r>
      <w:r w:rsidR="00B744FD">
        <w:t xml:space="preserve">considering </w:t>
      </w:r>
      <w:r w:rsidR="00680910">
        <w:t xml:space="preserve">heath behaviour change </w:t>
      </w:r>
      <w:r w:rsidR="00B744FD">
        <w:t>interventions are often complex</w:t>
      </w:r>
      <w:r w:rsidR="003F4B05">
        <w:t>.</w:t>
      </w:r>
      <w:r w:rsidR="00B744FD">
        <w:fldChar w:fldCharType="begin"/>
      </w:r>
      <w:r w:rsidR="000941E8">
        <w:instrText xml:space="preserve"> ADDIN EN.CITE &lt;EndNote&gt;&lt;Cite&gt;&lt;Author&gt;Michie&lt;/Author&gt;&lt;Year&gt;2013&lt;/Year&gt;&lt;RecNum&gt;43&lt;/RecNum&gt;&lt;DisplayText&gt;&lt;style face="superscript"&gt;60&lt;/style&gt;&lt;/DisplayText&gt;&lt;record&gt;&lt;rec-number&gt;43&lt;/rec-number&gt;&lt;foreign-keys&gt;&lt;key app="EN" db-id="dfzxspwrx00eroe9e5fvxerhvsv9see0v2w2" timestamp="1604313863"&gt;43&lt;/key&gt;&lt;/foreign-keys&gt;&lt;ref-type name="Journal Article"&gt;17&lt;/ref-type&gt;&lt;contributors&gt;&lt;authors&gt;&lt;author&gt;Michie, Susan&lt;/author&gt;&lt;author&gt;Richardson, Michelle&lt;/author&gt;&lt;author&gt;Johnston, Marie&lt;/author&gt;&lt;author&gt;Abraham, Charles&lt;/author&gt;&lt;author&gt;Francis, Jill&lt;/author&gt;&lt;author&gt;Hardeman, Wendy&lt;/author&gt;&lt;author&gt;Eccles, Martin P.&lt;/author&gt;&lt;author&gt;Cane, James&lt;/author&gt;&lt;author&gt;Wood, Caroline E.&lt;/author&gt;&lt;/authors&gt;&lt;/contributors&gt;&lt;titles&gt;&lt;title&gt;The Behavior Change Technique Taxonomy (v1) of 93 Hierarchically Clustered Techniques: Building an International Consensus for the Reporting of Behavior Change Interventions&lt;/title&gt;&lt;secondary-title&gt;Annals of Behavioral Medicine&lt;/secondary-title&gt;&lt;/titles&gt;&lt;periodical&gt;&lt;full-title&gt;Annals of Behavioral Medicine&lt;/full-title&gt;&lt;/periodical&gt;&lt;pages&gt;81-95&lt;/pages&gt;&lt;volume&gt;46&lt;/volume&gt;&lt;number&gt;1&lt;/number&gt;&lt;dates&gt;&lt;year&gt;2013&lt;/year&gt;&lt;/dates&gt;&lt;isbn&gt;0883-6612&lt;/isbn&gt;&lt;urls&gt;&lt;related-urls&gt;&lt;url&gt;https://doi.org/10.1007/s12160-013-9486-6&lt;/url&gt;&lt;/related-urls&gt;&lt;/urls&gt;&lt;electronic-resource-num&gt;10.1007/s12160-013-9486-6&lt;/electronic-resource-num&gt;&lt;access-date&gt;11/2/2020&lt;/access-date&gt;&lt;/record&gt;&lt;/Cite&gt;&lt;/EndNote&gt;</w:instrText>
      </w:r>
      <w:r w:rsidR="00B744FD">
        <w:fldChar w:fldCharType="separate"/>
      </w:r>
      <w:r w:rsidR="000941E8" w:rsidRPr="000941E8">
        <w:rPr>
          <w:noProof/>
          <w:vertAlign w:val="superscript"/>
        </w:rPr>
        <w:t>60</w:t>
      </w:r>
      <w:r w:rsidR="00B744FD">
        <w:fldChar w:fldCharType="end"/>
      </w:r>
      <w:r w:rsidR="00601B0E">
        <w:t xml:space="preserve"> We followed the Cochrane reviewer’s handbook to attempt to disentangle this by conducting meta-regression analyses and subgroup analyses.</w:t>
      </w:r>
      <w:r w:rsidR="00B744FD">
        <w:t xml:space="preserve"> </w:t>
      </w:r>
      <w:r w:rsidR="00F2024E">
        <w:t>However, the variation in control group characteristics may have significant influence on results</w:t>
      </w:r>
      <w:r w:rsidR="00C92059">
        <w:t xml:space="preserve"> as </w:t>
      </w:r>
      <w:r w:rsidR="008A3188">
        <w:t xml:space="preserve">an intervention </w:t>
      </w:r>
      <w:r w:rsidR="008A3188">
        <w:lastRenderedPageBreak/>
        <w:t>compared with an active control may</w:t>
      </w:r>
      <w:r w:rsidR="00DB42F1">
        <w:t xml:space="preserve"> show a smaller between group difference than an intervention compared with an inactive control. </w:t>
      </w:r>
      <w:r w:rsidR="00F23B3F">
        <w:t xml:space="preserve">Moreover, </w:t>
      </w:r>
      <w:r w:rsidR="0062189E">
        <w:t xml:space="preserve">such variations in </w:t>
      </w:r>
      <w:r w:rsidR="003F43B1">
        <w:t>the nature</w:t>
      </w:r>
      <w:r w:rsidR="00916414">
        <w:t>, l</w:t>
      </w:r>
      <w:r w:rsidR="00B744FD">
        <w:t xml:space="preserve">ength </w:t>
      </w:r>
      <w:r w:rsidR="00B26750">
        <w:t xml:space="preserve">and intensity </w:t>
      </w:r>
      <w:r w:rsidR="00B744FD">
        <w:t>of intervention</w:t>
      </w:r>
      <w:r w:rsidR="00B26750">
        <w:t xml:space="preserve">s </w:t>
      </w:r>
      <w:r w:rsidR="003F43B1">
        <w:t>are likely to have influenced the results</w:t>
      </w:r>
      <w:r w:rsidR="000B02EA">
        <w:t>. This leads to uncertainty in study outcomes.</w:t>
      </w:r>
      <w:r w:rsidR="00B26750">
        <w:t xml:space="preserve"> </w:t>
      </w:r>
      <w:r w:rsidR="000B02EA">
        <w:t>Length of</w:t>
      </w:r>
      <w:r w:rsidR="00B744FD">
        <w:t xml:space="preserve"> follow-up also varied widely between studies. The outcome measures used, and type of data derived from each outcome </w:t>
      </w:r>
      <w:r w:rsidR="00680910">
        <w:t xml:space="preserve">also </w:t>
      </w:r>
      <w:r w:rsidR="00B744FD">
        <w:t>varied greatly. Although the validity of the outcome measures used was generally a strength, more standardisation and consistency, with use of objective measures, would strengthen confidence in the meta-analysis</w:t>
      </w:r>
      <w:r w:rsidR="00680910">
        <w:t xml:space="preserve"> findings</w:t>
      </w:r>
      <w:r w:rsidR="00B744FD">
        <w:t xml:space="preserve">. </w:t>
      </w:r>
      <w:r w:rsidR="00540827">
        <w:t xml:space="preserve">The type of PA may also </w:t>
      </w:r>
      <w:r w:rsidR="003802C1">
        <w:t xml:space="preserve">have </w:t>
      </w:r>
      <w:r w:rsidR="00540827">
        <w:t xml:space="preserve">considerable impact on the level of change detectable by certain outcome measures. For example, </w:t>
      </w:r>
      <w:proofErr w:type="spellStart"/>
      <w:r w:rsidR="00540827">
        <w:t>accelerometry</w:t>
      </w:r>
      <w:proofErr w:type="spellEnd"/>
      <w:r w:rsidR="00540827">
        <w:t xml:space="preserve"> and outcomes measuring steps/day are likely to detect greater changes in PA in walking interventions compared </w:t>
      </w:r>
      <w:r w:rsidR="003802C1">
        <w:t>with</w:t>
      </w:r>
      <w:r w:rsidR="00540827">
        <w:t xml:space="preserve"> strength-based interventions. </w:t>
      </w:r>
      <w:r w:rsidR="007F33D5">
        <w:t xml:space="preserve">This further leads to uncertainty in the </w:t>
      </w:r>
      <w:r w:rsidR="00D938E5">
        <w:t xml:space="preserve">absolute effect of interventions. </w:t>
      </w:r>
    </w:p>
    <w:p w14:paraId="49504500" w14:textId="4CA26BD9" w:rsidR="00B744FD" w:rsidRDefault="00B744FD" w:rsidP="0005747F">
      <w:pPr>
        <w:spacing w:line="480" w:lineRule="auto"/>
      </w:pPr>
    </w:p>
    <w:p w14:paraId="2773E91E" w14:textId="2F701F93" w:rsidR="00B744FD" w:rsidRDefault="00B744FD" w:rsidP="0005747F">
      <w:pPr>
        <w:spacing w:line="480" w:lineRule="auto"/>
      </w:pPr>
      <w:r w:rsidRPr="005F650D">
        <w:t xml:space="preserve">Another limitation is the small number of studies in several of our subgroup analyses. </w:t>
      </w:r>
      <w:r w:rsidR="00680910" w:rsidRPr="005F650D">
        <w:t>T</w:t>
      </w:r>
      <w:r w:rsidRPr="005F650D">
        <w:t xml:space="preserve">here was only one study </w:t>
      </w:r>
      <w:r w:rsidR="007F47F0" w:rsidRPr="005F650D">
        <w:t xml:space="preserve">with </w:t>
      </w:r>
      <w:r w:rsidRPr="005F650D">
        <w:t>solely self-selected PA and t</w:t>
      </w:r>
      <w:r w:rsidR="00AC18A2" w:rsidRPr="003802C1">
        <w:t>hree</w:t>
      </w:r>
      <w:r w:rsidRPr="005F650D">
        <w:t xml:space="preserve"> </w:t>
      </w:r>
      <w:r w:rsidR="007F47F0" w:rsidRPr="005F650D">
        <w:t>with a</w:t>
      </w:r>
      <w:r w:rsidRPr="005F650D">
        <w:t xml:space="preserve"> combination of self-selected and non-self-selected PA. Considering activities that are enjoyable, that resemble individual’s values and that are personally relevant are more likely to result in maintenance of behaviour</w:t>
      </w:r>
      <w:r w:rsidR="00EF442A">
        <w:t>,</w:t>
      </w:r>
      <w:r w:rsidRPr="00902BDC">
        <w:fldChar w:fldCharType="begin"/>
      </w:r>
      <w:r w:rsidR="00A5432E">
        <w:instrText xml:space="preserve"> ADDIN EN.CITE &lt;EndNote&gt;&lt;Cite&gt;&lt;Author&gt;Kwasnicka&lt;/Author&gt;&lt;Year&gt;2016&lt;/Year&gt;&lt;RecNum&gt;111&lt;/RecNum&gt;&lt;DisplayText&gt;&lt;style face="superscript"&gt;50&lt;/style&gt;&lt;/DisplayText&gt;&lt;record&gt;&lt;rec-number&gt;111&lt;/rec-number&gt;&lt;foreign-keys&gt;&lt;key app="EN" db-id="dfzxspwrx00eroe9e5fvxerhvsv9see0v2w2" timestamp="1605182002"&gt;111&lt;/key&gt;&lt;/foreign-keys&gt;&lt;ref-type name="Journal Article"&gt;17&lt;/ref-type&gt;&lt;contributors&gt;&lt;authors&gt;&lt;author&gt;Kwasnicka, Dominika&lt;/author&gt;&lt;author&gt;Dombrowski, Stephan U.&lt;/author&gt;&lt;author&gt;White, Martin&lt;/author&gt;&lt;author&gt;Sniehotta, Falko&lt;/author&gt;&lt;/authors&gt;&lt;/contributors&gt;&lt;titles&gt;&lt;title&gt;Theoretical explanations for maintenance of behaviour change: a systematic review of behaviour theories&lt;/title&gt;&lt;secondary-title&gt;Health Psychology Review&lt;/secondary-title&gt;&lt;/titles&gt;&lt;periodical&gt;&lt;full-title&gt;Health Psychology Review&lt;/full-title&gt;&lt;/periodical&gt;&lt;pages&gt;277-296&lt;/pages&gt;&lt;volume&gt;10&lt;/volume&gt;&lt;number&gt;3&lt;/number&gt;&lt;dates&gt;&lt;year&gt;2016&lt;/year&gt;&lt;pub-dates&gt;&lt;date&gt;2016/07/02&lt;/date&gt;&lt;/pub-dates&gt;&lt;/dates&gt;&lt;publisher&gt;Routledge&lt;/publisher&gt;&lt;isbn&gt;1743-7199&lt;/isbn&gt;&lt;urls&gt;&lt;related-urls&gt;&lt;url&gt;https://doi.org/10.1080/17437199.2016.1151372&lt;/url&gt;&lt;/related-urls&gt;&lt;/urls&gt;&lt;electronic-resource-num&gt;10.1080/17437199.2016.1151372&lt;/electronic-resource-num&gt;&lt;/record&gt;&lt;/Cite&gt;&lt;/EndNote&gt;</w:instrText>
      </w:r>
      <w:r w:rsidRPr="00902BDC">
        <w:fldChar w:fldCharType="separate"/>
      </w:r>
      <w:r w:rsidR="00A5432E" w:rsidRPr="00A5432E">
        <w:rPr>
          <w:noProof/>
          <w:vertAlign w:val="superscript"/>
        </w:rPr>
        <w:t>50</w:t>
      </w:r>
      <w:r w:rsidRPr="00902BDC">
        <w:fldChar w:fldCharType="end"/>
      </w:r>
      <w:r w:rsidRPr="005F650D">
        <w:t xml:space="preserve"> it seems important that the choice of PA be driven by the participant.</w:t>
      </w:r>
      <w:r>
        <w:t xml:space="preserve"> </w:t>
      </w:r>
    </w:p>
    <w:p w14:paraId="24C2EEC1" w14:textId="3D77C9B0" w:rsidR="00B744FD" w:rsidRDefault="00B744FD" w:rsidP="0005747F">
      <w:pPr>
        <w:spacing w:line="480" w:lineRule="auto"/>
      </w:pPr>
      <w:r>
        <w:t xml:space="preserve">Only three of the studies </w:t>
      </w:r>
      <w:r w:rsidR="007D262E">
        <w:t>included</w:t>
      </w:r>
      <w:r>
        <w:t xml:space="preserve"> power calculations and reported adequate power for PA outcomes</w:t>
      </w:r>
      <w:r w:rsidR="00685064">
        <w:t>.</w:t>
      </w:r>
      <w:r>
        <w:fldChar w:fldCharType="begin">
          <w:fldData xml:space="preserve">PEVuZE5vdGU+PENpdGU+PEF1dGhvcj5CYWtlcjwvQXV0aG9yPjxZZWFyPjIwMjA8L1llYXI+PFJl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</w:fldData>
        </w:fldChar>
      </w:r>
      <w:r w:rsidR="000941E8">
        <w:instrText xml:space="preserve"> ADDIN EN.CITE </w:instrText>
      </w:r>
      <w:r w:rsidR="000941E8">
        <w:fldChar w:fldCharType="begin">
          <w:fldData xml:space="preserve">PEVuZE5vdGU+PENpdGU+PEF1dGhvcj5CYWtlcjwvQXV0aG9yPjxZZWFyPjIwMjA8L1llYXI+PFJl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</w:fldData>
        </w:fldChar>
      </w:r>
      <w:r w:rsidR="000941E8">
        <w:instrText xml:space="preserve"> ADDIN EN.CITE.DATA </w:instrText>
      </w:r>
      <w:r w:rsidR="000941E8">
        <w:fldChar w:fldCharType="end"/>
      </w:r>
      <w:r>
        <w:fldChar w:fldCharType="separate"/>
      </w:r>
      <w:r w:rsidR="000941E8" w:rsidRPr="000941E8">
        <w:rPr>
          <w:noProof/>
          <w:vertAlign w:val="superscript"/>
        </w:rPr>
        <w:t>2, 4, 84</w:t>
      </w:r>
      <w:r>
        <w:fldChar w:fldCharType="end"/>
      </w:r>
      <w:r>
        <w:t xml:space="preserve"> Therefore, we cannot be sure if these studies were adequately powered to detect PA outcomes and the results of this review should be interpreted with caution. </w:t>
      </w:r>
    </w:p>
    <w:p w14:paraId="654E2732" w14:textId="4BFFA134" w:rsidR="00B744FD" w:rsidRDefault="00B744FD" w:rsidP="0005747F">
      <w:pPr>
        <w:spacing w:line="480" w:lineRule="auto"/>
      </w:pPr>
      <w:r>
        <w:t xml:space="preserve">Several studies reported outcomes for SB, but the presence of only one study specifically aimed at reducing SB is a concern considering the health detriments of sitting are independent of </w:t>
      </w:r>
      <w:r w:rsidR="00286BC2">
        <w:t>moderate to vigorous PA</w:t>
      </w:r>
      <w:r w:rsidR="00685064">
        <w:t>.</w:t>
      </w:r>
      <w:r>
        <w:fldChar w:fldCharType="begin"/>
      </w:r>
      <w:r w:rsidR="000941E8">
        <w:instrText xml:space="preserve"> ADDIN EN.CITE &lt;EndNote&gt;&lt;Cite&gt;&lt;Author&gt;Stamatakis&lt;/Author&gt;&lt;Year&gt;2019&lt;/Year&gt;&lt;RecNum&gt;112&lt;/RecNum&gt;&lt;DisplayText&gt;&lt;style face="superscript"&gt;90&lt;/style&gt;&lt;/DisplayText&gt;&lt;record&gt;&lt;rec-number&gt;112&lt;/rec-number&gt;&lt;foreign-keys&gt;&lt;key app="EN" db-id="dfzxspwrx00eroe9e5fvxerhvsv9see0v2w2" timestamp="1605195868"&gt;112&lt;/key&gt;&lt;/foreign-keys&gt;&lt;ref-type name="Journal Article"&gt;17&lt;/ref-type&gt;&lt;contributors&gt;&lt;authors&gt;&lt;author&gt;Stamatakis, Emmanuel&lt;/author&gt;&lt;author&gt;Ekelund, Ulf&lt;/author&gt;&lt;author&gt;Ding, Ding&lt;/author&gt;&lt;author&gt;Hamer, Mark&lt;/author&gt;&lt;author&gt;Bauman, Adrian E&lt;/author&gt;&lt;author&gt;Lee, I-Min&lt;/author&gt;&lt;/authors&gt;&lt;/contributors&gt;&lt;titles&gt;&lt;title&gt;Is the time right for quantitative public health guidelines on sitting? A narrative review of sedentary behaviour research paradigms and findings&lt;/title&gt;&lt;secondary-title&gt;British Journal of Sports Medicine&lt;/secondary-title&gt;&lt;/titles&gt;&lt;periodical&gt;&lt;full-title&gt;British Journal of Sports Medicine&lt;/full-title&gt;&lt;/periodical&gt;&lt;pages&gt;377-382&lt;/pages&gt;&lt;volume&gt;53&lt;/volume&gt;&lt;number&gt;6&lt;/number&gt;&lt;dates&gt;&lt;year&gt;2019&lt;/year&gt;&lt;/dates&gt;&lt;urls&gt;&lt;related-urls&gt;&lt;url&gt;https://bjsm.bmj.com/content/bjsports/53/6/377.full.pdf&lt;/url&gt;&lt;/related-urls&gt;&lt;/urls&gt;&lt;electronic-resource-num&gt;10.1136/bjsports-2018-099131&lt;/electronic-resource-num&gt;&lt;/record&gt;&lt;/Cite&gt;&lt;/EndNote&gt;</w:instrText>
      </w:r>
      <w:r>
        <w:fldChar w:fldCharType="separate"/>
      </w:r>
      <w:r w:rsidR="000941E8" w:rsidRPr="000941E8">
        <w:rPr>
          <w:noProof/>
          <w:vertAlign w:val="superscript"/>
        </w:rPr>
        <w:t>90</w:t>
      </w:r>
      <w:r>
        <w:fldChar w:fldCharType="end"/>
      </w:r>
      <w:r>
        <w:t xml:space="preserve"> This study was also limited by </w:t>
      </w:r>
      <w:r w:rsidR="00CE3CEE">
        <w:t xml:space="preserve">using </w:t>
      </w:r>
      <w:r w:rsidR="001F3208">
        <w:t xml:space="preserve">only a </w:t>
      </w:r>
      <w:r>
        <w:t xml:space="preserve">self-report measure and having no follow-up </w:t>
      </w:r>
      <w:r w:rsidR="001F3208">
        <w:t xml:space="preserve">beyond </w:t>
      </w:r>
      <w:r>
        <w:t xml:space="preserve">the intervention period. </w:t>
      </w:r>
      <w:r w:rsidR="001F3208">
        <w:t>With</w:t>
      </w:r>
      <w:r>
        <w:t xml:space="preserve"> only one SB study we were unable to analyse potential effectiveness of the BCTs </w:t>
      </w:r>
      <w:r w:rsidR="001F3208">
        <w:t>for this outcome</w:t>
      </w:r>
      <w:r>
        <w:t xml:space="preserve">. </w:t>
      </w:r>
    </w:p>
    <w:p w14:paraId="7A8E9715" w14:textId="1C66D30D" w:rsidR="00D65CC7" w:rsidRDefault="00D9259A" w:rsidP="0005747F">
      <w:pPr>
        <w:spacing w:line="480" w:lineRule="auto"/>
      </w:pPr>
      <w:r>
        <w:lastRenderedPageBreak/>
        <w:t>The key aim of our study was to analyse PA and SB outcomes</w:t>
      </w:r>
      <w:r w:rsidR="00431BF7">
        <w:t xml:space="preserve">. A secondary aim was to investigate changes in </w:t>
      </w:r>
      <w:r w:rsidR="00846AF2">
        <w:t xml:space="preserve">non-PA/SB health-related outcomes. As this was a secondary </w:t>
      </w:r>
      <w:r w:rsidR="008F17D1">
        <w:t>aim,</w:t>
      </w:r>
      <w:r w:rsidR="00846AF2">
        <w:t xml:space="preserve"> we did not perform meta-</w:t>
      </w:r>
      <w:r w:rsidR="002E3F69">
        <w:t>analysis to quantitatively synthesis</w:t>
      </w:r>
      <w:r w:rsidR="00BD0983">
        <w:t>e</w:t>
      </w:r>
      <w:r w:rsidR="002E3F69">
        <w:t xml:space="preserve"> these outcomes. This limits the inferences </w:t>
      </w:r>
      <w:r w:rsidR="008F17D1">
        <w:t>we can make from this data</w:t>
      </w:r>
      <w:r w:rsidR="00974F35">
        <w:t>; specifically, we cannot assess the clinical relevance</w:t>
      </w:r>
      <w:r w:rsidR="00B50068">
        <w:t xml:space="preserve"> of these outcomes</w:t>
      </w:r>
      <w:r w:rsidR="008F17D1">
        <w:t xml:space="preserve">. Nonetheless, it enabled us to </w:t>
      </w:r>
      <w:r w:rsidR="000B527C">
        <w:t>highlight</w:t>
      </w:r>
      <w:r w:rsidR="008F17D1">
        <w:t xml:space="preserve"> the </w:t>
      </w:r>
      <w:r w:rsidR="00B50068">
        <w:t>most reported</w:t>
      </w:r>
      <w:r w:rsidR="008F17D1">
        <w:t xml:space="preserve"> </w:t>
      </w:r>
      <w:r w:rsidR="001E321A">
        <w:t>type of outcomes</w:t>
      </w:r>
      <w:r w:rsidR="009C5B19">
        <w:t xml:space="preserve"> and how often these outcomes demonstrated statistically significant results</w:t>
      </w:r>
      <w:r w:rsidR="000B527C">
        <w:t xml:space="preserve">. </w:t>
      </w:r>
    </w:p>
    <w:p w14:paraId="02429524" w14:textId="7EC44AA6" w:rsidR="00B744FD" w:rsidRDefault="00B744FD">
      <w:pPr>
        <w:spacing w:line="480" w:lineRule="auto"/>
      </w:pPr>
      <w:r>
        <w:t xml:space="preserve">Lastly, we were unable to include all the identified relevant studies as our requests to obtain additional data from </w:t>
      </w:r>
      <w:r w:rsidR="00C23B3F">
        <w:t>six</w:t>
      </w:r>
      <w:r>
        <w:t xml:space="preserve"> authors were unsuccessful. The inclusion of these studies could have affected the results of this review.</w:t>
      </w:r>
    </w:p>
    <w:p w14:paraId="0B04A139" w14:textId="2A9FA488" w:rsidR="005E3B68" w:rsidRDefault="005E3B68">
      <w:pPr>
        <w:spacing w:line="480" w:lineRule="auto"/>
        <w:rPr>
          <w:i/>
          <w:iCs/>
        </w:rPr>
      </w:pPr>
      <w:r w:rsidRPr="003802C1">
        <w:rPr>
          <w:i/>
          <w:iCs/>
        </w:rPr>
        <w:t xml:space="preserve">4.2 </w:t>
      </w:r>
      <w:r w:rsidR="00B46872" w:rsidRPr="003802C1">
        <w:rPr>
          <w:i/>
          <w:iCs/>
        </w:rPr>
        <w:t>Implications for clinical practice</w:t>
      </w:r>
    </w:p>
    <w:p w14:paraId="3F280E8B" w14:textId="340387E0" w:rsidR="005179D1" w:rsidRDefault="00DD1808">
      <w:pPr>
        <w:spacing w:line="480" w:lineRule="auto"/>
      </w:pPr>
      <w:r>
        <w:t xml:space="preserve">Due to the heterogeneity </w:t>
      </w:r>
      <w:r w:rsidR="00D91C0F">
        <w:t>of outcome measures and types of data collected</w:t>
      </w:r>
      <w:r w:rsidR="009E2FA8">
        <w:t xml:space="preserve">, we were </w:t>
      </w:r>
      <w:r w:rsidR="00040D4D">
        <w:t xml:space="preserve">only able to pool </w:t>
      </w:r>
      <w:r w:rsidR="00126E51">
        <w:t>the PA and SB outcome data using the Hedge’s g effect estimate</w:t>
      </w:r>
      <w:r w:rsidR="005C27F1">
        <w:t xml:space="preserve">. Therefore, we were </w:t>
      </w:r>
      <w:r w:rsidR="009E2FA8">
        <w:t>unable to determine the</w:t>
      </w:r>
      <w:r w:rsidR="00827DAE">
        <w:t xml:space="preserve"> overall</w:t>
      </w:r>
      <w:r w:rsidR="009E2FA8">
        <w:t xml:space="preserve"> magnitude of change in PA levels</w:t>
      </w:r>
      <w:r w:rsidR="00145AC1">
        <w:t xml:space="preserve"> and</w:t>
      </w:r>
      <w:r w:rsidR="00C23CA5">
        <w:t xml:space="preserve"> cannot </w:t>
      </w:r>
      <w:r w:rsidR="00DB52D9">
        <w:t>infer clinical relevance</w:t>
      </w:r>
      <w:r w:rsidR="00145AC1">
        <w:t xml:space="preserve"> of these outcomes.</w:t>
      </w:r>
      <w:r w:rsidR="00380C5B">
        <w:t xml:space="preserve"> </w:t>
      </w:r>
      <w:r w:rsidR="003A3B9B">
        <w:t xml:space="preserve">In </w:t>
      </w:r>
      <w:r w:rsidR="00B11B90">
        <w:t>one</w:t>
      </w:r>
      <w:r w:rsidR="00C2447E">
        <w:t xml:space="preserve"> </w:t>
      </w:r>
      <w:r w:rsidR="00523FC5">
        <w:t>of the studies</w:t>
      </w:r>
      <w:r w:rsidR="00907550">
        <w:t xml:space="preserve"> showing</w:t>
      </w:r>
      <w:r w:rsidR="00523FC5">
        <w:t xml:space="preserve"> statistical</w:t>
      </w:r>
      <w:r w:rsidR="00E04C04">
        <w:t>ly</w:t>
      </w:r>
      <w:r w:rsidR="00523FC5">
        <w:t xml:space="preserve"> </w:t>
      </w:r>
      <w:r w:rsidR="00145AC1">
        <w:t>effective outcomes</w:t>
      </w:r>
      <w:r w:rsidR="003A3B9B">
        <w:t>,</w:t>
      </w:r>
      <w:r w:rsidR="0099710C">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99710C">
        <w:fldChar w:fldCharType="separate"/>
      </w:r>
      <w:r w:rsidR="000941E8" w:rsidRPr="000941E8">
        <w:rPr>
          <w:noProof/>
          <w:vertAlign w:val="superscript"/>
        </w:rPr>
        <w:t>76</w:t>
      </w:r>
      <w:r w:rsidR="0099710C">
        <w:fldChar w:fldCharType="end"/>
      </w:r>
      <w:r w:rsidR="003A3B9B">
        <w:t xml:space="preserve"> the</w:t>
      </w:r>
      <w:r w:rsidR="004B3C33">
        <w:t>ir</w:t>
      </w:r>
      <w:r w:rsidR="003A3B9B">
        <w:t xml:space="preserve"> intervention </w:t>
      </w:r>
      <w:r w:rsidR="00CA7C3C">
        <w:t xml:space="preserve">group showed </w:t>
      </w:r>
      <w:r w:rsidR="001B1ECD">
        <w:t xml:space="preserve">mean longer-term </w:t>
      </w:r>
      <w:r w:rsidR="0060020F">
        <w:t>PA levels above 150 minutes/wee</w:t>
      </w:r>
      <w:r w:rsidR="00DC27F2">
        <w:t>k</w:t>
      </w:r>
      <w:r w:rsidR="00B11B90">
        <w:t xml:space="preserve"> of moderate to vigorous</w:t>
      </w:r>
      <w:r w:rsidR="00E227EE">
        <w:t xml:space="preserve"> PA</w:t>
      </w:r>
      <w:r w:rsidR="008A4E0B">
        <w:t>,</w:t>
      </w:r>
      <w:r w:rsidR="00CB04B6">
        <w:t xml:space="preserve"> </w:t>
      </w:r>
      <w:r w:rsidR="008A2A54">
        <w:t xml:space="preserve">demonstrating </w:t>
      </w:r>
      <w:r w:rsidR="008A4E0B">
        <w:t>health-enhancing levels of PA.</w:t>
      </w:r>
      <w:r w:rsidR="00D12004">
        <w:fldChar w:fldCharType="begin"/>
      </w:r>
      <w:r w:rsidR="00A5432E">
        <w:instrText xml:space="preserve"> ADDIN EN.CITE &lt;EndNote&gt;&lt;Cite&gt;&lt;Author&gt;Bull&lt;/Author&gt;&lt;Year&gt;2020&lt;/Year&gt;&lt;RecNum&gt;156&lt;/RecNum&gt;&lt;DisplayText&gt;&lt;style face="superscript"&gt;16&lt;/style&gt;&lt;/DisplayText&gt;&lt;record&gt;&lt;rec-number&gt;156&lt;/rec-number&gt;&lt;foreign-keys&gt;&lt;key app="EN" db-id="dfzxspwrx00eroe9e5fvxerhvsv9see0v2w2" timestamp="1617889779"&gt;156&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gt;Dempsey, Paddy C.&lt;/author&gt;&lt;author&gt;DiPietro, Loretta&lt;/author&gt;&lt;author&gt;Ekelund, Ulf&lt;/author&gt;&lt;author&gt;Firth, Joseph&lt;/author&gt;&lt;author&gt;Friedenreich, Christine M.&lt;/author&gt;&lt;author&gt;Garcia, Leandro&lt;/author&gt;&lt;author&gt;Gichu, Muthoni&lt;/author&gt;&lt;author&gt;Jago, Russell&lt;/author&gt;&lt;author&gt;Katzmarzyk, Peter T.&lt;/author&gt;&lt;author&gt;Lambert, Estelle&lt;/author&gt;&lt;author&gt;Leitzmann, Michael&lt;/author&gt;&lt;author&gt;Milton, Karen&lt;/author&gt;&lt;author&gt;Ortega, Francisco B.&lt;/author&gt;&lt;author&gt;Ranasinghe, Chathuranga&lt;/author&gt;&lt;author&gt;Stamatakis, Emmanuel&lt;/author&gt;&lt;author&gt;Tiedemann, Anne&lt;/author&gt;&lt;author&gt;Troiano, Richard P.&lt;/author&gt;&lt;author&gt;van der Ploeg, Hidde P.&lt;/author&gt;&lt;author&gt;Wari, Vicky&lt;/author&gt;&lt;author&gt;Willumsen, Juana F.&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lt;/pages&gt;&lt;volume&gt;54&lt;/volume&gt;&lt;number&gt;24&lt;/number&gt;&lt;dates&gt;&lt;year&gt;2020&lt;/year&gt;&lt;/dates&gt;&lt;urls&gt;&lt;related-urls&gt;&lt;url&gt;http://bjsm.bmj.com/content/54/24/1451.abstract&lt;/url&gt;&lt;/related-urls&gt;&lt;/urls&gt;&lt;electronic-resource-num&gt;10.1136/bjsports-2020-102955&lt;/electronic-resource-num&gt;&lt;/record&gt;&lt;/Cite&gt;&lt;/EndNote&gt;</w:instrText>
      </w:r>
      <w:r w:rsidR="00D12004">
        <w:fldChar w:fldCharType="separate"/>
      </w:r>
      <w:r w:rsidR="00A5432E" w:rsidRPr="00A5432E">
        <w:rPr>
          <w:noProof/>
          <w:vertAlign w:val="superscript"/>
        </w:rPr>
        <w:t>16</w:t>
      </w:r>
      <w:r w:rsidR="00D12004">
        <w:fldChar w:fldCharType="end"/>
      </w:r>
      <w:r w:rsidR="00D56DCF">
        <w:t xml:space="preserve"> </w:t>
      </w:r>
      <w:r w:rsidR="00685A72">
        <w:t xml:space="preserve">For people with </w:t>
      </w:r>
      <w:r w:rsidR="00C008FA">
        <w:t>lower extremity joint problems</w:t>
      </w:r>
      <w:r w:rsidR="007533E0">
        <w:t xml:space="preserve">, </w:t>
      </w:r>
      <w:r w:rsidR="00E24B74">
        <w:t>45 mins of</w:t>
      </w:r>
      <w:r w:rsidR="007549F7">
        <w:t xml:space="preserve"> moderate to vigorous PA </w:t>
      </w:r>
      <w:r w:rsidR="00DA0B5F">
        <w:t xml:space="preserve">is the minimum threshold </w:t>
      </w:r>
      <w:r w:rsidR="00656A9D">
        <w:t xml:space="preserve">to improve low function or sustain </w:t>
      </w:r>
      <w:r w:rsidR="006272C2">
        <w:t>high</w:t>
      </w:r>
      <w:r w:rsidR="00656A9D">
        <w:t xml:space="preserve"> function</w:t>
      </w:r>
      <w:r w:rsidR="00A61C21">
        <w:t>.</w:t>
      </w:r>
      <w:r w:rsidR="00980F8C">
        <w:fldChar w:fldCharType="begin"/>
      </w:r>
      <w:r w:rsidR="00A5432E">
        <w:instrText xml:space="preserve"> ADDIN EN.CITE &lt;EndNote&gt;&lt;Cite&gt;&lt;Author&gt;Dunlop&lt;/Author&gt;&lt;Year&gt;2017&lt;/Year&gt;&lt;RecNum&gt;191&lt;/RecNum&gt;&lt;DisplayText&gt;&lt;style face="superscript"&gt;24&lt;/style&gt;&lt;/DisplayText&gt;&lt;record&gt;&lt;rec-number&gt;191&lt;/rec-number&gt;&lt;foreign-keys&gt;&lt;key app="EN" db-id="dfzxspwrx00eroe9e5fvxerhvsv9see0v2w2" timestamp="1628539679"&gt;191&lt;/key&gt;&lt;/foreign-keys&gt;&lt;ref-type name="Journal Article"&gt;17&lt;/ref-type&gt;&lt;contributors&gt;&lt;authors&gt;&lt;author&gt;Dunlop, Dorothy D.&lt;/author&gt;&lt;author&gt;Song, Jing&lt;/author&gt;&lt;author&gt;Lee, Jungwha&lt;/author&gt;&lt;author&gt;Gilbert, Abigail L.&lt;/author&gt;&lt;author&gt;Semanik, Pamela A.&lt;/author&gt;&lt;author&gt;Ehrlich-Jones, Linda&lt;/author&gt;&lt;author&gt;Pellegrini, Christine A.&lt;/author&gt;&lt;author&gt;Pinto, Daniel&lt;/author&gt;&lt;author&gt;Ainsworth, Barbara&lt;/author&gt;&lt;author&gt;Chang, Rowland W.&lt;/author&gt;&lt;/authors&gt;&lt;/contributors&gt;&lt;titles&gt;&lt;title&gt;Physical Activity Minimum Threshold Predicting Improved Function in Adults With Lower-Extremity Symptoms&lt;/title&gt;&lt;secondary-title&gt;Arthritis Care &amp;amp; Research&lt;/secondary-title&gt;&lt;/titles&gt;&lt;periodical&gt;&lt;full-title&gt;Arthritis Care &amp;amp; Research&lt;/full-title&gt;&lt;/periodical&gt;&lt;pages&gt;475-483&lt;/pages&gt;&lt;volume&gt;69&lt;/volume&gt;&lt;number&gt;4&lt;/number&gt;&lt;dates&gt;&lt;year&gt;2017&lt;/year&gt;&lt;pub-dates&gt;&lt;date&gt;2017/04/01&lt;/date&gt;&lt;/pub-dates&gt;&lt;/dates&gt;&lt;publisher&gt;John Wiley &amp;amp; Sons, Ltd&lt;/publisher&gt;&lt;isbn&gt;2151-464X&lt;/isbn&gt;&lt;work-type&gt;https://doi.org/10.1002/acr.23181&lt;/work-type&gt;&lt;urls&gt;&lt;related-urls&gt;&lt;url&gt;https://doi.org/10.1002/acr.23181&lt;/url&gt;&lt;/related-urls&gt;&lt;/urls&gt;&lt;electronic-resource-num&gt;https://doi.org/10.1002/acr.23181&lt;/electronic-resource-num&gt;&lt;access-date&gt;2021/08/09&lt;/access-date&gt;&lt;/record&gt;&lt;/Cite&gt;&lt;/EndNote&gt;</w:instrText>
      </w:r>
      <w:r w:rsidR="00980F8C">
        <w:fldChar w:fldCharType="separate"/>
      </w:r>
      <w:r w:rsidR="00A5432E" w:rsidRPr="00A5432E">
        <w:rPr>
          <w:noProof/>
          <w:vertAlign w:val="superscript"/>
        </w:rPr>
        <w:t>24</w:t>
      </w:r>
      <w:r w:rsidR="00980F8C">
        <w:fldChar w:fldCharType="end"/>
      </w:r>
      <w:r w:rsidR="00B07BE5">
        <w:t xml:space="preserve"> </w:t>
      </w:r>
      <w:r w:rsidR="00B80E28">
        <w:t>Three or more days a week of moderate or greater PA is recommended to enhance function and reduce falls in older adults (</w:t>
      </w:r>
      <w:r w:rsidR="00B80E28">
        <w:rPr>
          <w:rFonts w:cstheme="minorHAnsi"/>
        </w:rPr>
        <w:t>≥</w:t>
      </w:r>
      <w:r w:rsidR="00B80E28">
        <w:t>65 years).</w:t>
      </w:r>
      <w:r w:rsidR="00094192">
        <w:fldChar w:fldCharType="begin"/>
      </w:r>
      <w:r w:rsidR="00A5432E">
        <w:instrText xml:space="preserve"> ADDIN EN.CITE &lt;EndNote&gt;&lt;Cite&gt;&lt;Author&gt;Bull&lt;/Author&gt;&lt;Year&gt;2020&lt;/Year&gt;&lt;RecNum&gt;156&lt;/RecNum&gt;&lt;DisplayText&gt;&lt;style face="superscript"&gt;16&lt;/style&gt;&lt;/DisplayText&gt;&lt;record&gt;&lt;rec-number&gt;156&lt;/rec-number&gt;&lt;foreign-keys&gt;&lt;key app="EN" db-id="dfzxspwrx00eroe9e5fvxerhvsv9see0v2w2" timestamp="1617889779"&gt;156&lt;/key&gt;&lt;/foreign-keys&gt;&lt;ref-type name="Journal Article"&gt;17&lt;/ref-type&gt;&lt;contributors&gt;&lt;authors&gt;&lt;author&gt;Bull, Fiona C.&lt;/author&gt;&lt;author&gt;Al-Ansari, Salih S.&lt;/author&gt;&lt;author&gt;Biddle, Stuart&lt;/author&gt;&lt;author&gt;Borodulin, Katja&lt;/author&gt;&lt;author&gt;Buman, Matthew P.&lt;/author&gt;&lt;author&gt;Cardon, Greet&lt;/author&gt;&lt;author&gt;Carty, Catherine&lt;/author&gt;&lt;author&gt;Chaput, Jean-Philippe&lt;/author&gt;&lt;author&gt;Chastin, Sebastien&lt;/author&gt;&lt;author&gt;Chou, Roger&lt;/author&gt;&lt;author&gt;Dempsey, Paddy C.&lt;/author&gt;&lt;author&gt;DiPietro, Loretta&lt;/author&gt;&lt;author&gt;Ekelund, Ulf&lt;/author&gt;&lt;author&gt;Firth, Joseph&lt;/author&gt;&lt;author&gt;Friedenreich, Christine M.&lt;/author&gt;&lt;author&gt;Garcia, Leandro&lt;/author&gt;&lt;author&gt;Gichu, Muthoni&lt;/author&gt;&lt;author&gt;Jago, Russell&lt;/author&gt;&lt;author&gt;Katzmarzyk, Peter T.&lt;/author&gt;&lt;author&gt;Lambert, Estelle&lt;/author&gt;&lt;author&gt;Leitzmann, Michael&lt;/author&gt;&lt;author&gt;Milton, Karen&lt;/author&gt;&lt;author&gt;Ortega, Francisco B.&lt;/author&gt;&lt;author&gt;Ranasinghe, Chathuranga&lt;/author&gt;&lt;author&gt;Stamatakis, Emmanuel&lt;/author&gt;&lt;author&gt;Tiedemann, Anne&lt;/author&gt;&lt;author&gt;Troiano, Richard P.&lt;/author&gt;&lt;author&gt;van der Ploeg, Hidde P.&lt;/author&gt;&lt;author&gt;Wari, Vicky&lt;/author&gt;&lt;author&gt;Willumsen, Juana F.&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lt;/pages&gt;&lt;volume&gt;54&lt;/volume&gt;&lt;number&gt;24&lt;/number&gt;&lt;dates&gt;&lt;year&gt;2020&lt;/year&gt;&lt;/dates&gt;&lt;urls&gt;&lt;related-urls&gt;&lt;url&gt;http://bjsm.bmj.com/content/54/24/1451.abstract&lt;/url&gt;&lt;/related-urls&gt;&lt;/urls&gt;&lt;electronic-resource-num&gt;10.1136/bjsports-2020-102955&lt;/electronic-resource-num&gt;&lt;/record&gt;&lt;/Cite&gt;&lt;/EndNote&gt;</w:instrText>
      </w:r>
      <w:r w:rsidR="00094192">
        <w:fldChar w:fldCharType="separate"/>
      </w:r>
      <w:r w:rsidR="00A5432E" w:rsidRPr="00A5432E">
        <w:rPr>
          <w:noProof/>
          <w:vertAlign w:val="superscript"/>
        </w:rPr>
        <w:t>16</w:t>
      </w:r>
      <w:r w:rsidR="00094192">
        <w:fldChar w:fldCharType="end"/>
      </w:r>
      <w:r w:rsidR="00B80E28">
        <w:t xml:space="preserve"> </w:t>
      </w:r>
      <w:r w:rsidR="00601C4E">
        <w:t>This</w:t>
      </w:r>
      <w:r w:rsidR="00B11E17">
        <w:t xml:space="preserve"> stud</w:t>
      </w:r>
      <w:r w:rsidR="00601C4E">
        <w:t>y</w:t>
      </w:r>
      <w:r w:rsidR="00B11E17">
        <w:t xml:space="preserve"> </w:t>
      </w:r>
      <w:r w:rsidR="001C0C1D">
        <w:t>included</w:t>
      </w:r>
      <w:r w:rsidR="00B11E17">
        <w:t xml:space="preserve"> participants with </w:t>
      </w:r>
      <w:r w:rsidR="00A61C21">
        <w:t>knee and hip osteoarthritis</w:t>
      </w:r>
      <w:r w:rsidR="0020579D">
        <w:t xml:space="preserve"> with a mean age of 65 years</w:t>
      </w:r>
      <w:r w:rsidR="006F126F">
        <w:t xml:space="preserve"> and reported a mean of five days doing </w:t>
      </w:r>
      <w:r w:rsidR="006F126F">
        <w:rPr>
          <w:rFonts w:cstheme="minorHAnsi"/>
        </w:rPr>
        <w:t>≥</w:t>
      </w:r>
      <w:r w:rsidR="006F126F">
        <w:t>30 mins moderate to vigorous PA</w:t>
      </w:r>
      <w:r w:rsidR="002F0668">
        <w:t xml:space="preserve"> in their intervention group</w:t>
      </w:r>
      <w:r w:rsidR="00E453B3">
        <w:t xml:space="preserve"> at longer-term follow-up</w:t>
      </w:r>
      <w:r w:rsidR="006F126F">
        <w:t>.</w:t>
      </w:r>
      <w:r w:rsidR="005F28AF">
        <w:fldChar w:fldCharType="begin"/>
      </w:r>
      <w:r w:rsidR="000941E8">
        <w:instrText xml:space="preserve"> ADDIN EN.CITE &lt;EndNote&gt;&lt;Cite&gt;&lt;Author&gt;Pisters&lt;/Author&gt;&lt;Year&gt;2010&lt;/Year&gt;&lt;RecNum&gt;80&lt;/RecNum&gt;&lt;DisplayText&gt;&lt;style face="superscript"&gt;76&lt;/style&gt;&lt;/DisplayText&gt;&lt;record&gt;&lt;rec-number&gt;80&lt;/rec-number&gt;&lt;foreign-keys&gt;&lt;key app="EN" db-id="dfzxspwrx00eroe9e5fvxerhvsv9see0v2w2" timestamp="1604320359"&gt;80&lt;/key&gt;&lt;/foreign-keys&gt;&lt;ref-type name="Journal Article"&gt;17&lt;/ref-type&gt;&lt;contributors&gt;&lt;authors&gt;&lt;author&gt;Pisters, Martijn F.&lt;/author&gt;&lt;author&gt;Veenhof, Cindy&lt;/author&gt;&lt;author&gt;de Bakker, Dinny H.&lt;/author&gt;&lt;author&gt;Schellevis, François G.&lt;/author&gt;&lt;author&gt;Dekker, Joost&lt;/author&gt;&lt;/authors&gt;&lt;/contributors&gt;&lt;titles&gt;&lt;title&gt;Behavioural graded activity results in better exercise adherence and more physical activity than usual care in people with osteoarthritis: a cluster-randomised trial&lt;/title&gt;&lt;secondary-title&gt;Journal of Physiotherapy&lt;/secondary-title&gt;&lt;/titles&gt;&lt;periodical&gt;&lt;full-title&gt;Journal of Physiotherapy&lt;/full-title&gt;&lt;/periodical&gt;&lt;pages&gt;41-47&lt;/pages&gt;&lt;volume&gt;56&lt;/volume&gt;&lt;number&gt;1&lt;/number&gt;&lt;keywords&gt;&lt;keyword&gt;Physiotherapy&lt;/keyword&gt;&lt;keyword&gt;Exercise therapy&lt;/keyword&gt;&lt;keyword&gt;Osteoarthritis&lt;/keyword&gt;&lt;keyword&gt;Patient compliance&lt;/keyword&gt;&lt;keyword&gt;Randomized trial&lt;/keyword&gt;&lt;/keywords&gt;&lt;dates&gt;&lt;year&gt;2010&lt;/year&gt;&lt;pub-dates&gt;&lt;date&gt;2010/01/01/&lt;/date&gt;&lt;/pub-dates&gt;&lt;/dates&gt;&lt;isbn&gt;1836-9553&lt;/isbn&gt;&lt;urls&gt;&lt;related-urls&gt;&lt;url&gt;http://www.sciencedirect.com/science/article/pii/S1836955310700539&lt;/url&gt;&lt;/related-urls&gt;&lt;/urls&gt;&lt;electronic-resource-num&gt;https://doi.org/10.1016/S1836-9553(10)70053-9&lt;/electronic-resource-num&gt;&lt;/record&gt;&lt;/Cite&gt;&lt;/EndNote&gt;</w:instrText>
      </w:r>
      <w:r w:rsidR="005F28AF">
        <w:fldChar w:fldCharType="separate"/>
      </w:r>
      <w:r w:rsidR="000941E8" w:rsidRPr="000941E8">
        <w:rPr>
          <w:noProof/>
          <w:vertAlign w:val="superscript"/>
        </w:rPr>
        <w:t>76</w:t>
      </w:r>
      <w:r w:rsidR="005F28AF">
        <w:fldChar w:fldCharType="end"/>
      </w:r>
      <w:r w:rsidR="002B4D1C">
        <w:t xml:space="preserve"> </w:t>
      </w:r>
      <w:r w:rsidR="005F28AF">
        <w:t>H</w:t>
      </w:r>
      <w:r w:rsidR="00601C4E">
        <w:t>owever</w:t>
      </w:r>
      <w:r w:rsidR="00D5496C">
        <w:t xml:space="preserve">, they did not report functional outcomes so we cannot determine if their changes in PA </w:t>
      </w:r>
      <w:r w:rsidR="002F0668">
        <w:t>led</w:t>
      </w:r>
      <w:r w:rsidR="00D5496C">
        <w:t xml:space="preserve"> to </w:t>
      </w:r>
      <w:r w:rsidR="005F28AF">
        <w:t xml:space="preserve">clinically relevant </w:t>
      </w:r>
      <w:r w:rsidR="00D5496C">
        <w:t>functional gains</w:t>
      </w:r>
      <w:r w:rsidR="009F74EA">
        <w:t>.</w:t>
      </w:r>
      <w:r w:rsidR="00814B8E">
        <w:t xml:space="preserve"> </w:t>
      </w:r>
    </w:p>
    <w:p w14:paraId="58A1B7EE" w14:textId="1C54DB83" w:rsidR="00CC48A0" w:rsidRDefault="00D5496C">
      <w:pPr>
        <w:spacing w:line="480" w:lineRule="auto"/>
      </w:pPr>
      <w:r>
        <w:t xml:space="preserve"> </w:t>
      </w:r>
      <w:r w:rsidR="002C5ED4">
        <w:t>Another study reporting statistically effective increases in PA</w:t>
      </w:r>
      <w:r w:rsidR="00AC5664">
        <w:t xml:space="preserve"> </w:t>
      </w:r>
      <w:r w:rsidR="00DF1306">
        <w:t xml:space="preserve">also reported mean </w:t>
      </w:r>
      <w:r w:rsidR="00F36CE9">
        <w:t>PA levels of more than 150 minutes/week in their intervention group.</w:t>
      </w:r>
      <w:r w:rsidR="00620E15">
        <w:fldChar w:fldCharType="begin"/>
      </w:r>
      <w:r w:rsidR="00A5432E">
        <w:instrText xml:space="preserve"> ADDIN EN.CITE &lt;EndNote&gt;&lt;Cite&gt;&lt;Author&gt;Hughes&lt;/Author&gt;&lt;Year&gt;2006&lt;/Year&gt;&lt;RecNum&gt;76&lt;/RecNum&gt;&lt;DisplayText&gt;&lt;style face="superscript"&gt;43&lt;/style&gt;&lt;/DisplayText&gt;&lt;record&gt;&lt;rec-number&gt;76&lt;/rec-number&gt;&lt;foreign-keys&gt;&lt;key app="EN" db-id="dfzxspwrx00eroe9e5fvxerhvsv9see0v2w2" timestamp="1604320176"&gt;76&lt;/key&gt;&lt;/foreign-keys&gt;&lt;ref-type name="Journal Article"&gt;17&lt;/ref-type&gt;&lt;contributors&gt;&lt;authors&gt;&lt;author&gt;Hughes, Susan L.&lt;/author&gt;&lt;author&gt;Seymour, Rachel B.&lt;/author&gt;&lt;author&gt;Campbell, Richard T.&lt;/author&gt;&lt;author&gt;Huber, Gail&lt;/author&gt;&lt;author&gt;Pollak, Naomi&lt;/author&gt;&lt;author&gt;Sharma, Leena&lt;/author&gt;&lt;author&gt;Desai, Pankaja&lt;/author&gt;&lt;/authors&gt;&lt;/contributors&gt;&lt;titles&gt;&lt;title&gt;Long-Term Impact of Fit and Strong! on Older Adults With Osteoarthritis&lt;/title&gt;&lt;secondary-title&gt;The Gerontologist&lt;/secondary-title&gt;&lt;/titles&gt;&lt;periodical&gt;&lt;full-title&gt;The Gerontologist&lt;/full-title&gt;&lt;/periodical&gt;&lt;pages&gt;801-814&lt;/pages&gt;&lt;volume&gt;46&lt;/volume&gt;&lt;number&gt;6&lt;/number&gt;&lt;dates&gt;&lt;year&gt;2006&lt;/year&gt;&lt;/dates&gt;&lt;isbn&gt;0016-9013&lt;/isbn&gt;&lt;urls&gt;&lt;related-urls&gt;&lt;url&gt;https://doi.org/10.1093/geront/46.6.801&lt;/url&gt;&lt;/related-urls&gt;&lt;/urls&gt;&lt;electronic-resource-num&gt;10.1093/geront/46.6.801&lt;/electronic-resource-num&gt;&lt;access-date&gt;11/2/2020&lt;/access-date&gt;&lt;/record&gt;&lt;/Cite&gt;&lt;/EndNote&gt;</w:instrText>
      </w:r>
      <w:r w:rsidR="00620E15">
        <w:fldChar w:fldCharType="separate"/>
      </w:r>
      <w:r w:rsidR="00A5432E" w:rsidRPr="00A5432E">
        <w:rPr>
          <w:noProof/>
          <w:vertAlign w:val="superscript"/>
        </w:rPr>
        <w:t>43</w:t>
      </w:r>
      <w:r w:rsidR="00620E15">
        <w:fldChar w:fldCharType="end"/>
      </w:r>
      <w:r w:rsidR="00F36CE9">
        <w:t xml:space="preserve"> However, this study only reported significant </w:t>
      </w:r>
      <w:r w:rsidR="00F36CE9">
        <w:lastRenderedPageBreak/>
        <w:t xml:space="preserve">functional improvements at post-intervention and not at longer-term follow-up. </w:t>
      </w:r>
      <w:r w:rsidR="00CC37E6">
        <w:t>This study did not report intensity of PA</w:t>
      </w:r>
      <w:r w:rsidR="00AB7618">
        <w:t xml:space="preserve">, so it is possible that </w:t>
      </w:r>
      <w:r w:rsidR="000C6C27">
        <w:t xml:space="preserve">PA intensity was </w:t>
      </w:r>
      <w:r w:rsidR="00E05BE3">
        <w:t>insufficient</w:t>
      </w:r>
      <w:r w:rsidR="00AC6C8E">
        <w:t xml:space="preserve"> to </w:t>
      </w:r>
      <w:r w:rsidR="00E05BE3">
        <w:t>sustain</w:t>
      </w:r>
      <w:r w:rsidR="00AC6C8E">
        <w:t xml:space="preserve"> gains. </w:t>
      </w:r>
      <w:r w:rsidR="00966A79">
        <w:t xml:space="preserve">Neither of these studies </w:t>
      </w:r>
      <w:r w:rsidR="00770075">
        <w:t xml:space="preserve">measured PA objectively, so it </w:t>
      </w:r>
      <w:r w:rsidR="00A95C2A">
        <w:t xml:space="preserve">is </w:t>
      </w:r>
      <w:r w:rsidR="00770075">
        <w:t xml:space="preserve">possible their effect estimates may be overestimated. </w:t>
      </w:r>
    </w:p>
    <w:p w14:paraId="1FE903DA" w14:textId="5EDB35BA" w:rsidR="007A5122" w:rsidRDefault="0027713C">
      <w:pPr>
        <w:spacing w:line="480" w:lineRule="auto"/>
      </w:pPr>
      <w:r>
        <w:t xml:space="preserve">We were unable to determine the clinical relevance of the </w:t>
      </w:r>
      <w:r w:rsidR="00213C51">
        <w:t>other studies demonstrating statistical effectiveness</w:t>
      </w:r>
      <w:r w:rsidR="00935AD6">
        <w:fldChar w:fldCharType="begin">
          <w:fldData xml:space="preserve">PEVuZE5vdGU+PENpdGU+PEF1dGhvcj5CZW5uZWxsPC9BdXRob3I+PFllYXI+MjAxNzwvWWVhcj48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</w:fldData>
        </w:fldChar>
      </w:r>
      <w:r w:rsidR="000941E8">
        <w:instrText xml:space="preserve"> ADDIN EN.CITE </w:instrText>
      </w:r>
      <w:r w:rsidR="000941E8">
        <w:fldChar w:fldCharType="begin">
          <w:fldData xml:space="preserve">PEVuZE5vdGU+PENpdGU+PEF1dGhvcj5CZW5uZWxsPC9BdXRob3I+PFllYXI+MjAxNzwvWWVhcj48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</w:fldData>
        </w:fldChar>
      </w:r>
      <w:r w:rsidR="000941E8">
        <w:instrText xml:space="preserve"> ADDIN EN.CITE.DATA </w:instrText>
      </w:r>
      <w:r w:rsidR="000941E8">
        <w:fldChar w:fldCharType="end"/>
      </w:r>
      <w:r w:rsidR="00935AD6">
        <w:fldChar w:fldCharType="separate"/>
      </w:r>
      <w:r w:rsidR="000941E8" w:rsidRPr="000941E8">
        <w:rPr>
          <w:noProof/>
          <w:vertAlign w:val="superscript"/>
        </w:rPr>
        <w:t>7, 19, 38, 98</w:t>
      </w:r>
      <w:r w:rsidR="00935AD6">
        <w:fldChar w:fldCharType="end"/>
      </w:r>
      <w:r w:rsidR="00213C51">
        <w:t xml:space="preserve"> due to the </w:t>
      </w:r>
      <w:r w:rsidR="00B667CD">
        <w:t>outcomes</w:t>
      </w:r>
      <w:r w:rsidR="00213C51">
        <w:t xml:space="preserve"> </w:t>
      </w:r>
      <w:r w:rsidR="00BB723D">
        <w:t>n</w:t>
      </w:r>
      <w:r w:rsidR="002B25B3">
        <w:t xml:space="preserve">ot translating to </w:t>
      </w:r>
      <w:r w:rsidR="00935AD6">
        <w:t xml:space="preserve">measurable </w:t>
      </w:r>
      <w:r w:rsidR="002B25B3">
        <w:t xml:space="preserve">PA levels or </w:t>
      </w:r>
      <w:r w:rsidR="00257A5C">
        <w:t>lacking</w:t>
      </w:r>
      <w:r w:rsidR="00CC48A0">
        <w:t xml:space="preserve"> </w:t>
      </w:r>
      <w:r w:rsidR="002238FE">
        <w:t xml:space="preserve">estimated </w:t>
      </w:r>
      <w:r w:rsidR="00CC48A0">
        <w:t>minimal clinically important differences</w:t>
      </w:r>
      <w:r w:rsidR="00257A5C">
        <w:t xml:space="preserve">. </w:t>
      </w:r>
      <w:r w:rsidR="007A5122">
        <w:t xml:space="preserve">To our knowledge, the </w:t>
      </w:r>
      <w:r w:rsidR="00C83D25">
        <w:t>PA levels</w:t>
      </w:r>
      <w:r w:rsidR="006B12E6">
        <w:t xml:space="preserve"> required</w:t>
      </w:r>
      <w:r w:rsidR="00C83D25">
        <w:t xml:space="preserve"> to affect non-PA/SB</w:t>
      </w:r>
      <w:r w:rsidR="005446DA">
        <w:t xml:space="preserve"> </w:t>
      </w:r>
      <w:r w:rsidR="00C83D25">
        <w:t>outcomes</w:t>
      </w:r>
      <w:r w:rsidR="005446DA">
        <w:t>, other than function,</w:t>
      </w:r>
      <w:r w:rsidR="00CC48A0">
        <w:t xml:space="preserve"> are</w:t>
      </w:r>
      <w:r w:rsidR="00C83D25">
        <w:t xml:space="preserve"> not reported</w:t>
      </w:r>
      <w:r w:rsidR="00C972CF">
        <w:t xml:space="preserve"> in people with persistent musculoskeletal pain</w:t>
      </w:r>
      <w:r w:rsidR="00C83D25">
        <w:t>.</w:t>
      </w:r>
    </w:p>
    <w:p w14:paraId="43D93305" w14:textId="3B6DDC3E" w:rsidR="006464A3" w:rsidRDefault="00E05BE3" w:rsidP="00E05BE3">
      <w:pPr>
        <w:spacing w:line="480" w:lineRule="auto"/>
      </w:pPr>
      <w:r>
        <w:t>O</w:t>
      </w:r>
      <w:r w:rsidR="00B85AF4">
        <w:t>ur BCT effectiveness percentages are based on statistical significance.</w:t>
      </w:r>
      <w:r w:rsidR="00A9681B">
        <w:t xml:space="preserve"> </w:t>
      </w:r>
      <w:r w:rsidR="00327980">
        <w:t xml:space="preserve">Therefore, </w:t>
      </w:r>
      <w:r w:rsidR="002362B4">
        <w:t xml:space="preserve">we cannot determine whether these BCTs are likely to lead to clinically effective outcomes. </w:t>
      </w:r>
    </w:p>
    <w:p w14:paraId="4F602FBD" w14:textId="77777777" w:rsidR="00B744FD" w:rsidRDefault="00B744FD" w:rsidP="00E05BE3">
      <w:pPr>
        <w:spacing w:line="480" w:lineRule="auto"/>
      </w:pPr>
    </w:p>
    <w:p w14:paraId="38143F34" w14:textId="00A71816" w:rsidR="00B744FD" w:rsidRDefault="00B744FD" w:rsidP="00E05BE3">
      <w:pPr>
        <w:spacing w:line="480" w:lineRule="auto"/>
        <w:rPr>
          <w:i/>
          <w:iCs/>
        </w:rPr>
      </w:pPr>
      <w:r>
        <w:rPr>
          <w:i/>
          <w:iCs/>
        </w:rPr>
        <w:t>4.</w:t>
      </w:r>
      <w:r w:rsidR="005E3B68">
        <w:rPr>
          <w:i/>
          <w:iCs/>
        </w:rPr>
        <w:t>3</w:t>
      </w:r>
      <w:r>
        <w:rPr>
          <w:i/>
          <w:iCs/>
        </w:rPr>
        <w:t xml:space="preserve"> </w:t>
      </w:r>
      <w:r w:rsidRPr="002E4906">
        <w:rPr>
          <w:i/>
          <w:iCs/>
        </w:rPr>
        <w:t>Implications for future research</w:t>
      </w:r>
    </w:p>
    <w:p w14:paraId="1E781EF9" w14:textId="555B9879" w:rsidR="00143A19" w:rsidRDefault="00B744FD" w:rsidP="00E05BE3">
      <w:pPr>
        <w:spacing w:line="480" w:lineRule="auto"/>
      </w:pPr>
      <w:r>
        <w:t xml:space="preserve">It is clear that there is a need for higher quality studies of interventions aimed at increasing PA and reducing SB. </w:t>
      </w:r>
      <w:r w:rsidR="00B477E6">
        <w:t>Future research might benefit from adopting similar interventions that have been demonstrated to be effective to enable better comparisons</w:t>
      </w:r>
      <w:r w:rsidR="00A94685">
        <w:t xml:space="preserve"> of their effectiveness.</w:t>
      </w:r>
      <w:r w:rsidR="00B477E6">
        <w:t xml:space="preserve"> </w:t>
      </w:r>
      <w:r w:rsidR="009F68D2">
        <w:t>T</w:t>
      </w:r>
      <w:r>
        <w:t xml:space="preserve">rials need to be adequately powered to detect changes in PA/SB and need longer-term follow-ups </w:t>
      </w:r>
      <w:r w:rsidR="009F68D2">
        <w:t>beyond</w:t>
      </w:r>
      <w:r>
        <w:t xml:space="preserve"> the intervention period. Intervention descriptions need to have sufficient detail </w:t>
      </w:r>
      <w:r w:rsidR="003260A5">
        <w:t>for</w:t>
      </w:r>
      <w:r>
        <w:t xml:space="preserve"> interventions </w:t>
      </w:r>
      <w:r w:rsidR="003260A5">
        <w:t xml:space="preserve">to </w:t>
      </w:r>
      <w:r>
        <w:t>be replicated</w:t>
      </w:r>
      <w:r w:rsidR="00C262BD">
        <w:t>,</w:t>
      </w:r>
      <w:r>
        <w:fldChar w:fldCharType="begin"/>
      </w:r>
      <w:r w:rsidR="00A5432E">
        <w:instrText xml:space="preserve"> ADDIN EN.CITE &lt;EndNote&gt;&lt;Cite&gt;&lt;Author&gt;Craig&lt;/Author&gt;&lt;Year&gt;2008&lt;/Year&gt;&lt;RecNum&gt;113&lt;/RecNum&gt;&lt;DisplayText&gt;&lt;style face="superscript"&gt;22&lt;/style&gt;&lt;/DisplayText&gt;&lt;record&gt;&lt;rec-number&gt;113&lt;/rec-number&gt;&lt;foreign-keys&gt;&lt;key app="EN" db-id="dfzxspwrx00eroe9e5fvxerhvsv9see0v2w2" timestamp="1605281606"&gt;113&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s://www.bmj.com/content/bmj/337/bmj.a1655.full.pdf&lt;/url&gt;&lt;/related-urls&gt;&lt;/urls&gt;&lt;electronic-resource-num&gt;10.1136/bmj.a1655&lt;/electronic-resource-num&gt;&lt;/record&gt;&lt;/Cite&gt;&lt;/EndNote&gt;</w:instrText>
      </w:r>
      <w:r>
        <w:fldChar w:fldCharType="separate"/>
      </w:r>
      <w:r w:rsidR="00A5432E" w:rsidRPr="00A5432E">
        <w:rPr>
          <w:noProof/>
          <w:vertAlign w:val="superscript"/>
        </w:rPr>
        <w:t>22</w:t>
      </w:r>
      <w:r>
        <w:fldChar w:fldCharType="end"/>
      </w:r>
      <w:r>
        <w:t xml:space="preserve"> and the active components</w:t>
      </w:r>
      <w:r w:rsidR="00B303BE">
        <w:t xml:space="preserve"> (e.g., BCTs)</w:t>
      </w:r>
      <w:r>
        <w:t xml:space="preserve"> easily identified. This will allow better investigation of potential mechanisms of action</w:t>
      </w:r>
      <w:r w:rsidR="002A6CAC">
        <w:t xml:space="preserve">. </w:t>
      </w:r>
      <w:r w:rsidR="00E6408B">
        <w:t xml:space="preserve">We recommend that future research prioritises using objective </w:t>
      </w:r>
      <w:r w:rsidR="00903992">
        <w:t>device-based</w:t>
      </w:r>
      <w:r w:rsidR="00E6408B">
        <w:t xml:space="preserve"> PA/SB </w:t>
      </w:r>
      <w:r w:rsidR="00903992">
        <w:t xml:space="preserve">measures </w:t>
      </w:r>
      <w:r w:rsidR="00E6408B">
        <w:t>and report this in minutes per intensity level so this can be compared in line with recommended guidelines such as the recent W</w:t>
      </w:r>
      <w:r w:rsidR="00BB1BB2">
        <w:t>orld Health Organization</w:t>
      </w:r>
      <w:r w:rsidR="00E6408B">
        <w:t xml:space="preserve"> guidelines. This would help clinical translation of </w:t>
      </w:r>
      <w:r w:rsidR="00733AA0">
        <w:t>research</w:t>
      </w:r>
      <w:r w:rsidR="00E6408B">
        <w:t xml:space="preserve"> findings</w:t>
      </w:r>
      <w:r>
        <w:t>. Researchers should target PA that is chosen by the participant in line with their values and what they enjoy. Identifying and/or developing theory is a key step in developing complex interventions</w:t>
      </w:r>
      <w:r w:rsidR="00927245">
        <w:t>,</w:t>
      </w:r>
      <w:r>
        <w:fldChar w:fldCharType="begin"/>
      </w:r>
      <w:r w:rsidR="00A5432E">
        <w:instrText xml:space="preserve"> ADDIN EN.CITE &lt;EndNote&gt;&lt;Cite&gt;&lt;Author&gt;Craig&lt;/Author&gt;&lt;Year&gt;2008&lt;/Year&gt;&lt;RecNum&gt;113&lt;/RecNum&gt;&lt;DisplayText&gt;&lt;style face="superscript"&gt;22&lt;/style&gt;&lt;/DisplayText&gt;&lt;record&gt;&lt;rec-number&gt;113&lt;/rec-number&gt;&lt;foreign-keys&gt;&lt;key app="EN" db-id="dfzxspwrx00eroe9e5fvxerhvsv9see0v2w2" timestamp="1605281606"&gt;113&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s://www.bmj.com/content/bmj/337/bmj.a1655.full.pdf&lt;/url&gt;&lt;/related-urls&gt;&lt;/urls&gt;&lt;electronic-resource-num&gt;10.1136/bmj.a1655&lt;/electronic-resource-num&gt;&lt;/record&gt;&lt;/Cite&gt;&lt;/EndNote&gt;</w:instrText>
      </w:r>
      <w:r>
        <w:fldChar w:fldCharType="separate"/>
      </w:r>
      <w:r w:rsidR="00A5432E" w:rsidRPr="00A5432E">
        <w:rPr>
          <w:noProof/>
          <w:vertAlign w:val="superscript"/>
        </w:rPr>
        <w:t>22</w:t>
      </w:r>
      <w:r>
        <w:fldChar w:fldCharType="end"/>
      </w:r>
      <w:r>
        <w:t xml:space="preserve"> and interventions would likely </w:t>
      </w:r>
      <w:r>
        <w:lastRenderedPageBreak/>
        <w:t xml:space="preserve">benefit from better applying and building theory. </w:t>
      </w:r>
      <w:r w:rsidR="00142078">
        <w:t>R</w:t>
      </w:r>
      <w:r>
        <w:t xml:space="preserve">esearchers should focus on incorporating BCTs or strategies that focus specifically on maintenance of behaviour, as well as initial change. </w:t>
      </w:r>
    </w:p>
    <w:p w14:paraId="65367E9E" w14:textId="394A225B" w:rsidR="00143A19" w:rsidRDefault="00A47C3C" w:rsidP="00E05BE3">
      <w:pPr>
        <w:spacing w:line="480" w:lineRule="auto"/>
      </w:pPr>
      <w:r>
        <w:t xml:space="preserve">We utilised a pre-registered definition of persistent </w:t>
      </w:r>
      <w:r w:rsidR="00B87890">
        <w:t xml:space="preserve">musculoskeletal </w:t>
      </w:r>
      <w:r>
        <w:t>pain.</w:t>
      </w:r>
      <w:r w:rsidR="00B438CB">
        <w:fldChar w:fldCharType="begin">
          <w:fldData xml:space="preserve">PEVuZE5vdGU+PENpdGU+PEF1dGhvcj5QZXJyb3Q8L0F1dGhvcj48WWVhcj4yMDE5PC9ZZWFyPjxS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</w:fldData>
        </w:fldChar>
      </w:r>
      <w:r w:rsidR="000941E8">
        <w:instrText xml:space="preserve"> ADDIN EN.CITE </w:instrText>
      </w:r>
      <w:r w:rsidR="000941E8">
        <w:fldChar w:fldCharType="begin">
          <w:fldData xml:space="preserve">PEVuZE5vdGU+PENpdGU+PEF1dGhvcj5QZXJyb3Q8L0F1dGhvcj48WWVhcj4yMDE5PC9ZZWFyPjxS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</w:fldData>
        </w:fldChar>
      </w:r>
      <w:r w:rsidR="000941E8">
        <w:instrText xml:space="preserve"> ADDIN EN.CITE.DATA </w:instrText>
      </w:r>
      <w:r w:rsidR="000941E8">
        <w:fldChar w:fldCharType="end"/>
      </w:r>
      <w:r w:rsidR="00B438CB">
        <w:fldChar w:fldCharType="separate"/>
      </w:r>
      <w:r w:rsidR="000941E8" w:rsidRPr="000941E8">
        <w:rPr>
          <w:noProof/>
          <w:vertAlign w:val="superscript"/>
        </w:rPr>
        <w:t>74, 94</w:t>
      </w:r>
      <w:r w:rsidR="00B438CB">
        <w:fldChar w:fldCharType="end"/>
      </w:r>
      <w:r>
        <w:t xml:space="preserve"> Similar to other reviews</w:t>
      </w:r>
      <w:r w:rsidR="001B31F3">
        <w:fldChar w:fldCharType="begin">
          <w:fldData xml:space="preserve">PEVuZE5vdGU+PENpdGU+PEF1dGhvcj5Kb3JkYW48L0F1dGhvcj48WWVhcj4yMDEwPC9ZZWFyPjxS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=
</w:fldData>
        </w:fldChar>
      </w:r>
      <w:r w:rsidR="000941E8">
        <w:instrText xml:space="preserve"> ADDIN EN.CITE </w:instrText>
      </w:r>
      <w:r w:rsidR="000941E8">
        <w:fldChar w:fldCharType="begin">
          <w:fldData xml:space="preserve">PEVuZE5vdGU+PENpdGU+PEF1dGhvcj5Kb3JkYW48L0F1dGhvcj48WWVhcj4yMDEwPC9ZZWFyPjxS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=
</w:fldData>
        </w:fldChar>
      </w:r>
      <w:r w:rsidR="000941E8">
        <w:instrText xml:space="preserve"> ADDIN EN.CITE.DATA </w:instrText>
      </w:r>
      <w:r w:rsidR="000941E8">
        <w:fldChar w:fldCharType="end"/>
      </w:r>
      <w:r w:rsidR="001B31F3">
        <w:fldChar w:fldCharType="separate"/>
      </w:r>
      <w:r w:rsidR="000941E8" w:rsidRPr="000941E8">
        <w:rPr>
          <w:noProof/>
          <w:vertAlign w:val="superscript"/>
        </w:rPr>
        <w:t>28, 45, 55, 102</w:t>
      </w:r>
      <w:r w:rsidR="001B31F3">
        <w:fldChar w:fldCharType="end"/>
      </w:r>
      <w:r>
        <w:t xml:space="preserve"> we did not include cancer and rheumatic pain as this would have further increase</w:t>
      </w:r>
      <w:r w:rsidR="001B31F3">
        <w:t>d</w:t>
      </w:r>
      <w:r>
        <w:t xml:space="preserve"> heterogeneity in the samples.  Thus</w:t>
      </w:r>
      <w:r w:rsidR="00F944DF">
        <w:t>,</w:t>
      </w:r>
      <w:r>
        <w:t xml:space="preserve"> we recommend that future research is needed to explore this issue in these specialist populations</w:t>
      </w:r>
      <w:r w:rsidR="00143A19">
        <w:t>.</w:t>
      </w:r>
    </w:p>
    <w:p w14:paraId="7BC97AB0" w14:textId="1C5AB911" w:rsidR="00B744FD" w:rsidRDefault="00142078" w:rsidP="00E05BE3">
      <w:pPr>
        <w:spacing w:line="480" w:lineRule="auto"/>
      </w:pPr>
      <w:r>
        <w:t xml:space="preserve">Finally, future research should identify the </w:t>
      </w:r>
      <w:r w:rsidR="00F0359C">
        <w:t>level of</w:t>
      </w:r>
      <w:r w:rsidR="00F61FDD">
        <w:t xml:space="preserve"> PA </w:t>
      </w:r>
      <w:r w:rsidR="00F0359C">
        <w:t>that is</w:t>
      </w:r>
      <w:r w:rsidR="00F61FDD">
        <w:t xml:space="preserve"> required to meaningfully affect </w:t>
      </w:r>
      <w:r w:rsidR="00E05BE3">
        <w:t>broader</w:t>
      </w:r>
      <w:r w:rsidR="00F61FDD">
        <w:t xml:space="preserve"> health outcomes </w:t>
      </w:r>
      <w:r w:rsidR="00FF6E98">
        <w:t xml:space="preserve">in people with persistent musculoskeletal pain. </w:t>
      </w:r>
    </w:p>
    <w:p w14:paraId="7F735111" w14:textId="77777777" w:rsidR="001C343A" w:rsidRDefault="001C343A" w:rsidP="00E05BE3">
      <w:pPr>
        <w:spacing w:line="480" w:lineRule="auto"/>
      </w:pPr>
    </w:p>
    <w:p w14:paraId="7B74B91B" w14:textId="77777777" w:rsidR="00B744FD" w:rsidRPr="004E4B5A" w:rsidRDefault="00B744FD" w:rsidP="00E05BE3">
      <w:pPr>
        <w:spacing w:line="480" w:lineRule="auto"/>
      </w:pPr>
    </w:p>
    <w:p w14:paraId="47EE34B9" w14:textId="77777777" w:rsidR="00B744FD" w:rsidRDefault="00B744FD" w:rsidP="00E05BE3">
      <w:pPr>
        <w:spacing w:line="480" w:lineRule="auto"/>
        <w:rPr>
          <w:b/>
          <w:bCs/>
        </w:rPr>
      </w:pPr>
      <w:r>
        <w:rPr>
          <w:b/>
          <w:bCs/>
        </w:rPr>
        <w:t>5. Conclusion</w:t>
      </w:r>
    </w:p>
    <w:p w14:paraId="582E4ECE" w14:textId="5F7A7F11" w:rsidR="002E7B92" w:rsidRDefault="007F2E23" w:rsidP="00E05BE3">
      <w:pPr>
        <w:spacing w:line="480" w:lineRule="auto"/>
      </w:pPr>
      <w:r>
        <w:t>Increa</w:t>
      </w:r>
      <w:r w:rsidR="0007750D">
        <w:t>s</w:t>
      </w:r>
      <w:r>
        <w:t>ing PA and reducing SB</w:t>
      </w:r>
      <w:r w:rsidR="00B744FD">
        <w:t xml:space="preserve"> </w:t>
      </w:r>
      <w:r w:rsidR="00CC2F4B">
        <w:t>is</w:t>
      </w:r>
      <w:r w:rsidR="00B744FD">
        <w:t xml:space="preserve"> challenging but essential</w:t>
      </w:r>
      <w:r>
        <w:t xml:space="preserve"> for people with </w:t>
      </w:r>
      <w:r w:rsidR="00C23B3F">
        <w:t>persistent musculoskeletal pain</w:t>
      </w:r>
      <w:r w:rsidR="0007750D">
        <w:t xml:space="preserve"> due to the </w:t>
      </w:r>
      <w:r w:rsidR="00DC3BEC">
        <w:t xml:space="preserve">multitude of health benefits. </w:t>
      </w:r>
      <w:r w:rsidR="001C3ACC">
        <w:t>E</w:t>
      </w:r>
      <w:r w:rsidR="00DE1772">
        <w:t xml:space="preserve">vidence suggests that interventions </w:t>
      </w:r>
      <w:r w:rsidR="00263BE3">
        <w:t>have a small effect on PA levels</w:t>
      </w:r>
      <w:r w:rsidR="00ED6E0B">
        <w:t xml:space="preserve"> immediately post-intervention but no effect at longer-term follow-up</w:t>
      </w:r>
      <w:r w:rsidR="00626CF5">
        <w:t xml:space="preserve"> and </w:t>
      </w:r>
      <w:r w:rsidR="00181596">
        <w:t>no effect on SB levels</w:t>
      </w:r>
      <w:r w:rsidR="000F379E">
        <w:t xml:space="preserve"> at any time point</w:t>
      </w:r>
      <w:r w:rsidR="00181596">
        <w:t xml:space="preserve">. </w:t>
      </w:r>
      <w:r w:rsidR="004034FF">
        <w:t>However, these findings should be interpreted with caution</w:t>
      </w:r>
      <w:r w:rsidR="00814F06">
        <w:t xml:space="preserve"> and clinical relevance of these effects could not be determined.</w:t>
      </w:r>
      <w:r w:rsidR="004034FF">
        <w:t xml:space="preserve"> </w:t>
      </w:r>
      <w:r w:rsidR="006459CA">
        <w:t xml:space="preserve">Our </w:t>
      </w:r>
      <w:r w:rsidR="00130A47">
        <w:t xml:space="preserve">findings </w:t>
      </w:r>
      <w:r w:rsidR="006459CA">
        <w:t xml:space="preserve">suggest that </w:t>
      </w:r>
      <w:r w:rsidR="000F379E">
        <w:t xml:space="preserve">PA combined with education, </w:t>
      </w:r>
      <w:r w:rsidR="006459CA">
        <w:t>combinations of supervised and unsupervised PA, and</w:t>
      </w:r>
      <w:r w:rsidR="006E5EA4">
        <w:t xml:space="preserve"> combinations of</w:t>
      </w:r>
      <w:r w:rsidR="006459CA">
        <w:t xml:space="preserve"> individual and group-based inte</w:t>
      </w:r>
      <w:r w:rsidR="00130A47">
        <w:t>rventions may be most benefi</w:t>
      </w:r>
      <w:r w:rsidR="001C3ACC">
        <w:t>cial</w:t>
      </w:r>
      <w:r w:rsidR="008700F1">
        <w:t>.</w:t>
      </w:r>
      <w:r w:rsidR="00AA7D75">
        <w:t xml:space="preserve"> We identified several BCTs that may be of benefit and warrant further exploration of </w:t>
      </w:r>
      <w:r w:rsidR="004B10F2">
        <w:t>their effectiveness. Despite the risk-of-bias being generally low across studies</w:t>
      </w:r>
      <w:r w:rsidR="003542F0">
        <w:t xml:space="preserve">, the quality of evidence is either low or very low. Higher quality </w:t>
      </w:r>
      <w:r w:rsidR="00924D5B">
        <w:t>studies</w:t>
      </w:r>
      <w:r w:rsidR="003542F0">
        <w:t xml:space="preserve"> </w:t>
      </w:r>
      <w:r w:rsidR="00E52975">
        <w:t>of</w:t>
      </w:r>
      <w:r w:rsidR="00891AC3">
        <w:t xml:space="preserve"> theoretically</w:t>
      </w:r>
      <w:r w:rsidR="001C3ACC">
        <w:t>-</w:t>
      </w:r>
      <w:r w:rsidR="00891AC3">
        <w:t xml:space="preserve">based interventions </w:t>
      </w:r>
      <w:r w:rsidR="00E52975">
        <w:t>that target PA and SB</w:t>
      </w:r>
      <w:r w:rsidR="00DD6099">
        <w:t>,</w:t>
      </w:r>
      <w:r w:rsidR="00E52975">
        <w:t xml:space="preserve"> </w:t>
      </w:r>
      <w:r w:rsidR="00CB1037">
        <w:t xml:space="preserve">and that are well reported </w:t>
      </w:r>
      <w:r w:rsidR="00E462E7">
        <w:t>are</w:t>
      </w:r>
      <w:r w:rsidR="00924D5B">
        <w:t xml:space="preserve"> needed in order to be able to confidently guide</w:t>
      </w:r>
      <w:r w:rsidR="00CB1037">
        <w:t xml:space="preserve"> </w:t>
      </w:r>
      <w:r w:rsidR="00924D5B">
        <w:t xml:space="preserve">clinical practice. </w:t>
      </w:r>
    </w:p>
    <w:p w14:paraId="0890E101" w14:textId="77777777" w:rsidR="00BB7199" w:rsidRDefault="00BB7199" w:rsidP="00E05BE3">
      <w:pPr>
        <w:spacing w:line="480" w:lineRule="auto"/>
        <w:rPr>
          <w:b/>
          <w:bCs/>
        </w:rPr>
      </w:pPr>
    </w:p>
    <w:p w14:paraId="724429CD" w14:textId="4A596A56" w:rsidR="00823BEA" w:rsidRDefault="00BB7199" w:rsidP="00E05BE3">
      <w:pPr>
        <w:spacing w:line="480" w:lineRule="auto"/>
        <w:rPr>
          <w:b/>
          <w:bCs/>
        </w:rPr>
      </w:pPr>
      <w:r>
        <w:rPr>
          <w:b/>
          <w:bCs/>
        </w:rPr>
        <w:t>Acknowledgements</w:t>
      </w:r>
    </w:p>
    <w:p w14:paraId="63514E71" w14:textId="2A2BCF38" w:rsidR="00F02B14" w:rsidRDefault="00F02B14" w:rsidP="00E05BE3">
      <w:pPr>
        <w:spacing w:line="480" w:lineRule="auto"/>
      </w:pPr>
      <w:r>
        <w:lastRenderedPageBreak/>
        <w:t>Author contributions</w:t>
      </w:r>
      <w:r w:rsidR="00707D46">
        <w:t>:</w:t>
      </w:r>
      <w:r w:rsidR="001F671D">
        <w:t xml:space="preserve"> G. Booth</w:t>
      </w:r>
      <w:r w:rsidR="006057F5">
        <w:t xml:space="preserve"> and M. Ussher </w:t>
      </w:r>
      <w:r w:rsidR="006708B9">
        <w:t xml:space="preserve">conceptualised the study. </w:t>
      </w:r>
      <w:r w:rsidR="00386565">
        <w:t xml:space="preserve">G. Booth, M. Ussher and B. Stubbs finalised the design and protocol. </w:t>
      </w:r>
      <w:r w:rsidR="003C382C">
        <w:t xml:space="preserve">G. Booth conducted the search. </w:t>
      </w:r>
      <w:r w:rsidR="00961EE9">
        <w:t xml:space="preserve">G. Booth, A. Howarth and M. Ussher </w:t>
      </w:r>
      <w:r w:rsidR="00AD7E51">
        <w:t>completed the screening and study selectio</w:t>
      </w:r>
      <w:r w:rsidR="00B85F07">
        <w:t xml:space="preserve">n, data extraction and risk-of-bias assessments. </w:t>
      </w:r>
      <w:r w:rsidR="00236D4F">
        <w:t>G. Booth and B. Stubbs conducted the data analysis</w:t>
      </w:r>
      <w:r w:rsidR="007F40B5">
        <w:t xml:space="preserve">, which was reviewed and confirmed by A. Howarth and M. Ussher. </w:t>
      </w:r>
      <w:r w:rsidR="00FD7CE0">
        <w:t xml:space="preserve">G. Booth and M. Ussher </w:t>
      </w:r>
      <w:r w:rsidR="00592DD9">
        <w:t xml:space="preserve">performed the GRADE assessments. </w:t>
      </w:r>
      <w:r w:rsidR="005807E6">
        <w:t xml:space="preserve">All authors contributed to interpretation of the results. </w:t>
      </w:r>
      <w:r w:rsidR="003A5418">
        <w:t>G. Booth wrote each version of the manuscript</w:t>
      </w:r>
      <w:r w:rsidR="00625706">
        <w:t>, which was reviewed by M. Ussher, A. Howarth and B. Stubbs</w:t>
      </w:r>
      <w:r w:rsidR="003B7258">
        <w:t xml:space="preserve">. All authors approved the final version of the manuscript. </w:t>
      </w:r>
      <w:r w:rsidR="009669D5">
        <w:t xml:space="preserve">The authors would also like to thank </w:t>
      </w:r>
      <w:r w:rsidR="002A1815">
        <w:t>Stephen Reid</w:t>
      </w:r>
      <w:r w:rsidR="009E0677">
        <w:t xml:space="preserve">, </w:t>
      </w:r>
      <w:r w:rsidR="00C0150C">
        <w:t xml:space="preserve">NHS Liaison Support </w:t>
      </w:r>
      <w:r w:rsidR="00D03526">
        <w:t>Librarian at St. George’s, University of London</w:t>
      </w:r>
      <w:r w:rsidR="00AE5538">
        <w:t xml:space="preserve"> for assistance with the search strategy. </w:t>
      </w:r>
    </w:p>
    <w:p w14:paraId="053DE7BD" w14:textId="77777777" w:rsidR="00F02B14" w:rsidRPr="00F02B14" w:rsidRDefault="00F02B14" w:rsidP="00AF0B0A"/>
    <w:p w14:paraId="3CDF8857" w14:textId="71B0EA7A" w:rsidR="005E0479" w:rsidRPr="002A6CAC" w:rsidRDefault="002A6CAC">
      <w:pPr>
        <w:rPr>
          <w:b/>
          <w:bCs/>
        </w:rPr>
      </w:pPr>
      <w:r>
        <w:rPr>
          <w:b/>
          <w:bCs/>
        </w:rPr>
        <w:t xml:space="preserve">References </w:t>
      </w:r>
    </w:p>
    <w:p w14:paraId="358D5F01" w14:textId="77777777" w:rsidR="00350762" w:rsidRPr="00350762" w:rsidRDefault="005E0479" w:rsidP="00350762">
      <w:pPr>
        <w:pStyle w:val="EndNoteBibliography"/>
        <w:spacing w:after="0"/>
        <w:ind w:left="720" w:hanging="720"/>
      </w:pPr>
      <w:r>
        <w:fldChar w:fldCharType="begin"/>
      </w:r>
      <w:r>
        <w:instrText xml:space="preserve"> ADDIN EN.REFLIST </w:instrText>
      </w:r>
      <w:r>
        <w:fldChar w:fldCharType="separate"/>
      </w:r>
      <w:r w:rsidR="00350762" w:rsidRPr="00350762">
        <w:rPr>
          <w:b/>
        </w:rPr>
        <w:t>1.</w:t>
      </w:r>
      <w:r w:rsidR="00350762" w:rsidRPr="00350762">
        <w:tab/>
        <w:t xml:space="preserve">Atkins D, Best D, Eccles PABM, Falck-Ytter Y, Flottorp S, Guyatt GH, Harbour RT, Haugh MC, Henry D, Hill S, Jaeschke R, Leng G, Liberati A, Magrini N, Mason J, Middleton P, Mrukowicz J, O’Connell D, Oxman AD, Phillips B, Schünemann HJ, Edejer TT-T, Varonen H, Vist GE, Jr JWW, Zaza S. Grading quality of evidence and strength of recommendations. </w:t>
      </w:r>
      <w:r w:rsidR="00350762" w:rsidRPr="00350762">
        <w:rPr>
          <w:i/>
        </w:rPr>
        <w:t>BMJ.</w:t>
      </w:r>
      <w:r w:rsidR="00350762" w:rsidRPr="00350762">
        <w:t xml:space="preserve"> 328:1490, 2004</w:t>
      </w:r>
    </w:p>
    <w:p w14:paraId="1EA5A101" w14:textId="77777777" w:rsidR="00350762" w:rsidRPr="00350762" w:rsidRDefault="00350762" w:rsidP="00350762">
      <w:pPr>
        <w:pStyle w:val="EndNoteBibliography"/>
        <w:spacing w:after="0"/>
        <w:ind w:left="720" w:hanging="720"/>
      </w:pPr>
      <w:r w:rsidRPr="00350762">
        <w:rPr>
          <w:b/>
        </w:rPr>
        <w:t>2.</w:t>
      </w:r>
      <w:r w:rsidRPr="00350762">
        <w:tab/>
        <w:t xml:space="preserve">Baker K, LaValley MP, Brown C, Felson DT, Ledingham A, Keysor JJ. Efficacy of Computer-Based Telephone Counseling on Long-Term Adherence to Strength Training in Elderly Patients With Knee Osteoarthritis: A Randomized Trial. </w:t>
      </w:r>
      <w:r w:rsidRPr="00350762">
        <w:rPr>
          <w:i/>
        </w:rPr>
        <w:t>Arthritis Care &amp; Research.</w:t>
      </w:r>
      <w:r w:rsidRPr="00350762">
        <w:t xml:space="preserve"> 72:982-990, 2020</w:t>
      </w:r>
    </w:p>
    <w:p w14:paraId="5A42D735" w14:textId="77777777" w:rsidR="00350762" w:rsidRPr="00350762" w:rsidRDefault="00350762" w:rsidP="00350762">
      <w:pPr>
        <w:pStyle w:val="EndNoteBibliography"/>
        <w:spacing w:after="0"/>
        <w:ind w:left="720" w:hanging="720"/>
      </w:pPr>
      <w:r w:rsidRPr="00350762">
        <w:rPr>
          <w:b/>
        </w:rPr>
        <w:t>3.</w:t>
      </w:r>
      <w:r w:rsidRPr="00350762">
        <w:tab/>
        <w:t xml:space="preserve">Barone Gibbs B, Hergenroeder AL, Perdomo SJ, Kowalsky RJ, Delitto A, Jakicic JM. Reducing sedentary behaviour to decrease chronic low back pain: the stand back randomised trial. </w:t>
      </w:r>
      <w:r w:rsidRPr="00350762">
        <w:rPr>
          <w:i/>
        </w:rPr>
        <w:t>Occupational and Environmental Medicine.</w:t>
      </w:r>
      <w:r w:rsidRPr="00350762">
        <w:t xml:space="preserve"> 75:321-327, 2018</w:t>
      </w:r>
    </w:p>
    <w:p w14:paraId="1A6D2340" w14:textId="77777777" w:rsidR="00350762" w:rsidRPr="00350762" w:rsidRDefault="00350762" w:rsidP="00350762">
      <w:pPr>
        <w:pStyle w:val="EndNoteBibliography"/>
        <w:spacing w:after="0"/>
        <w:ind w:left="720" w:hanging="720"/>
      </w:pPr>
      <w:r w:rsidRPr="00350762">
        <w:rPr>
          <w:b/>
        </w:rPr>
        <w:t>4.</w:t>
      </w:r>
      <w:r w:rsidRPr="00350762">
        <w:tab/>
        <w:t xml:space="preserve">Basler H-D, Bertalanffy H, Quint S, Wilke A, Wolf U. TTM-based counselling in physiotherapy does not contribute to an increase of adherence to activity recommendations in older adults with chronic low back pain – A randomised controlled trial. </w:t>
      </w:r>
      <w:r w:rsidRPr="00350762">
        <w:rPr>
          <w:i/>
        </w:rPr>
        <w:t>European Journal of Pain.</w:t>
      </w:r>
      <w:r w:rsidRPr="00350762">
        <w:t xml:space="preserve"> 11:31-37, 2007</w:t>
      </w:r>
    </w:p>
    <w:p w14:paraId="33B0F089" w14:textId="77777777" w:rsidR="00350762" w:rsidRPr="00350762" w:rsidRDefault="00350762" w:rsidP="00350762">
      <w:pPr>
        <w:pStyle w:val="EndNoteBibliography"/>
        <w:spacing w:after="0"/>
        <w:ind w:left="720" w:hanging="720"/>
      </w:pPr>
      <w:r w:rsidRPr="00350762">
        <w:rPr>
          <w:b/>
        </w:rPr>
        <w:t>5.</w:t>
      </w:r>
      <w:r w:rsidRPr="00350762">
        <w:tab/>
        <w:t xml:space="preserve">Begg CB, Mazumdar M. Operating Characteristics of a Rank Correlation Test for Publication Bias. </w:t>
      </w:r>
      <w:r w:rsidRPr="00350762">
        <w:rPr>
          <w:i/>
        </w:rPr>
        <w:t>Biometrics.</w:t>
      </w:r>
      <w:r w:rsidRPr="00350762">
        <w:t xml:space="preserve"> 50:1088-1101, 1994</w:t>
      </w:r>
    </w:p>
    <w:p w14:paraId="2EE70074" w14:textId="77777777" w:rsidR="00350762" w:rsidRPr="00350762" w:rsidRDefault="00350762" w:rsidP="00350762">
      <w:pPr>
        <w:pStyle w:val="EndNoteBibliography"/>
        <w:spacing w:after="0"/>
        <w:ind w:left="720" w:hanging="720"/>
      </w:pPr>
      <w:r w:rsidRPr="00350762">
        <w:rPr>
          <w:b/>
        </w:rPr>
        <w:t>6.</w:t>
      </w:r>
      <w:r w:rsidRPr="00350762">
        <w:tab/>
        <w:t xml:space="preserve">Bendrik R, Kallings LV, Bröms K, Kunanusornchai W, Emtner M. Physical activity on prescription in patients with hip or knee osteoarthritis: A randomized controlled trial. </w:t>
      </w:r>
      <w:r w:rsidRPr="00350762">
        <w:rPr>
          <w:i/>
        </w:rPr>
        <w:t>Clinical Rehabilitation.</w:t>
      </w:r>
      <w:r w:rsidRPr="00350762">
        <w:t>02692155211008807, 2021</w:t>
      </w:r>
    </w:p>
    <w:p w14:paraId="0BFE6A62" w14:textId="77777777" w:rsidR="00350762" w:rsidRPr="00350762" w:rsidRDefault="00350762" w:rsidP="00350762">
      <w:pPr>
        <w:pStyle w:val="EndNoteBibliography"/>
        <w:spacing w:after="0"/>
        <w:ind w:left="720" w:hanging="720"/>
      </w:pPr>
      <w:r w:rsidRPr="00350762">
        <w:rPr>
          <w:b/>
        </w:rPr>
        <w:t>7.</w:t>
      </w:r>
      <w:r w:rsidRPr="00350762">
        <w:tab/>
        <w:t xml:space="preserve">Bennell K, Campbell P, Egerton T, Metcalf B, Kasza J, Forbes A, Bills C, Gale J, Harris A, Kolt GS, Bunker SJ, Hunter DJ, Brand CA, Hinman RS. Telephone coaching to enhance a physiotherapist-prescribed home-based physical activity program for knee osteoarthritis: A randomised clinical trial. </w:t>
      </w:r>
      <w:r w:rsidRPr="00350762">
        <w:rPr>
          <w:i/>
        </w:rPr>
        <w:t>Osteoarthritis and Cartilage.</w:t>
      </w:r>
      <w:r w:rsidRPr="00350762">
        <w:t xml:space="preserve"> 24:S44-S45, 2017</w:t>
      </w:r>
    </w:p>
    <w:p w14:paraId="3AA02B4A" w14:textId="77777777" w:rsidR="00350762" w:rsidRPr="00350762" w:rsidRDefault="00350762" w:rsidP="00350762">
      <w:pPr>
        <w:pStyle w:val="EndNoteBibliography"/>
        <w:spacing w:after="0"/>
        <w:ind w:left="720" w:hanging="720"/>
      </w:pPr>
      <w:r w:rsidRPr="00350762">
        <w:rPr>
          <w:b/>
        </w:rPr>
        <w:t>8.</w:t>
      </w:r>
      <w:r w:rsidRPr="00350762">
        <w:tab/>
        <w:t xml:space="preserve">Bennell KL, Egerton T, Bills C, Gale J, Kolt GS, Bunker SJ, Hunter DJ, Brand CA, Forbes A, Harris A, Hinman RS. Addition of telephone coaching to a physiotherapist-delivered physical activity program in people with knee osteoarthritis: A randomised controlled trial protocol. </w:t>
      </w:r>
      <w:r w:rsidRPr="00350762">
        <w:rPr>
          <w:i/>
        </w:rPr>
        <w:t>BMC Musculoskeletal Disorders.</w:t>
      </w:r>
      <w:r w:rsidRPr="00350762">
        <w:t xml:space="preserve"> 13:246, 2012</w:t>
      </w:r>
    </w:p>
    <w:p w14:paraId="215361AE" w14:textId="77777777" w:rsidR="00350762" w:rsidRPr="00350762" w:rsidRDefault="00350762" w:rsidP="00350762">
      <w:pPr>
        <w:pStyle w:val="EndNoteBibliography"/>
        <w:spacing w:after="0"/>
        <w:ind w:left="720" w:hanging="720"/>
      </w:pPr>
      <w:r w:rsidRPr="00350762">
        <w:rPr>
          <w:b/>
        </w:rPr>
        <w:lastRenderedPageBreak/>
        <w:t>9.</w:t>
      </w:r>
      <w:r w:rsidRPr="00350762">
        <w:tab/>
        <w:t xml:space="preserve">Bennell KL, Kyriakides M, Hodges PW, Hinman RS. Effects of Two Physiotherapy Booster Sessions on Outcomes With Home Exercise in People With Knee Osteoarthritis: A Randomized Controlled Trial. </w:t>
      </w:r>
      <w:r w:rsidRPr="00350762">
        <w:rPr>
          <w:i/>
        </w:rPr>
        <w:t>Arthritis Care &amp; Research.</w:t>
      </w:r>
      <w:r w:rsidRPr="00350762">
        <w:t xml:space="preserve"> 66:1680-1687, 2014</w:t>
      </w:r>
    </w:p>
    <w:p w14:paraId="01314AC2" w14:textId="77777777" w:rsidR="00350762" w:rsidRPr="00350762" w:rsidRDefault="00350762" w:rsidP="00350762">
      <w:pPr>
        <w:pStyle w:val="EndNoteBibliography"/>
        <w:spacing w:after="0"/>
        <w:ind w:left="720" w:hanging="720"/>
      </w:pPr>
      <w:r w:rsidRPr="00350762">
        <w:rPr>
          <w:b/>
        </w:rPr>
        <w:t>10.</w:t>
      </w:r>
      <w:r w:rsidRPr="00350762">
        <w:tab/>
        <w:t xml:space="preserve">Bieler T, Siersma V, Magnusson SP, Kjaer M, Christensen HE, Beyer N. In hip osteoarthritis, Nordic Walking is superior to strength training and home-based exercise for improving function. </w:t>
      </w:r>
      <w:r w:rsidRPr="00350762">
        <w:rPr>
          <w:i/>
        </w:rPr>
        <w:t>Scandinavian Journal of Medicine &amp; Science in Sports.</w:t>
      </w:r>
      <w:r w:rsidRPr="00350762">
        <w:t xml:space="preserve"> 27:873-886, 2017</w:t>
      </w:r>
    </w:p>
    <w:p w14:paraId="32AC414F" w14:textId="77777777" w:rsidR="00350762" w:rsidRPr="00350762" w:rsidRDefault="00350762" w:rsidP="00350762">
      <w:pPr>
        <w:pStyle w:val="EndNoteBibliography"/>
        <w:spacing w:after="0"/>
        <w:ind w:left="720" w:hanging="720"/>
      </w:pPr>
      <w:r w:rsidRPr="00350762">
        <w:rPr>
          <w:b/>
        </w:rPr>
        <w:t>11.</w:t>
      </w:r>
      <w:r w:rsidRPr="00350762">
        <w:tab/>
        <w:t xml:space="preserve">Bishop FL, Fenge-Davies AL, Kirby S, Geraghty AWA. Context effects and behaviour change techniques in randomised trials: A systematic review using the example of trials to increase adherence to physical activity in musculoskeletal pain. </w:t>
      </w:r>
      <w:r w:rsidRPr="00350762">
        <w:rPr>
          <w:i/>
        </w:rPr>
        <w:t>Psychology &amp; Health.</w:t>
      </w:r>
      <w:r w:rsidRPr="00350762">
        <w:t xml:space="preserve"> 30:104-121, 2015</w:t>
      </w:r>
    </w:p>
    <w:p w14:paraId="19FA30D5" w14:textId="77777777" w:rsidR="00350762" w:rsidRPr="00350762" w:rsidRDefault="00350762" w:rsidP="00350762">
      <w:pPr>
        <w:pStyle w:val="EndNoteBibliography"/>
        <w:spacing w:after="0"/>
        <w:ind w:left="720" w:hanging="720"/>
      </w:pPr>
      <w:r w:rsidRPr="00350762">
        <w:rPr>
          <w:b/>
        </w:rPr>
        <w:t>12.</w:t>
      </w:r>
      <w:r w:rsidRPr="00350762">
        <w:tab/>
        <w:t>Borenstein M, Hedges L, Higgins J, Rothstein H. Comprehensive Meta-Analysis Version 3. Englewood, NJ: Biostat 2013</w:t>
      </w:r>
    </w:p>
    <w:p w14:paraId="5A8BBBD6" w14:textId="77777777" w:rsidR="00350762" w:rsidRPr="00350762" w:rsidRDefault="00350762" w:rsidP="00350762">
      <w:pPr>
        <w:pStyle w:val="EndNoteBibliography"/>
        <w:spacing w:after="0"/>
        <w:ind w:left="720" w:hanging="720"/>
      </w:pPr>
      <w:r w:rsidRPr="00350762">
        <w:rPr>
          <w:b/>
        </w:rPr>
        <w:t>13.</w:t>
      </w:r>
      <w:r w:rsidRPr="00350762">
        <w:tab/>
        <w:t xml:space="preserve">Bossen D, Veenhof C, Van Beek KEC, Spreeuwenberg PMM, Dekker J, De Bakker DH. Effectiveness of a Web-Based Physical Activity Intervention in Patients With Knee and/or Hip Osteoarthritis: Randomized Controlled Trial. </w:t>
      </w:r>
      <w:r w:rsidRPr="00350762">
        <w:rPr>
          <w:i/>
        </w:rPr>
        <w:t>J Med Internet Res.</w:t>
      </w:r>
      <w:r w:rsidRPr="00350762">
        <w:t xml:space="preserve"> 15:e257, 2013</w:t>
      </w:r>
    </w:p>
    <w:p w14:paraId="6DAD9A2F" w14:textId="77777777" w:rsidR="00350762" w:rsidRPr="00350762" w:rsidRDefault="00350762" w:rsidP="00350762">
      <w:pPr>
        <w:pStyle w:val="EndNoteBibliography"/>
        <w:spacing w:after="0"/>
        <w:ind w:left="720" w:hanging="720"/>
      </w:pPr>
      <w:r w:rsidRPr="00350762">
        <w:rPr>
          <w:b/>
        </w:rPr>
        <w:t>14.</w:t>
      </w:r>
      <w:r w:rsidRPr="00350762">
        <w:tab/>
        <w:t xml:space="preserve">Breivik H, Collett B, Ventafridda V, Cohen R, Gallacher D. Survey of chronic pain in Europe: Prevalence, impact on daily life, and treatment. </w:t>
      </w:r>
      <w:r w:rsidRPr="00350762">
        <w:rPr>
          <w:i/>
        </w:rPr>
        <w:t>European Journal of Pain.</w:t>
      </w:r>
      <w:r w:rsidRPr="00350762">
        <w:t xml:space="preserve"> 10:287-333, 2006</w:t>
      </w:r>
    </w:p>
    <w:p w14:paraId="1DD56A4E" w14:textId="77777777" w:rsidR="00350762" w:rsidRPr="00350762" w:rsidRDefault="00350762" w:rsidP="00350762">
      <w:pPr>
        <w:pStyle w:val="EndNoteBibliography"/>
        <w:spacing w:after="0"/>
        <w:ind w:left="720" w:hanging="720"/>
      </w:pPr>
      <w:r w:rsidRPr="00350762">
        <w:rPr>
          <w:b/>
        </w:rPr>
        <w:t>15.</w:t>
      </w:r>
      <w:r w:rsidRPr="00350762">
        <w:tab/>
        <w:t xml:space="preserve">Brosseau L, Wells GA, Kenny GP, Reid R, Maetzel A, Tugwell P, Huijbregts M, McCullough C, De Angelis G, Chen L. The implementation of a community-based aerobic walking program for mild to moderate knee osteoarthritis (OA): a knowledge translation (KT) randomized controlled trial (RCT): Part I: The Uptake of the Ottawa Panel clinical practice guidelines (CPGs). </w:t>
      </w:r>
      <w:r w:rsidRPr="00350762">
        <w:rPr>
          <w:i/>
        </w:rPr>
        <w:t>BMC Public Health.</w:t>
      </w:r>
      <w:r w:rsidRPr="00350762">
        <w:t xml:space="preserve"> 12:871, 2012</w:t>
      </w:r>
    </w:p>
    <w:p w14:paraId="72ACF09B" w14:textId="77777777" w:rsidR="00350762" w:rsidRPr="00350762" w:rsidRDefault="00350762" w:rsidP="00350762">
      <w:pPr>
        <w:pStyle w:val="EndNoteBibliography"/>
        <w:spacing w:after="0"/>
        <w:ind w:left="720" w:hanging="720"/>
      </w:pPr>
      <w:r w:rsidRPr="00350762">
        <w:rPr>
          <w:b/>
        </w:rPr>
        <w:t>16.</w:t>
      </w:r>
      <w:r w:rsidRPr="00350762">
        <w:tab/>
        <w:t xml:space="preserve">Bull FC, Al-Ansari SS, Biddle S, Borodulin K, Buman MP, Cardon G, Carty C, Chaput J-P, Chastin S, Chou R, Dempsey PC, DiPietro L, Ekelund U, Firth J, Friedenreich CM, Garcia L, Gichu M, Jago R, Katzmarzyk PT, Lambert E, Leitzmann M, Milton K, Ortega FB, Ranasinghe C, Stamatakis E, Tiedemann A, Troiano RP, van der Ploeg HP, Wari V, Willumsen JF. World Health Organization 2020 guidelines on physical activity and sedentary behaviour. </w:t>
      </w:r>
      <w:r w:rsidRPr="00350762">
        <w:rPr>
          <w:i/>
        </w:rPr>
        <w:t>British Journal of Sports Medicine.</w:t>
      </w:r>
      <w:r w:rsidRPr="00350762">
        <w:t xml:space="preserve"> 54:1451, 2020</w:t>
      </w:r>
    </w:p>
    <w:p w14:paraId="428D5810" w14:textId="77777777" w:rsidR="00350762" w:rsidRPr="00350762" w:rsidRDefault="00350762" w:rsidP="00350762">
      <w:pPr>
        <w:pStyle w:val="EndNoteBibliography"/>
        <w:spacing w:after="0"/>
        <w:ind w:left="720" w:hanging="720"/>
      </w:pPr>
      <w:r w:rsidRPr="00350762">
        <w:rPr>
          <w:b/>
        </w:rPr>
        <w:t>17.</w:t>
      </w:r>
      <w:r w:rsidRPr="00350762">
        <w:tab/>
        <w:t xml:space="preserve">Cederbom S, Denison E, Bergland A. A behavioral medicine intervention for community-dwelling older adults with chronic musculoskeletal pain: protocol for a randomized controlled trial. </w:t>
      </w:r>
      <w:r w:rsidRPr="00350762">
        <w:rPr>
          <w:i/>
        </w:rPr>
        <w:t>J Pain Res.</w:t>
      </w:r>
      <w:r w:rsidRPr="00350762">
        <w:t xml:space="preserve"> 10:845-853, 2017</w:t>
      </w:r>
    </w:p>
    <w:p w14:paraId="35D1B519" w14:textId="77777777" w:rsidR="00350762" w:rsidRPr="00350762" w:rsidRDefault="00350762" w:rsidP="00350762">
      <w:pPr>
        <w:pStyle w:val="EndNoteBibliography"/>
        <w:spacing w:after="0"/>
        <w:ind w:left="720" w:hanging="720"/>
      </w:pPr>
      <w:r w:rsidRPr="00350762">
        <w:rPr>
          <w:b/>
        </w:rPr>
        <w:t>18.</w:t>
      </w:r>
      <w:r w:rsidRPr="00350762">
        <w:tab/>
        <w:t xml:space="preserve">Cederbom S, Leveille SG, Bergland A. Effects of a behavioral medicine intervention on pain, health, and behavior among community-dwelling older adults: a randomized controlled trial. </w:t>
      </w:r>
      <w:r w:rsidRPr="00350762">
        <w:rPr>
          <w:i/>
        </w:rPr>
        <w:t>Clin Interv Aging.</w:t>
      </w:r>
      <w:r w:rsidRPr="00350762">
        <w:t xml:space="preserve"> 14:1207-1220, 2019</w:t>
      </w:r>
    </w:p>
    <w:p w14:paraId="41EFADAB" w14:textId="77777777" w:rsidR="00350762" w:rsidRPr="00350762" w:rsidRDefault="00350762" w:rsidP="00350762">
      <w:pPr>
        <w:pStyle w:val="EndNoteBibliography"/>
        <w:spacing w:after="0"/>
        <w:ind w:left="720" w:hanging="720"/>
      </w:pPr>
      <w:r w:rsidRPr="00350762">
        <w:rPr>
          <w:b/>
        </w:rPr>
        <w:t>19.</w:t>
      </w:r>
      <w:r w:rsidRPr="00350762">
        <w:tab/>
        <w:t xml:space="preserve">Chen H, Wang Y, Liu C, Lu H, Liu N, Yu F, Wan Q, Chen J, Shang S. Benefits of a transtheoretical model-based program on exercise adherence in older adults with knee osteoarthritis: A cluster randomized controlled trial. </w:t>
      </w:r>
      <w:r w:rsidRPr="00350762">
        <w:rPr>
          <w:i/>
        </w:rPr>
        <w:t>Journal of Advanced Nursing.</w:t>
      </w:r>
      <w:r w:rsidRPr="00350762">
        <w:t xml:space="preserve"> 76:1765-1779, 2020</w:t>
      </w:r>
    </w:p>
    <w:p w14:paraId="77A7E8F1" w14:textId="77777777" w:rsidR="00350762" w:rsidRPr="00350762" w:rsidRDefault="00350762" w:rsidP="00350762">
      <w:pPr>
        <w:pStyle w:val="EndNoteBibliography"/>
        <w:spacing w:after="0"/>
        <w:ind w:left="720" w:hanging="720"/>
      </w:pPr>
      <w:r w:rsidRPr="00350762">
        <w:rPr>
          <w:b/>
        </w:rPr>
        <w:t>20.</w:t>
      </w:r>
      <w:r w:rsidRPr="00350762">
        <w:tab/>
        <w:t xml:space="preserve">Coggon D, Reading I, Croft P, McLaren M, Barrett D, Cooper C. Knee osteoarthritis and obesity. </w:t>
      </w:r>
      <w:r w:rsidRPr="00350762">
        <w:rPr>
          <w:i/>
        </w:rPr>
        <w:t>International Journal of Obesity.</w:t>
      </w:r>
      <w:r w:rsidRPr="00350762">
        <w:t xml:space="preserve"> 25:622-627, 2001</w:t>
      </w:r>
    </w:p>
    <w:p w14:paraId="043D48F8" w14:textId="77777777" w:rsidR="00350762" w:rsidRPr="00350762" w:rsidRDefault="00350762" w:rsidP="00350762">
      <w:pPr>
        <w:pStyle w:val="EndNoteBibliography"/>
        <w:spacing w:after="0"/>
        <w:ind w:left="720" w:hanging="720"/>
      </w:pPr>
      <w:r w:rsidRPr="00350762">
        <w:rPr>
          <w:b/>
        </w:rPr>
        <w:t>21.</w:t>
      </w:r>
      <w:r w:rsidRPr="00350762">
        <w:tab/>
        <w:t xml:space="preserve">Cooper C, Varley-Campbell J, Carter P. Established search filters may miss studies when identifying randomized controlled trials. </w:t>
      </w:r>
      <w:r w:rsidRPr="00350762">
        <w:rPr>
          <w:i/>
        </w:rPr>
        <w:t>Journal of Clinical Epidemiology.</w:t>
      </w:r>
      <w:r w:rsidRPr="00350762">
        <w:t xml:space="preserve"> 112:12-19, 2019</w:t>
      </w:r>
    </w:p>
    <w:p w14:paraId="2B74CEFC" w14:textId="77777777" w:rsidR="00350762" w:rsidRPr="00350762" w:rsidRDefault="00350762" w:rsidP="00350762">
      <w:pPr>
        <w:pStyle w:val="EndNoteBibliography"/>
        <w:spacing w:after="0"/>
        <w:ind w:left="720" w:hanging="720"/>
      </w:pPr>
      <w:r w:rsidRPr="00350762">
        <w:rPr>
          <w:b/>
        </w:rPr>
        <w:t>22.</w:t>
      </w:r>
      <w:r w:rsidRPr="00350762">
        <w:tab/>
        <w:t xml:space="preserve">Craig P, Dieppe P, Macintyre S, Michie S, Nazareth I, Petticrew M. Developing and evaluating complex interventions: the new Medical Research Council guidance. </w:t>
      </w:r>
      <w:r w:rsidRPr="00350762">
        <w:rPr>
          <w:i/>
        </w:rPr>
        <w:t>BMJ.</w:t>
      </w:r>
      <w:r w:rsidRPr="00350762">
        <w:t xml:space="preserve"> 337:a1655, 2008</w:t>
      </w:r>
    </w:p>
    <w:p w14:paraId="257329FB" w14:textId="77777777" w:rsidR="00350762" w:rsidRPr="00350762" w:rsidRDefault="00350762" w:rsidP="00350762">
      <w:pPr>
        <w:pStyle w:val="EndNoteBibliography"/>
        <w:spacing w:after="0"/>
        <w:ind w:left="720" w:hanging="720"/>
      </w:pPr>
      <w:r w:rsidRPr="00350762">
        <w:rPr>
          <w:b/>
        </w:rPr>
        <w:t>23.</w:t>
      </w:r>
      <w:r w:rsidRPr="00350762">
        <w:tab/>
        <w:t>Deeks J, Higgins J, Altman DG: Analysing data and undertaking meta-analyses. In: Cochrane Handbook for Systematic Reviews of Interventions.(Higgins, J., Thomas, J., Chandler, J., Cumpston, M., Li, T., Page, M., Welch, V., Eds.), 2021.</w:t>
      </w:r>
    </w:p>
    <w:p w14:paraId="4874C169" w14:textId="77777777" w:rsidR="00350762" w:rsidRPr="00350762" w:rsidRDefault="00350762" w:rsidP="00350762">
      <w:pPr>
        <w:pStyle w:val="EndNoteBibliography"/>
        <w:spacing w:after="0"/>
        <w:ind w:left="720" w:hanging="720"/>
      </w:pPr>
      <w:r w:rsidRPr="00350762">
        <w:rPr>
          <w:b/>
        </w:rPr>
        <w:t>24.</w:t>
      </w:r>
      <w:r w:rsidRPr="00350762">
        <w:tab/>
        <w:t xml:space="preserve">Dunlop DD, Song J, Lee J, Gilbert AL, Semanik PA, Ehrlich-Jones L, Pellegrini CA, Pinto D, Ainsworth B, Chang RW. Physical Activity Minimum Threshold Predicting Improved Function in Adults With Lower-Extremity Symptoms. </w:t>
      </w:r>
      <w:r w:rsidRPr="00350762">
        <w:rPr>
          <w:i/>
        </w:rPr>
        <w:t>Arthritis Care &amp; Research.</w:t>
      </w:r>
      <w:r w:rsidRPr="00350762">
        <w:t xml:space="preserve"> 69:475-483, 2017</w:t>
      </w:r>
    </w:p>
    <w:p w14:paraId="49EC276C" w14:textId="77777777" w:rsidR="00350762" w:rsidRPr="00350762" w:rsidRDefault="00350762" w:rsidP="00350762">
      <w:pPr>
        <w:pStyle w:val="EndNoteBibliography"/>
        <w:spacing w:after="0"/>
        <w:ind w:left="720" w:hanging="720"/>
      </w:pPr>
      <w:r w:rsidRPr="00350762">
        <w:rPr>
          <w:b/>
        </w:rPr>
        <w:lastRenderedPageBreak/>
        <w:t>25.</w:t>
      </w:r>
      <w:r w:rsidRPr="00350762">
        <w:tab/>
        <w:t xml:space="preserve">Duval S, Tweedie R. Trim and Fill: A Simple Funnel-Plot–Based Method of Testing and Adjusting for Publication Bias in Meta-Analysis. </w:t>
      </w:r>
      <w:r w:rsidRPr="00350762">
        <w:rPr>
          <w:i/>
        </w:rPr>
        <w:t>Biometrics.</w:t>
      </w:r>
      <w:r w:rsidRPr="00350762">
        <w:t xml:space="preserve"> 56:455-463, 2000</w:t>
      </w:r>
    </w:p>
    <w:p w14:paraId="63F09E53" w14:textId="77777777" w:rsidR="00350762" w:rsidRPr="00350762" w:rsidRDefault="00350762" w:rsidP="00350762">
      <w:pPr>
        <w:pStyle w:val="EndNoteBibliography"/>
        <w:spacing w:after="0"/>
        <w:ind w:left="720" w:hanging="720"/>
      </w:pPr>
      <w:r w:rsidRPr="00350762">
        <w:rPr>
          <w:b/>
        </w:rPr>
        <w:t>26.</w:t>
      </w:r>
      <w:r w:rsidRPr="00350762">
        <w:tab/>
        <w:t xml:space="preserve">Dyrstad SM, Hansen BH, Holme IM, Anderssen SA. Comparison of self-reported versus accelerometer-measured physical activity. </w:t>
      </w:r>
      <w:r w:rsidRPr="00350762">
        <w:rPr>
          <w:i/>
        </w:rPr>
        <w:t>Med Sci Sports Exerc.</w:t>
      </w:r>
      <w:r w:rsidRPr="00350762">
        <w:t xml:space="preserve"> 46:99-106, 2014</w:t>
      </w:r>
    </w:p>
    <w:p w14:paraId="37735F47" w14:textId="77777777" w:rsidR="00350762" w:rsidRPr="00350762" w:rsidRDefault="00350762" w:rsidP="00350762">
      <w:pPr>
        <w:pStyle w:val="EndNoteBibliography"/>
        <w:spacing w:after="0"/>
        <w:ind w:left="720" w:hanging="720"/>
      </w:pPr>
      <w:r w:rsidRPr="00350762">
        <w:rPr>
          <w:b/>
        </w:rPr>
        <w:t>27.</w:t>
      </w:r>
      <w:r w:rsidRPr="00350762">
        <w:tab/>
        <w:t xml:space="preserve">Egger M, Smith GD, Schneider M, Minder C. Bias in meta-analysis detected by a simple, graphical test. </w:t>
      </w:r>
      <w:r w:rsidRPr="00350762">
        <w:rPr>
          <w:i/>
        </w:rPr>
        <w:t>BMJ.</w:t>
      </w:r>
      <w:r w:rsidRPr="00350762">
        <w:t xml:space="preserve"> 315:629-634, 1997</w:t>
      </w:r>
    </w:p>
    <w:p w14:paraId="0565E154" w14:textId="77777777" w:rsidR="00350762" w:rsidRPr="00350762" w:rsidRDefault="00350762" w:rsidP="00350762">
      <w:pPr>
        <w:pStyle w:val="EndNoteBibliography"/>
        <w:spacing w:after="0"/>
        <w:ind w:left="720" w:hanging="720"/>
      </w:pPr>
      <w:r w:rsidRPr="00350762">
        <w:rPr>
          <w:b/>
        </w:rPr>
        <w:t>28.</w:t>
      </w:r>
      <w:r w:rsidRPr="00350762">
        <w:tab/>
        <w:t xml:space="preserve">Eisele A, Schagg D, Krämer LV, Bengel J, Göhner W. Behaviour change techniques applied in interventions to enhance physical activity adherence in patients with chronic musculoskeletal conditions: A systematic review and meta-analysis. </w:t>
      </w:r>
      <w:r w:rsidRPr="00350762">
        <w:rPr>
          <w:i/>
        </w:rPr>
        <w:t>Patient Education and Counseling.</w:t>
      </w:r>
      <w:r w:rsidRPr="00350762">
        <w:t xml:space="preserve"> 102:25-36, 2019</w:t>
      </w:r>
    </w:p>
    <w:p w14:paraId="3D944944" w14:textId="77777777" w:rsidR="00350762" w:rsidRPr="00350762" w:rsidRDefault="00350762" w:rsidP="00350762">
      <w:pPr>
        <w:pStyle w:val="EndNoteBibliography"/>
        <w:spacing w:after="0"/>
        <w:ind w:left="720" w:hanging="720"/>
      </w:pPr>
      <w:r w:rsidRPr="00350762">
        <w:rPr>
          <w:b/>
        </w:rPr>
        <w:t>29.</w:t>
      </w:r>
      <w:r w:rsidRPr="00350762">
        <w:tab/>
        <w:t xml:space="preserve">Ekelund U, Tarp J, Steene-Johannessen J, Hansen BH, Jefferis B, Fagerland MW, Whincup P, Diaz KM, Hooker SP, Chernofsky A, Larson MG, Spartano N, Vasan RS, Dohrn I-M, Hagströmer M, Edwardson C, Yates T, Shiroma E, Anderssen SA, Lee I-M. Dose-response associations between accelerometry measured physical activity and sedentary time and all cause mortality: systematic review and harmonised meta-analysis. </w:t>
      </w:r>
      <w:r w:rsidRPr="00350762">
        <w:rPr>
          <w:i/>
        </w:rPr>
        <w:t>BMJ.</w:t>
      </w:r>
      <w:r w:rsidRPr="00350762">
        <w:t xml:space="preserve"> 366:l4570, 2019</w:t>
      </w:r>
    </w:p>
    <w:p w14:paraId="44FCCFBA" w14:textId="77777777" w:rsidR="00350762" w:rsidRPr="00350762" w:rsidRDefault="00350762" w:rsidP="00350762">
      <w:pPr>
        <w:pStyle w:val="EndNoteBibliography"/>
        <w:spacing w:after="0"/>
        <w:ind w:left="720" w:hanging="720"/>
      </w:pPr>
      <w:r w:rsidRPr="00350762">
        <w:rPr>
          <w:b/>
        </w:rPr>
        <w:t>30.</w:t>
      </w:r>
      <w:r w:rsidRPr="00350762">
        <w:tab/>
        <w:t>Eldridge S, Campbell M, Campbell M, Drahota A, Giraudeau B, Higgins J, Reeves B, Siegfried N. Revised Cochrane risk of bias tool for randomized trials (RoB 2.0) Additional Considerations for cluster-randomized trials 2016</w:t>
      </w:r>
    </w:p>
    <w:p w14:paraId="211F09DF" w14:textId="77777777" w:rsidR="00350762" w:rsidRPr="00350762" w:rsidRDefault="00350762" w:rsidP="00350762">
      <w:pPr>
        <w:pStyle w:val="EndNoteBibliography"/>
        <w:spacing w:after="0"/>
        <w:ind w:left="720" w:hanging="720"/>
      </w:pPr>
      <w:r w:rsidRPr="00350762">
        <w:rPr>
          <w:b/>
        </w:rPr>
        <w:t>31.</w:t>
      </w:r>
      <w:r w:rsidRPr="00350762">
        <w:tab/>
        <w:t xml:space="preserve">Farr JN, Going SB, McKnight PE, Kasle S, Cussler EC, Cornett M. Progressive Resistance Training Improves Overall Physical Activity Levels in Patients With Early Osteoarthritis of the Knee: A Randomized Controlled Trial. </w:t>
      </w:r>
      <w:r w:rsidRPr="00350762">
        <w:rPr>
          <w:i/>
        </w:rPr>
        <w:t>Physical Therapy.</w:t>
      </w:r>
      <w:r w:rsidRPr="00350762">
        <w:t xml:space="preserve"> 90:356-366, 2010</w:t>
      </w:r>
    </w:p>
    <w:p w14:paraId="2B29CDB8" w14:textId="77777777" w:rsidR="00350762" w:rsidRPr="00350762" w:rsidRDefault="00350762" w:rsidP="00350762">
      <w:pPr>
        <w:pStyle w:val="EndNoteBibliography"/>
        <w:spacing w:after="0"/>
        <w:ind w:left="720" w:hanging="720"/>
      </w:pPr>
      <w:r w:rsidRPr="00350762">
        <w:rPr>
          <w:b/>
        </w:rPr>
        <w:t>32.</w:t>
      </w:r>
      <w:r w:rsidRPr="00350762">
        <w:tab/>
        <w:t xml:space="preserve">Fergie L, Campbell KA, Coleman-Haynes T, Ussher M, Cooper S, Coleman T. Identifying Effective Behavior Change Techniques for Alcohol and Illicit Substance Use During Pregnancy: A Systematic Review. </w:t>
      </w:r>
      <w:r w:rsidRPr="00350762">
        <w:rPr>
          <w:i/>
        </w:rPr>
        <w:t>Annals of Behavioral Medicine.</w:t>
      </w:r>
      <w:r w:rsidRPr="00350762">
        <w:t xml:space="preserve"> 53:769-781, 2018</w:t>
      </w:r>
    </w:p>
    <w:p w14:paraId="6762C90C" w14:textId="77777777" w:rsidR="00350762" w:rsidRPr="00350762" w:rsidRDefault="00350762" w:rsidP="00350762">
      <w:pPr>
        <w:pStyle w:val="EndNoteBibliography"/>
        <w:spacing w:after="0"/>
        <w:ind w:left="720" w:hanging="720"/>
      </w:pPr>
      <w:r w:rsidRPr="00350762">
        <w:rPr>
          <w:b/>
        </w:rPr>
        <w:t>33.</w:t>
      </w:r>
      <w:r w:rsidRPr="00350762">
        <w:tab/>
        <w:t xml:space="preserve">Foster NE, Anema JR, Cherkin D, Chou R, Cohen SP, Gross DP, Ferreira PH, Fritz JM, Koes BW, Peul W, Turner JA, Maher CG, Buchbinder R, Hartvigsen J, Cherkin D, Foster NE, Maher CG, Underwood M, van Tulder M, Anema JR, Chou R, Cohen SP, Menezes Costa L, Croft P, Ferreira M, Ferreira PH, Fritz JM, Genevay S, Gross DP, Hancock MJ, Hoy D, Karppinen J, Koes BW, Kongsted A, Louw Q, Öberg B, Peul WC, Pransky G, Schoene M, Sieper J, Smeets RJ, Turner JA, Woolf A. Prevention and treatment of low back pain: evidence, challenges, and promising directions. </w:t>
      </w:r>
      <w:r w:rsidRPr="00350762">
        <w:rPr>
          <w:i/>
        </w:rPr>
        <w:t>The Lancet.</w:t>
      </w:r>
      <w:r w:rsidRPr="00350762">
        <w:t xml:space="preserve"> 391:2368-2383, 2018</w:t>
      </w:r>
    </w:p>
    <w:p w14:paraId="4050F047" w14:textId="77777777" w:rsidR="00350762" w:rsidRPr="00350762" w:rsidRDefault="00350762" w:rsidP="00350762">
      <w:pPr>
        <w:pStyle w:val="EndNoteBibliography"/>
        <w:spacing w:after="0"/>
        <w:ind w:left="720" w:hanging="720"/>
      </w:pPr>
      <w:r w:rsidRPr="00350762">
        <w:rPr>
          <w:b/>
        </w:rPr>
        <w:t>34.</w:t>
      </w:r>
      <w:r w:rsidRPr="00350762">
        <w:tab/>
        <w:t xml:space="preserve">Fransen M, McConnell S, Harmer AR, Van der Esch M, Simic M, Bennell KL. Exercise for osteoarthritis of the knee. </w:t>
      </w:r>
      <w:r w:rsidRPr="00350762">
        <w:rPr>
          <w:i/>
        </w:rPr>
        <w:t>Cochrane Database of Systematic Reviews.</w:t>
      </w:r>
      <w:r w:rsidRPr="00350762">
        <w:t xml:space="preserve"> 2015</w:t>
      </w:r>
    </w:p>
    <w:p w14:paraId="2A62D4CF" w14:textId="77777777" w:rsidR="00350762" w:rsidRPr="00350762" w:rsidRDefault="00350762" w:rsidP="00350762">
      <w:pPr>
        <w:pStyle w:val="EndNoteBibliography"/>
        <w:spacing w:after="0"/>
        <w:ind w:left="720" w:hanging="720"/>
      </w:pPr>
      <w:r w:rsidRPr="00350762">
        <w:rPr>
          <w:b/>
        </w:rPr>
        <w:t>35.</w:t>
      </w:r>
      <w:r w:rsidRPr="00350762">
        <w:tab/>
        <w:t xml:space="preserve">Geneen LJ, Moore RA, Clarke C, Martin D, Colvin LA, Smith BH. Physical activity and exercise for chronic pain in adults: an overview of Cochrane Reviews. </w:t>
      </w:r>
      <w:r w:rsidRPr="00350762">
        <w:rPr>
          <w:i/>
        </w:rPr>
        <w:t>Cochrane Database of Systematic Reviews.</w:t>
      </w:r>
      <w:r w:rsidRPr="00350762">
        <w:t xml:space="preserve"> 2017</w:t>
      </w:r>
    </w:p>
    <w:p w14:paraId="699DDCDA" w14:textId="77777777" w:rsidR="00350762" w:rsidRPr="00350762" w:rsidRDefault="00350762" w:rsidP="00350762">
      <w:pPr>
        <w:pStyle w:val="EndNoteBibliography"/>
        <w:spacing w:after="0"/>
        <w:ind w:left="720" w:hanging="720"/>
      </w:pPr>
      <w:r w:rsidRPr="00350762">
        <w:rPr>
          <w:b/>
        </w:rPr>
        <w:t>36.</w:t>
      </w:r>
      <w:r w:rsidRPr="00350762">
        <w:tab/>
        <w:t xml:space="preserve">Halbert J, Crotty M, Weller D, Ahern M, Silagy C. Primary care–based physical activity programs: effectiveness in sedentary older patients with osteoarthritis symptoms. </w:t>
      </w:r>
      <w:r w:rsidRPr="00350762">
        <w:rPr>
          <w:i/>
        </w:rPr>
        <w:t>Arthritis Care &amp; Research.</w:t>
      </w:r>
      <w:r w:rsidRPr="00350762">
        <w:t xml:space="preserve"> 45:228-234, 2001</w:t>
      </w:r>
    </w:p>
    <w:p w14:paraId="5CF1C70E" w14:textId="77777777" w:rsidR="00350762" w:rsidRPr="00350762" w:rsidRDefault="00350762" w:rsidP="00350762">
      <w:pPr>
        <w:pStyle w:val="EndNoteBibliography"/>
        <w:spacing w:after="0"/>
        <w:ind w:left="720" w:hanging="720"/>
      </w:pPr>
      <w:r w:rsidRPr="00350762">
        <w:rPr>
          <w:b/>
        </w:rPr>
        <w:t>37.</w:t>
      </w:r>
      <w:r w:rsidRPr="00350762">
        <w:tab/>
        <w:t xml:space="preserve">Higgins JPT, Thompson SG, Deeks JJ, Altman DG. Measuring inconsistency in meta-analyses. </w:t>
      </w:r>
      <w:r w:rsidRPr="00350762">
        <w:rPr>
          <w:i/>
        </w:rPr>
        <w:t>BMJ.</w:t>
      </w:r>
      <w:r w:rsidRPr="00350762">
        <w:t xml:space="preserve"> 327:557-560, 2003</w:t>
      </w:r>
    </w:p>
    <w:p w14:paraId="6F7A00F8" w14:textId="77777777" w:rsidR="00350762" w:rsidRPr="00350762" w:rsidRDefault="00350762" w:rsidP="00350762">
      <w:pPr>
        <w:pStyle w:val="EndNoteBibliography"/>
        <w:spacing w:after="0"/>
        <w:ind w:left="720" w:hanging="720"/>
      </w:pPr>
      <w:r w:rsidRPr="00350762">
        <w:rPr>
          <w:b/>
        </w:rPr>
        <w:t>38.</w:t>
      </w:r>
      <w:r w:rsidRPr="00350762">
        <w:tab/>
        <w:t xml:space="preserve">Hinman RS, Campbell PK, Lawford BJ, Briggs AM, Gale J, Bills C, Kasza J, Harris A, French SD, Bunker SJ, Forbes A, Bennell KL. Does telephone-delivered exercise advice and support by physiotherapists improve pain and/or function in people with knee osteoarthritis? Telecare randomised controlled trial. </w:t>
      </w:r>
      <w:r w:rsidRPr="00350762">
        <w:rPr>
          <w:i/>
        </w:rPr>
        <w:t>British Journal of Sports Medicine.</w:t>
      </w:r>
      <w:r w:rsidRPr="00350762">
        <w:t xml:space="preserve"> 54:790, 2020</w:t>
      </w:r>
    </w:p>
    <w:p w14:paraId="05468F28" w14:textId="77777777" w:rsidR="00350762" w:rsidRPr="00350762" w:rsidRDefault="00350762" w:rsidP="00350762">
      <w:pPr>
        <w:pStyle w:val="EndNoteBibliography"/>
        <w:spacing w:after="0"/>
        <w:ind w:left="720" w:hanging="720"/>
      </w:pPr>
      <w:r w:rsidRPr="00350762">
        <w:rPr>
          <w:b/>
        </w:rPr>
        <w:t>39.</w:t>
      </w:r>
      <w:r w:rsidRPr="00350762">
        <w:tab/>
        <w:t xml:space="preserve">Hinman RS, Heywood SE, Day AR. Aquatic Physical Therapy for Hip and Knee Osteoarthritis: Results of a Single-Blind Randomized Controlled Trial. </w:t>
      </w:r>
      <w:r w:rsidRPr="00350762">
        <w:rPr>
          <w:i/>
        </w:rPr>
        <w:t>Physical Therapy.</w:t>
      </w:r>
      <w:r w:rsidRPr="00350762">
        <w:t xml:space="preserve"> 87:32-43, 2007</w:t>
      </w:r>
    </w:p>
    <w:p w14:paraId="6D928DD1" w14:textId="77777777" w:rsidR="00350762" w:rsidRPr="00350762" w:rsidRDefault="00350762" w:rsidP="00350762">
      <w:pPr>
        <w:pStyle w:val="EndNoteBibliography"/>
        <w:spacing w:after="0"/>
        <w:ind w:left="720" w:hanging="720"/>
      </w:pPr>
      <w:r w:rsidRPr="00350762">
        <w:rPr>
          <w:b/>
        </w:rPr>
        <w:t>40.</w:t>
      </w:r>
      <w:r w:rsidRPr="00350762">
        <w:tab/>
        <w:t xml:space="preserve">Hinman RS, Lawford BJ, Campbell PK, Briggs AM, Gale J, Bills C, French SD, Kasza J, Forbes A, Harris A, Bunker SJ, Delany CM, Bennell KL. Telephone-Delivered Exercise Advice and Behavior Change Support by Physical Therapists for People with Knee Osteoarthritis: Protocol for the Telecare Randomized Controlled Trial. </w:t>
      </w:r>
      <w:r w:rsidRPr="00350762">
        <w:rPr>
          <w:i/>
        </w:rPr>
        <w:t>Physical Therapy.</w:t>
      </w:r>
      <w:r w:rsidRPr="00350762">
        <w:t xml:space="preserve"> 97:524-536, 2017</w:t>
      </w:r>
    </w:p>
    <w:p w14:paraId="7233B795" w14:textId="77777777" w:rsidR="00350762" w:rsidRPr="00350762" w:rsidRDefault="00350762" w:rsidP="00350762">
      <w:pPr>
        <w:pStyle w:val="EndNoteBibliography"/>
        <w:spacing w:after="0"/>
        <w:ind w:left="720" w:hanging="720"/>
      </w:pPr>
      <w:r w:rsidRPr="00350762">
        <w:rPr>
          <w:b/>
        </w:rPr>
        <w:lastRenderedPageBreak/>
        <w:t>41.</w:t>
      </w:r>
      <w:r w:rsidRPr="00350762">
        <w:tab/>
        <w:t xml:space="preserve">Hofmann J, Peters S, Geidl W, Hentschke C, Pfeifer K. Effects of behavioural exercise therapy on the effectiveness of a multidisciplinary rehabilitation for chronic non-specific low back pain: Study protocol for a randomised controlled trial. </w:t>
      </w:r>
      <w:r w:rsidRPr="00350762">
        <w:rPr>
          <w:i/>
        </w:rPr>
        <w:t>BMC Musculoskeletal Disorders.</w:t>
      </w:r>
      <w:r w:rsidRPr="00350762">
        <w:t xml:space="preserve"> 14:89, 2013</w:t>
      </w:r>
    </w:p>
    <w:p w14:paraId="341EF2E9" w14:textId="77777777" w:rsidR="00350762" w:rsidRPr="00350762" w:rsidRDefault="00350762" w:rsidP="00350762">
      <w:pPr>
        <w:pStyle w:val="EndNoteBibliography"/>
        <w:spacing w:after="0"/>
        <w:ind w:left="720" w:hanging="720"/>
      </w:pPr>
      <w:r w:rsidRPr="00350762">
        <w:rPr>
          <w:b/>
        </w:rPr>
        <w:t>42.</w:t>
      </w:r>
      <w:r w:rsidRPr="00350762">
        <w:tab/>
        <w:t xml:space="preserve">Hughes SL, Seymour RB, Campbell RT, Desai P, Huber G, Chang HJ. Fit and Strong: Bolstering Maintenance of Physical Activity Among Older Adults With Lower-extremity Osteoarthritis. </w:t>
      </w:r>
      <w:r w:rsidRPr="00350762">
        <w:rPr>
          <w:i/>
        </w:rPr>
        <w:t>American Journal of Health Behavior.</w:t>
      </w:r>
      <w:r w:rsidRPr="00350762">
        <w:t xml:space="preserve"> 34:750-763, 2010</w:t>
      </w:r>
    </w:p>
    <w:p w14:paraId="79B67C60" w14:textId="77777777" w:rsidR="00350762" w:rsidRPr="00350762" w:rsidRDefault="00350762" w:rsidP="00350762">
      <w:pPr>
        <w:pStyle w:val="EndNoteBibliography"/>
        <w:spacing w:after="0"/>
        <w:ind w:left="720" w:hanging="720"/>
      </w:pPr>
      <w:r w:rsidRPr="00350762">
        <w:rPr>
          <w:b/>
        </w:rPr>
        <w:t>43.</w:t>
      </w:r>
      <w:r w:rsidRPr="00350762">
        <w:tab/>
        <w:t xml:space="preserve">Hughes SL, Seymour RB, Campbell RT, Huber G, Pollak N, Sharma L, Desai P. Long-Term Impact of Fit and Strong! on Older Adults With Osteoarthritis. </w:t>
      </w:r>
      <w:r w:rsidRPr="00350762">
        <w:rPr>
          <w:i/>
        </w:rPr>
        <w:t>The Gerontologist.</w:t>
      </w:r>
      <w:r w:rsidRPr="00350762">
        <w:t xml:space="preserve"> 46:801-814, 2006</w:t>
      </w:r>
    </w:p>
    <w:p w14:paraId="7562770C" w14:textId="77777777" w:rsidR="00350762" w:rsidRPr="00350762" w:rsidRDefault="00350762" w:rsidP="00350762">
      <w:pPr>
        <w:pStyle w:val="EndNoteBibliography"/>
        <w:spacing w:after="0"/>
        <w:ind w:left="720" w:hanging="720"/>
      </w:pPr>
      <w:r w:rsidRPr="00350762">
        <w:rPr>
          <w:b/>
        </w:rPr>
        <w:t>44.</w:t>
      </w:r>
      <w:r w:rsidRPr="00350762">
        <w:tab/>
        <w:t xml:space="preserve">Hurley DA, Tully MA, Lonsdale C, Boreham CAG, van Mechelen W, Daly L, Tynan A, McDonough SM. Supervised walking in comparison with fitness training for chronic back pain in physiotherapy: results of the SWIFT single-blinded randomized controlled trial (ISRCTN17592092). </w:t>
      </w:r>
      <w:r w:rsidRPr="00350762">
        <w:rPr>
          <w:i/>
        </w:rPr>
        <w:t>PAIN.</w:t>
      </w:r>
      <w:r w:rsidRPr="00350762">
        <w:t xml:space="preserve"> 156:131-147, 2015</w:t>
      </w:r>
    </w:p>
    <w:p w14:paraId="44BBCAAA" w14:textId="77777777" w:rsidR="00350762" w:rsidRPr="00350762" w:rsidRDefault="00350762" w:rsidP="00350762">
      <w:pPr>
        <w:pStyle w:val="EndNoteBibliography"/>
        <w:spacing w:after="0"/>
        <w:ind w:left="720" w:hanging="720"/>
      </w:pPr>
      <w:r w:rsidRPr="00350762">
        <w:rPr>
          <w:b/>
        </w:rPr>
        <w:t>45.</w:t>
      </w:r>
      <w:r w:rsidRPr="00350762">
        <w:tab/>
        <w:t xml:space="preserve">Jordan JL, Holden MA, Mason EEJ, Foster NE. Interventions to improve adherence to exercise for chronic musculoskeletal pain in adults. </w:t>
      </w:r>
      <w:r w:rsidRPr="00350762">
        <w:rPr>
          <w:i/>
        </w:rPr>
        <w:t>Cochrane Database of Systematic Reviews.</w:t>
      </w:r>
      <w:r w:rsidRPr="00350762">
        <w:t xml:space="preserve"> 2010</w:t>
      </w:r>
    </w:p>
    <w:p w14:paraId="4629287A" w14:textId="77777777" w:rsidR="00350762" w:rsidRPr="00350762" w:rsidRDefault="00350762" w:rsidP="00350762">
      <w:pPr>
        <w:pStyle w:val="EndNoteBibliography"/>
        <w:spacing w:after="0"/>
        <w:ind w:left="720" w:hanging="720"/>
      </w:pPr>
      <w:r w:rsidRPr="00350762">
        <w:rPr>
          <w:b/>
        </w:rPr>
        <w:t>46.</w:t>
      </w:r>
      <w:r w:rsidRPr="00350762">
        <w:tab/>
        <w:t xml:space="preserve">Kloek CJJ, Bossen D, Spreeuwenberg PM, Dekker J, de Bakker DH, Veenhof C. Effectiveness of a Blended Physical Therapist Intervention in People With Hip Osteoarthritis, Knee Osteoarthritis, or Both: A Cluster-Randomized Controlled Trial. </w:t>
      </w:r>
      <w:r w:rsidRPr="00350762">
        <w:rPr>
          <w:i/>
        </w:rPr>
        <w:t>Physical Therapy.</w:t>
      </w:r>
      <w:r w:rsidRPr="00350762">
        <w:t xml:space="preserve"> 98:560-570, 2018</w:t>
      </w:r>
    </w:p>
    <w:p w14:paraId="1EE21E84" w14:textId="77777777" w:rsidR="00350762" w:rsidRPr="00350762" w:rsidRDefault="00350762" w:rsidP="00350762">
      <w:pPr>
        <w:pStyle w:val="EndNoteBibliography"/>
        <w:spacing w:after="0"/>
        <w:ind w:left="720" w:hanging="720"/>
      </w:pPr>
      <w:r w:rsidRPr="00350762">
        <w:rPr>
          <w:b/>
        </w:rPr>
        <w:t>47.</w:t>
      </w:r>
      <w:r w:rsidRPr="00350762">
        <w:tab/>
        <w:t xml:space="preserve">Kloek CJJ, Bossen D, Veenhof C, van Dongen JM, Dekker J, de Bakker DH. Effectiveness and cost-effectiveness of a blended exercise intervention for patients with hip and/or knee osteoarthritis: study protocol of a randomized controlled trial. </w:t>
      </w:r>
      <w:r w:rsidRPr="00350762">
        <w:rPr>
          <w:i/>
        </w:rPr>
        <w:t>BMC Musculoskeletal Disorders.</w:t>
      </w:r>
      <w:r w:rsidRPr="00350762">
        <w:t xml:space="preserve"> 15:269, 2014</w:t>
      </w:r>
    </w:p>
    <w:p w14:paraId="38E1FC6E" w14:textId="77777777" w:rsidR="00350762" w:rsidRPr="00350762" w:rsidRDefault="00350762" w:rsidP="00350762">
      <w:pPr>
        <w:pStyle w:val="EndNoteBibliography"/>
        <w:spacing w:after="0"/>
        <w:ind w:left="720" w:hanging="720"/>
      </w:pPr>
      <w:r w:rsidRPr="00350762">
        <w:rPr>
          <w:b/>
        </w:rPr>
        <w:t>48.</w:t>
      </w:r>
      <w:r w:rsidRPr="00350762">
        <w:tab/>
        <w:t xml:space="preserve">Krein SL, Kadri R, Hughes M, Kerr EA, Piette JD, Holleman R, Kim HM, Richardson CR. Pedometer-Based Internet-Mediated Intervention For Adults With Chronic Low Back Pain: Randomized Controlled Trial. </w:t>
      </w:r>
      <w:r w:rsidRPr="00350762">
        <w:rPr>
          <w:i/>
        </w:rPr>
        <w:t>J Med Internet Res.</w:t>
      </w:r>
      <w:r w:rsidRPr="00350762">
        <w:t xml:space="preserve"> 15:e181, 2013</w:t>
      </w:r>
    </w:p>
    <w:p w14:paraId="524EB5B6" w14:textId="77777777" w:rsidR="00350762" w:rsidRPr="00350762" w:rsidRDefault="00350762" w:rsidP="00350762">
      <w:pPr>
        <w:pStyle w:val="EndNoteBibliography"/>
        <w:spacing w:after="0"/>
        <w:ind w:left="720" w:hanging="720"/>
      </w:pPr>
      <w:r w:rsidRPr="00350762">
        <w:rPr>
          <w:b/>
        </w:rPr>
        <w:t>49.</w:t>
      </w:r>
      <w:r w:rsidRPr="00350762">
        <w:tab/>
        <w:t xml:space="preserve">Krein SL, Metreger T, Kadri R, Hughes M, Kerr EA, Piette JD, Kim HM, Richardson CR. Veterans walk to beat back pain: study rationale, design and protocol of a randomized trial of a pedometer-based Internet mediated intervention for patients with chronic low back pain. </w:t>
      </w:r>
      <w:r w:rsidRPr="00350762">
        <w:rPr>
          <w:i/>
        </w:rPr>
        <w:t>BMC Musculoskeletal Disorders.</w:t>
      </w:r>
      <w:r w:rsidRPr="00350762">
        <w:t xml:space="preserve"> 11:205, 2010</w:t>
      </w:r>
    </w:p>
    <w:p w14:paraId="59D1E6A5" w14:textId="77777777" w:rsidR="00350762" w:rsidRPr="00350762" w:rsidRDefault="00350762" w:rsidP="00350762">
      <w:pPr>
        <w:pStyle w:val="EndNoteBibliography"/>
        <w:spacing w:after="0"/>
        <w:ind w:left="720" w:hanging="720"/>
      </w:pPr>
      <w:r w:rsidRPr="00350762">
        <w:rPr>
          <w:b/>
        </w:rPr>
        <w:t>50.</w:t>
      </w:r>
      <w:r w:rsidRPr="00350762">
        <w:tab/>
        <w:t xml:space="preserve">Kwasnicka D, Dombrowski SU, White M, Sniehotta F. Theoretical explanations for maintenance of behaviour change: a systematic review of behaviour theories. </w:t>
      </w:r>
      <w:r w:rsidRPr="00350762">
        <w:rPr>
          <w:i/>
        </w:rPr>
        <w:t>Health Psychology Review.</w:t>
      </w:r>
      <w:r w:rsidRPr="00350762">
        <w:t xml:space="preserve"> 10:277-296, 2016</w:t>
      </w:r>
    </w:p>
    <w:p w14:paraId="6696D7E7" w14:textId="77777777" w:rsidR="00350762" w:rsidRPr="00350762" w:rsidRDefault="00350762" w:rsidP="00350762">
      <w:pPr>
        <w:pStyle w:val="EndNoteBibliography"/>
        <w:spacing w:after="0"/>
        <w:ind w:left="720" w:hanging="720"/>
      </w:pPr>
      <w:r w:rsidRPr="00350762">
        <w:rPr>
          <w:b/>
        </w:rPr>
        <w:t>51.</w:t>
      </w:r>
      <w:r w:rsidRPr="00350762">
        <w:tab/>
        <w:t xml:space="preserve">Lang AE, Hendrick PA, Clay L, Mondal P, Trask CM, Bath B, Penz ED, Stewart SA, Baxter GD, Hurley DA, McDonough SM, Milosavljevic S. A randomized controlled trial investigating effects of an individualized pedometer driven walking program on chronic low back pain. </w:t>
      </w:r>
      <w:r w:rsidRPr="00350762">
        <w:rPr>
          <w:i/>
        </w:rPr>
        <w:t>BMC Musculoskeletal Disorders.</w:t>
      </w:r>
      <w:r w:rsidRPr="00350762">
        <w:t xml:space="preserve"> 22:206, 2021</w:t>
      </w:r>
    </w:p>
    <w:p w14:paraId="5B4CD65A" w14:textId="77777777" w:rsidR="00350762" w:rsidRPr="00350762" w:rsidRDefault="00350762" w:rsidP="00350762">
      <w:pPr>
        <w:pStyle w:val="EndNoteBibliography"/>
        <w:spacing w:after="0"/>
        <w:ind w:left="720" w:hanging="720"/>
      </w:pPr>
      <w:r w:rsidRPr="00350762">
        <w:rPr>
          <w:b/>
        </w:rPr>
        <w:t>52.</w:t>
      </w:r>
      <w:r w:rsidRPr="00350762">
        <w:tab/>
        <w:t xml:space="preserve">Lavie CJ, Ozemek C, Carbone S, Katzmarzyk PT, Blair SN. Sedentary Behavior, Exercise, and Cardiovascular Health. </w:t>
      </w:r>
      <w:r w:rsidRPr="00350762">
        <w:rPr>
          <w:i/>
        </w:rPr>
        <w:t>Circulation Research.</w:t>
      </w:r>
      <w:r w:rsidRPr="00350762">
        <w:t xml:space="preserve"> 124:799-815, 2019</w:t>
      </w:r>
    </w:p>
    <w:p w14:paraId="5C076177" w14:textId="77777777" w:rsidR="00350762" w:rsidRPr="00350762" w:rsidRDefault="00350762" w:rsidP="00350762">
      <w:pPr>
        <w:pStyle w:val="EndNoteBibliography"/>
        <w:spacing w:after="0"/>
        <w:ind w:left="720" w:hanging="720"/>
      </w:pPr>
      <w:r w:rsidRPr="00350762">
        <w:rPr>
          <w:b/>
        </w:rPr>
        <w:t>53.</w:t>
      </w:r>
      <w:r w:rsidRPr="00350762">
        <w:tab/>
        <w:t>Lefebvre C, Glanville J, Briscoe S, Littlewood A, Marshall C, Metzendorf M-I, Noel-Storr A, Rader T, Shokraneh F, Thomas J, Wieland L: Chapter 4: Searching for and selecting studies In: Cochrane Handbook for Systematic Reviews of Interventions version 6.0 (updated July 2019).(Higgins, J., Thomas, J., Chandler, J., Cumpston, M., Li, T., Page, M., Welch, V., Eds.), Cochrane 2020.</w:t>
      </w:r>
    </w:p>
    <w:p w14:paraId="5EC33B6F" w14:textId="77777777" w:rsidR="00350762" w:rsidRPr="00350762" w:rsidRDefault="00350762" w:rsidP="00350762">
      <w:pPr>
        <w:pStyle w:val="EndNoteBibliography"/>
        <w:spacing w:after="0"/>
        <w:ind w:left="720" w:hanging="720"/>
      </w:pPr>
      <w:r w:rsidRPr="00350762">
        <w:rPr>
          <w:b/>
        </w:rPr>
        <w:t>54.</w:t>
      </w:r>
      <w:r w:rsidRPr="00350762">
        <w:tab/>
        <w:t xml:space="preserve">Lin C-WC, McAuley JH, Macedo L, Barnett DC, Smeets RJ, Verbunt JA. Relationship between physical activity and disability in low back pain: A systematic review and meta-analysis. </w:t>
      </w:r>
      <w:r w:rsidRPr="00350762">
        <w:rPr>
          <w:i/>
        </w:rPr>
        <w:t>PAIN®.</w:t>
      </w:r>
      <w:r w:rsidRPr="00350762">
        <w:t xml:space="preserve"> 152:607-613, 2011</w:t>
      </w:r>
    </w:p>
    <w:p w14:paraId="119A81ED" w14:textId="77777777" w:rsidR="00350762" w:rsidRPr="00350762" w:rsidRDefault="00350762" w:rsidP="00350762">
      <w:pPr>
        <w:pStyle w:val="EndNoteBibliography"/>
        <w:spacing w:after="0"/>
        <w:ind w:left="720" w:hanging="720"/>
      </w:pPr>
      <w:r w:rsidRPr="00350762">
        <w:rPr>
          <w:b/>
        </w:rPr>
        <w:t>55.</w:t>
      </w:r>
      <w:r w:rsidRPr="00350762">
        <w:tab/>
        <w:t xml:space="preserve">Marley J, Tully MA, Porter-Armstrong A, Bunting B, O’Hanlon J, Atkins L, Howes S, McDonough SM. The effectiveness of interventions aimed at increasing physical activity in </w:t>
      </w:r>
      <w:r w:rsidRPr="00350762">
        <w:lastRenderedPageBreak/>
        <w:t xml:space="preserve">adults with persistent musculoskeletal pain: a systematic review and meta-analysis. </w:t>
      </w:r>
      <w:r w:rsidRPr="00350762">
        <w:rPr>
          <w:i/>
        </w:rPr>
        <w:t>BMC Musculoskeletal Disorders.</w:t>
      </w:r>
      <w:r w:rsidRPr="00350762">
        <w:t xml:space="preserve"> 18:482, 2017</w:t>
      </w:r>
    </w:p>
    <w:p w14:paraId="6EE81623" w14:textId="77777777" w:rsidR="00350762" w:rsidRPr="00350762" w:rsidRDefault="00350762" w:rsidP="00350762">
      <w:pPr>
        <w:pStyle w:val="EndNoteBibliography"/>
        <w:spacing w:after="0"/>
        <w:ind w:left="720" w:hanging="720"/>
      </w:pPr>
      <w:r w:rsidRPr="00350762">
        <w:rPr>
          <w:b/>
        </w:rPr>
        <w:t>56.</w:t>
      </w:r>
      <w:r w:rsidRPr="00350762">
        <w:tab/>
        <w:t xml:space="preserve">Meade LB, Bearne LM, Sweeney LH, Alageel SH, Godfrey EL. Behaviour change techniques associated with adherence to prescribed exercise in patients with persistent musculoskeletal pain: Systematic review. </w:t>
      </w:r>
      <w:r w:rsidRPr="00350762">
        <w:rPr>
          <w:i/>
        </w:rPr>
        <w:t>British Journal of Health Psychology.</w:t>
      </w:r>
      <w:r w:rsidRPr="00350762">
        <w:t xml:space="preserve"> 24:10-30, 2019</w:t>
      </w:r>
    </w:p>
    <w:p w14:paraId="224C602B" w14:textId="77777777" w:rsidR="00350762" w:rsidRPr="00350762" w:rsidRDefault="00350762" w:rsidP="00350762">
      <w:pPr>
        <w:pStyle w:val="EndNoteBibliography"/>
        <w:spacing w:after="0"/>
        <w:ind w:left="720" w:hanging="720"/>
      </w:pPr>
      <w:r w:rsidRPr="00350762">
        <w:rPr>
          <w:b/>
        </w:rPr>
        <w:t>57.</w:t>
      </w:r>
      <w:r w:rsidRPr="00350762">
        <w:tab/>
        <w:t xml:space="preserve">Meng K, Seekatz B, Roband H, Worringen U, Vogel H, Faller H. Intermediate and Long-term Effects of a Standardized Back School for Inpatient Orthopedic Rehabilitation on Illness Knowledge and Self-management Behaviors: A Randomized Controlled Trial. </w:t>
      </w:r>
      <w:r w:rsidRPr="00350762">
        <w:rPr>
          <w:i/>
        </w:rPr>
        <w:t>The Clinical Journal of Pain.</w:t>
      </w:r>
      <w:r w:rsidRPr="00350762">
        <w:t xml:space="preserve"> 27:248-257, 2011</w:t>
      </w:r>
    </w:p>
    <w:p w14:paraId="569E5185" w14:textId="77777777" w:rsidR="00350762" w:rsidRPr="00350762" w:rsidRDefault="00350762" w:rsidP="00350762">
      <w:pPr>
        <w:pStyle w:val="EndNoteBibliography"/>
        <w:spacing w:after="0"/>
        <w:ind w:left="720" w:hanging="720"/>
      </w:pPr>
      <w:r w:rsidRPr="00350762">
        <w:rPr>
          <w:b/>
        </w:rPr>
        <w:t>58.</w:t>
      </w:r>
      <w:r w:rsidRPr="00350762">
        <w:tab/>
        <w:t xml:space="preserve">Michie S, Churchill S, West R. Identifying Evidence-Based Competences Required to Deliver Behavioural Support for Smoking Cessation. </w:t>
      </w:r>
      <w:r w:rsidRPr="00350762">
        <w:rPr>
          <w:i/>
        </w:rPr>
        <w:t>Annals of Behavioral Medicine.</w:t>
      </w:r>
      <w:r w:rsidRPr="00350762">
        <w:t xml:space="preserve"> 41:59-70, 2011</w:t>
      </w:r>
    </w:p>
    <w:p w14:paraId="27306C6B" w14:textId="77777777" w:rsidR="00350762" w:rsidRPr="00350762" w:rsidRDefault="00350762" w:rsidP="00350762">
      <w:pPr>
        <w:pStyle w:val="EndNoteBibliography"/>
        <w:spacing w:after="0"/>
        <w:ind w:left="720" w:hanging="720"/>
      </w:pPr>
      <w:r w:rsidRPr="00350762">
        <w:rPr>
          <w:b/>
        </w:rPr>
        <w:t>59.</w:t>
      </w:r>
      <w:r w:rsidRPr="00350762">
        <w:tab/>
        <w:t xml:space="preserve">Michie S, Johnston M. Theories and techniques of behaviour change: Developing a cumulative science of behaviour change. </w:t>
      </w:r>
      <w:r w:rsidRPr="00350762">
        <w:rPr>
          <w:i/>
        </w:rPr>
        <w:t>Health Psychology Review.</w:t>
      </w:r>
      <w:r w:rsidRPr="00350762">
        <w:t xml:space="preserve"> 6:1-6, 2012</w:t>
      </w:r>
    </w:p>
    <w:p w14:paraId="63F03693" w14:textId="77777777" w:rsidR="00350762" w:rsidRPr="00350762" w:rsidRDefault="00350762" w:rsidP="00350762">
      <w:pPr>
        <w:pStyle w:val="EndNoteBibliography"/>
        <w:spacing w:after="0"/>
        <w:ind w:left="720" w:hanging="720"/>
      </w:pPr>
      <w:r w:rsidRPr="00350762">
        <w:rPr>
          <w:b/>
        </w:rPr>
        <w:t>60.</w:t>
      </w:r>
      <w:r w:rsidRPr="00350762">
        <w:tab/>
        <w:t xml:space="preserve">Michie S, Richardson M, Johnston M, Abraham C, Francis J, Hardeman W, Eccles MP, Cane J, Wood CE. The Behavior Change Technique Taxonomy (v1) of 93 Hierarchically Clustered Techniques: Building an International Consensus for the Reporting of Behavior Change Interventions. </w:t>
      </w:r>
      <w:r w:rsidRPr="00350762">
        <w:rPr>
          <w:i/>
        </w:rPr>
        <w:t>Annals of Behavioral Medicine.</w:t>
      </w:r>
      <w:r w:rsidRPr="00350762">
        <w:t xml:space="preserve"> 46:81-95, 2013</w:t>
      </w:r>
    </w:p>
    <w:p w14:paraId="2045291A" w14:textId="77777777" w:rsidR="00350762" w:rsidRPr="00350762" w:rsidRDefault="00350762" w:rsidP="00350762">
      <w:pPr>
        <w:pStyle w:val="EndNoteBibliography"/>
        <w:spacing w:after="0"/>
        <w:ind w:left="720" w:hanging="720"/>
      </w:pPr>
      <w:r w:rsidRPr="00350762">
        <w:rPr>
          <w:b/>
        </w:rPr>
        <w:t>61.</w:t>
      </w:r>
      <w:r w:rsidRPr="00350762">
        <w:tab/>
        <w:t xml:space="preserve">Minozzi S, Cinquini M, Gianola S, Gonzalez-Lorenzo M, Banzi R. The revised Cochrane risk of bias tool for randomized trials (RoB 2) showed low interrater reliability and challenges in its application. </w:t>
      </w:r>
      <w:r w:rsidRPr="00350762">
        <w:rPr>
          <w:i/>
        </w:rPr>
        <w:t>Journal of Clinical Epidemiology.</w:t>
      </w:r>
      <w:r w:rsidRPr="00350762">
        <w:t xml:space="preserve"> 126:37-44, 2020</w:t>
      </w:r>
    </w:p>
    <w:p w14:paraId="6713ED78" w14:textId="77777777" w:rsidR="00350762" w:rsidRPr="00350762" w:rsidRDefault="00350762" w:rsidP="00350762">
      <w:pPr>
        <w:pStyle w:val="EndNoteBibliography"/>
        <w:spacing w:after="0"/>
        <w:ind w:left="720" w:hanging="720"/>
      </w:pPr>
      <w:r w:rsidRPr="00350762">
        <w:rPr>
          <w:b/>
        </w:rPr>
        <w:t>62.</w:t>
      </w:r>
      <w:r w:rsidRPr="00350762">
        <w:tab/>
        <w:t xml:space="preserve">Moher D, Liberati A, Tetzlaff J, Altman DG, The PG. Preferred Reporting Items for Systematic Reviews and Meta-Analyses: The PRISMA Statement. </w:t>
      </w:r>
      <w:r w:rsidRPr="00350762">
        <w:rPr>
          <w:i/>
        </w:rPr>
        <w:t>PLOS Medicine.</w:t>
      </w:r>
      <w:r w:rsidRPr="00350762">
        <w:t xml:space="preserve"> 6:e1000097, 2009</w:t>
      </w:r>
    </w:p>
    <w:p w14:paraId="021EB46E" w14:textId="77777777" w:rsidR="00350762" w:rsidRPr="00350762" w:rsidRDefault="00350762" w:rsidP="00350762">
      <w:pPr>
        <w:pStyle w:val="EndNoteBibliography"/>
        <w:spacing w:after="0"/>
        <w:ind w:left="720" w:hanging="720"/>
      </w:pPr>
      <w:r w:rsidRPr="00350762">
        <w:rPr>
          <w:b/>
        </w:rPr>
        <w:t>63.</w:t>
      </w:r>
      <w:r w:rsidRPr="00350762">
        <w:tab/>
        <w:t xml:space="preserve">Nelligan RK, Hinman RS, Kasza J, Bennell KL. Effectiveness of internet-delivered education and home exercise supported by behaviour change SMS on pain and function for people with knee osteoarthritis: a randomised controlled trial protocol. </w:t>
      </w:r>
      <w:r w:rsidRPr="00350762">
        <w:rPr>
          <w:i/>
        </w:rPr>
        <w:t>BMC Musculoskeletal Disorders.</w:t>
      </w:r>
      <w:r w:rsidRPr="00350762">
        <w:t xml:space="preserve"> 20:342, 2019</w:t>
      </w:r>
    </w:p>
    <w:p w14:paraId="17C7671D" w14:textId="77777777" w:rsidR="00350762" w:rsidRPr="00350762" w:rsidRDefault="00350762" w:rsidP="00350762">
      <w:pPr>
        <w:pStyle w:val="EndNoteBibliography"/>
        <w:spacing w:after="0"/>
        <w:ind w:left="720" w:hanging="720"/>
      </w:pPr>
      <w:r w:rsidRPr="00350762">
        <w:rPr>
          <w:b/>
        </w:rPr>
        <w:t>64.</w:t>
      </w:r>
      <w:r w:rsidRPr="00350762">
        <w:tab/>
        <w:t xml:space="preserve">Nelligan RK, Hinman RS, Kasza J, Crofts SJC, Bennell KL. Effects of a Self-directed Web-Based Strengthening Exercise and Physical Activity Program Supported by Automated Text Messages for People With Knee Osteoarthritis: A Randomized Clinical Trial. </w:t>
      </w:r>
      <w:r w:rsidRPr="00350762">
        <w:rPr>
          <w:i/>
        </w:rPr>
        <w:t>JAMA Internal Medicine.</w:t>
      </w:r>
      <w:r w:rsidRPr="00350762">
        <w:t xml:space="preserve"> 181:776-785, 2021</w:t>
      </w:r>
    </w:p>
    <w:p w14:paraId="351A0ED2" w14:textId="77777777" w:rsidR="00350762" w:rsidRPr="00350762" w:rsidRDefault="00350762" w:rsidP="00350762">
      <w:pPr>
        <w:pStyle w:val="EndNoteBibliography"/>
        <w:spacing w:after="0"/>
        <w:ind w:left="720" w:hanging="720"/>
      </w:pPr>
      <w:r w:rsidRPr="00350762">
        <w:rPr>
          <w:b/>
        </w:rPr>
        <w:t>65.</w:t>
      </w:r>
      <w:r w:rsidRPr="00350762">
        <w:tab/>
        <w:t xml:space="preserve">Network SBR. Letter to the editor: standardized use of the terms "sedentary" and "sedentary behaviours". </w:t>
      </w:r>
      <w:r w:rsidRPr="00350762">
        <w:rPr>
          <w:i/>
        </w:rPr>
        <w:t>Appl Physiol Nutr Metab.</w:t>
      </w:r>
      <w:r w:rsidRPr="00350762">
        <w:t xml:space="preserve"> 37:540-542, 2012</w:t>
      </w:r>
    </w:p>
    <w:p w14:paraId="3880E27C" w14:textId="08A9C39C" w:rsidR="00350762" w:rsidRPr="00350762" w:rsidRDefault="00350762" w:rsidP="00350762">
      <w:pPr>
        <w:pStyle w:val="EndNoteBibliography"/>
        <w:spacing w:after="0"/>
        <w:ind w:left="720" w:hanging="720"/>
      </w:pPr>
      <w:r w:rsidRPr="00350762">
        <w:rPr>
          <w:b/>
        </w:rPr>
        <w:t>66.</w:t>
      </w:r>
      <w:r w:rsidRPr="00350762">
        <w:tab/>
        <w:t xml:space="preserve">NICE: Osteoarthritis: care and management (NICE Guideline 177). Available at: </w:t>
      </w:r>
      <w:hyperlink r:id="rId8" w:history="1">
        <w:r w:rsidRPr="00350762">
          <w:rPr>
            <w:rStyle w:val="Hyperlink"/>
          </w:rPr>
          <w:t>https://www.nice.org.uk/guidance/cg177</w:t>
        </w:r>
      </w:hyperlink>
      <w:r w:rsidRPr="00350762">
        <w:t xml:space="preserve"> Accessed 22 October 2020</w:t>
      </w:r>
    </w:p>
    <w:p w14:paraId="196D2E5D" w14:textId="524EE7C4" w:rsidR="00350762" w:rsidRPr="00350762" w:rsidRDefault="00350762" w:rsidP="00350762">
      <w:pPr>
        <w:pStyle w:val="EndNoteBibliography"/>
        <w:spacing w:after="0"/>
        <w:ind w:left="720" w:hanging="720"/>
      </w:pPr>
      <w:r w:rsidRPr="00350762">
        <w:rPr>
          <w:b/>
        </w:rPr>
        <w:t>67.</w:t>
      </w:r>
      <w:r w:rsidRPr="00350762">
        <w:tab/>
        <w:t xml:space="preserve">NICE: Low back pain and sciatica in over 16s: assessment and management (NICE guideline 59). Available at: </w:t>
      </w:r>
      <w:hyperlink r:id="rId9" w:history="1">
        <w:r w:rsidRPr="00350762">
          <w:rPr>
            <w:rStyle w:val="Hyperlink"/>
          </w:rPr>
          <w:t>https://www.nice.org.uk/guidance/ng59/</w:t>
        </w:r>
      </w:hyperlink>
      <w:r w:rsidRPr="00350762">
        <w:t xml:space="preserve"> Accessed 22 October 2020</w:t>
      </w:r>
    </w:p>
    <w:p w14:paraId="4C3D8A28" w14:textId="77777777" w:rsidR="00350762" w:rsidRPr="00350762" w:rsidRDefault="00350762" w:rsidP="00350762">
      <w:pPr>
        <w:pStyle w:val="EndNoteBibliography"/>
        <w:spacing w:after="0"/>
        <w:ind w:left="720" w:hanging="720"/>
      </w:pPr>
      <w:r w:rsidRPr="00350762">
        <w:rPr>
          <w:b/>
        </w:rPr>
        <w:t>68.</w:t>
      </w:r>
      <w:r w:rsidRPr="00350762">
        <w:tab/>
        <w:t xml:space="preserve">Nüesch E, Dieppe P, Reichenbach S, Williams S, Iff S, Jüni P. All cause and disease specific mortality in patients with knee or hip osteoarthritis: population based cohort study. </w:t>
      </w:r>
      <w:r w:rsidRPr="00350762">
        <w:rPr>
          <w:i/>
        </w:rPr>
        <w:t>BMJ.</w:t>
      </w:r>
      <w:r w:rsidRPr="00350762">
        <w:t xml:space="preserve"> 342:d1165, 2011</w:t>
      </w:r>
    </w:p>
    <w:p w14:paraId="25CBBA08" w14:textId="77777777" w:rsidR="00350762" w:rsidRPr="00350762" w:rsidRDefault="00350762" w:rsidP="00350762">
      <w:pPr>
        <w:pStyle w:val="EndNoteBibliography"/>
        <w:spacing w:after="0"/>
        <w:ind w:left="720" w:hanging="720"/>
      </w:pPr>
      <w:r w:rsidRPr="00350762">
        <w:rPr>
          <w:b/>
        </w:rPr>
        <w:t>69.</w:t>
      </w:r>
      <w:r w:rsidRPr="00350762">
        <w:tab/>
        <w:t xml:space="preserve">O'Connor SR, Tully MA, Ryan B, Bleakley CM, Baxter GD, Bradley JM, McDonough SM. Walking Exercise for Chronic Musculoskeletal Pain: Systematic Review and Meta-Analysis. </w:t>
      </w:r>
      <w:r w:rsidRPr="00350762">
        <w:rPr>
          <w:i/>
        </w:rPr>
        <w:t>Archives of Physical Medicine and Rehabilitation.</w:t>
      </w:r>
      <w:r w:rsidRPr="00350762">
        <w:t xml:space="preserve"> 96:724-734.e723, 2015</w:t>
      </w:r>
    </w:p>
    <w:p w14:paraId="1F9F2A6C" w14:textId="77777777" w:rsidR="00350762" w:rsidRPr="00350762" w:rsidRDefault="00350762" w:rsidP="00350762">
      <w:pPr>
        <w:pStyle w:val="EndNoteBibliography"/>
        <w:spacing w:after="0"/>
        <w:ind w:left="720" w:hanging="720"/>
      </w:pPr>
      <w:r w:rsidRPr="00350762">
        <w:rPr>
          <w:b/>
        </w:rPr>
        <w:t>70.</w:t>
      </w:r>
      <w:r w:rsidRPr="00350762">
        <w:tab/>
        <w:t xml:space="preserve">Oliveira CB, Franco MR, Maher CG, Christine Lin C-W, Morelhão PK, Araújo AC, Negrão Filho RF, Pinto RZ. Physical Activity Interventions for Increasing Objectively Measured Physical Activity Levels in Patients With Chronic Musculoskeletal Pain: A Systematic Review. </w:t>
      </w:r>
      <w:r w:rsidRPr="00350762">
        <w:rPr>
          <w:i/>
        </w:rPr>
        <w:t>Arthritis Care &amp; Research.</w:t>
      </w:r>
      <w:r w:rsidRPr="00350762">
        <w:t xml:space="preserve"> 68:1832-1842, 2016</w:t>
      </w:r>
    </w:p>
    <w:p w14:paraId="69BEF0B4" w14:textId="77777777" w:rsidR="00350762" w:rsidRPr="00350762" w:rsidRDefault="00350762" w:rsidP="00350762">
      <w:pPr>
        <w:pStyle w:val="EndNoteBibliography"/>
        <w:spacing w:after="0"/>
        <w:ind w:left="720" w:hanging="720"/>
      </w:pPr>
      <w:r w:rsidRPr="00350762">
        <w:rPr>
          <w:b/>
        </w:rPr>
        <w:t>71.</w:t>
      </w:r>
      <w:r w:rsidRPr="00350762">
        <w:tab/>
        <w:t>Organization WH: Global action plan on physical activity 2018–2030: more active people for a healthier world, World Health Organization, Geneva 2018.</w:t>
      </w:r>
    </w:p>
    <w:p w14:paraId="5D328943" w14:textId="77777777" w:rsidR="00350762" w:rsidRPr="00350762" w:rsidRDefault="00350762" w:rsidP="00350762">
      <w:pPr>
        <w:pStyle w:val="EndNoteBibliography"/>
        <w:spacing w:after="0"/>
        <w:ind w:left="720" w:hanging="720"/>
      </w:pPr>
      <w:r w:rsidRPr="00350762">
        <w:rPr>
          <w:b/>
        </w:rPr>
        <w:t>72.</w:t>
      </w:r>
      <w:r w:rsidRPr="00350762">
        <w:tab/>
        <w:t xml:space="preserve">Ouzzani M, Hammady H, Fedorowicz Z, Elmagarmid A. Rayyan—a web and mobile app for systematic reviews. </w:t>
      </w:r>
      <w:r w:rsidRPr="00350762">
        <w:rPr>
          <w:i/>
        </w:rPr>
        <w:t>Systematic Reviews.</w:t>
      </w:r>
      <w:r w:rsidRPr="00350762">
        <w:t xml:space="preserve"> 5:210, 2016</w:t>
      </w:r>
    </w:p>
    <w:p w14:paraId="0B59D806" w14:textId="77777777" w:rsidR="00350762" w:rsidRPr="00350762" w:rsidRDefault="00350762" w:rsidP="00350762">
      <w:pPr>
        <w:pStyle w:val="EndNoteBibliography"/>
        <w:spacing w:after="0"/>
        <w:ind w:left="720" w:hanging="720"/>
      </w:pPr>
      <w:r w:rsidRPr="00350762">
        <w:rPr>
          <w:b/>
        </w:rPr>
        <w:lastRenderedPageBreak/>
        <w:t>73.</w:t>
      </w:r>
      <w:r w:rsidRPr="00350762">
        <w:tab/>
        <w:t xml:space="preserve">Painter JE, Borba CPC, Hynes M, Mays D, Glanz K. The Use of Theory in Health Behavior Research from 2000 to 2005: A Systematic Review. </w:t>
      </w:r>
      <w:r w:rsidRPr="00350762">
        <w:rPr>
          <w:i/>
        </w:rPr>
        <w:t>Annals of Behavioral Medicine.</w:t>
      </w:r>
      <w:r w:rsidRPr="00350762">
        <w:t xml:space="preserve"> 35:358-362, 2008</w:t>
      </w:r>
    </w:p>
    <w:p w14:paraId="0F4DCEDA" w14:textId="77777777" w:rsidR="00350762" w:rsidRPr="00350762" w:rsidRDefault="00350762" w:rsidP="00350762">
      <w:pPr>
        <w:pStyle w:val="EndNoteBibliography"/>
        <w:spacing w:after="0"/>
        <w:ind w:left="720" w:hanging="720"/>
      </w:pPr>
      <w:r w:rsidRPr="00350762">
        <w:rPr>
          <w:b/>
        </w:rPr>
        <w:t>74.</w:t>
      </w:r>
      <w:r w:rsidRPr="00350762">
        <w:tab/>
        <w:t xml:space="preserve">Perrot S, Cohen M, Barke A, Korwisi B, Rief W, Treede RD. The IASP classification of chronic pain for ICD-11: chronic secondary musculoskeletal pain. </w:t>
      </w:r>
      <w:r w:rsidRPr="00350762">
        <w:rPr>
          <w:i/>
        </w:rPr>
        <w:t>Pain.</w:t>
      </w:r>
      <w:r w:rsidRPr="00350762">
        <w:t xml:space="preserve"> 160:77-82, 2019</w:t>
      </w:r>
    </w:p>
    <w:p w14:paraId="1932D02F" w14:textId="07E8B163" w:rsidR="00350762" w:rsidRPr="00350762" w:rsidRDefault="00350762" w:rsidP="00350762">
      <w:pPr>
        <w:pStyle w:val="EndNoteBibliography"/>
        <w:spacing w:after="0"/>
        <w:ind w:left="720" w:hanging="720"/>
      </w:pPr>
      <w:r w:rsidRPr="00350762">
        <w:rPr>
          <w:b/>
        </w:rPr>
        <w:t>75.</w:t>
      </w:r>
      <w:r w:rsidRPr="00350762">
        <w:tab/>
        <w:t xml:space="preserve">PHE: Health matters: physical activity – prevention and management of long-term conditions. . Available at: </w:t>
      </w:r>
      <w:hyperlink r:id="rId10" w:history="1">
        <w:r w:rsidRPr="00350762">
          <w:rPr>
            <w:rStyle w:val="Hyperlink"/>
          </w:rPr>
          <w:t>https://www.gov.uk/government/publications/health-matters-physical-activity/health-matters-physical-activity-prevention-and-management-of-long-term-conditions</w:t>
        </w:r>
      </w:hyperlink>
      <w:r w:rsidRPr="00350762">
        <w:t xml:space="preserve"> Accessed 22 October 2020</w:t>
      </w:r>
    </w:p>
    <w:p w14:paraId="5E0E62DD" w14:textId="77777777" w:rsidR="00350762" w:rsidRPr="00350762" w:rsidRDefault="00350762" w:rsidP="00350762">
      <w:pPr>
        <w:pStyle w:val="EndNoteBibliography"/>
        <w:spacing w:after="0"/>
        <w:ind w:left="720" w:hanging="720"/>
      </w:pPr>
      <w:r w:rsidRPr="00350762">
        <w:rPr>
          <w:b/>
        </w:rPr>
        <w:t>76.</w:t>
      </w:r>
      <w:r w:rsidRPr="00350762">
        <w:tab/>
        <w:t xml:space="preserve">Pisters MF, Veenhof C, de Bakker DH, Schellevis FG, Dekker J. Behavioural graded activity results in better exercise adherence and more physical activity than usual care in people with osteoarthritis: a cluster-randomised trial. </w:t>
      </w:r>
      <w:r w:rsidRPr="00350762">
        <w:rPr>
          <w:i/>
        </w:rPr>
        <w:t>Journal of Physiotherapy.</w:t>
      </w:r>
      <w:r w:rsidRPr="00350762">
        <w:t xml:space="preserve"> 56:41-47, 2010</w:t>
      </w:r>
    </w:p>
    <w:p w14:paraId="2BF41C5C" w14:textId="77777777" w:rsidR="00350762" w:rsidRPr="00350762" w:rsidRDefault="00350762" w:rsidP="00350762">
      <w:pPr>
        <w:pStyle w:val="EndNoteBibliography"/>
        <w:spacing w:after="0"/>
        <w:ind w:left="720" w:hanging="720"/>
      </w:pPr>
      <w:r w:rsidRPr="00350762">
        <w:rPr>
          <w:b/>
        </w:rPr>
        <w:t>77.</w:t>
      </w:r>
      <w:r w:rsidRPr="00350762">
        <w:tab/>
        <w:t xml:space="preserve">Qaseem A, Wilt TJ, McLean RM, Forciea MA. Noninvasive Treatments for Acute, Subacute, and Chronic Low Back Pain: A Clinical Practice Guideline From the American College of Physicians. </w:t>
      </w:r>
      <w:r w:rsidRPr="00350762">
        <w:rPr>
          <w:i/>
        </w:rPr>
        <w:t>Annals of Internal Medicine.</w:t>
      </w:r>
      <w:r w:rsidRPr="00350762">
        <w:t xml:space="preserve"> 166:514-530, 2017</w:t>
      </w:r>
    </w:p>
    <w:p w14:paraId="15E7A83B" w14:textId="77777777" w:rsidR="00350762" w:rsidRPr="00350762" w:rsidRDefault="00350762" w:rsidP="00350762">
      <w:pPr>
        <w:pStyle w:val="EndNoteBibliography"/>
        <w:spacing w:after="0"/>
        <w:ind w:left="720" w:hanging="720"/>
      </w:pPr>
      <w:r w:rsidRPr="00350762">
        <w:rPr>
          <w:b/>
        </w:rPr>
        <w:t>78.</w:t>
      </w:r>
      <w:r w:rsidRPr="00350762">
        <w:tab/>
        <w:t>RACGP: Guideline for the management of knee and hip osteoarthritis 2nd edition, RACGP East Melbourne, Victoria 2018.</w:t>
      </w:r>
    </w:p>
    <w:p w14:paraId="0D162198" w14:textId="77777777" w:rsidR="00350762" w:rsidRPr="00350762" w:rsidRDefault="00350762" w:rsidP="00350762">
      <w:pPr>
        <w:pStyle w:val="EndNoteBibliography"/>
        <w:spacing w:after="0"/>
        <w:ind w:left="720" w:hanging="720"/>
      </w:pPr>
      <w:r w:rsidRPr="00350762">
        <w:rPr>
          <w:b/>
        </w:rPr>
        <w:t>79.</w:t>
      </w:r>
      <w:r w:rsidRPr="00350762">
        <w:tab/>
        <w:t xml:space="preserve">Ravaud P, Flipo R-M, Boutron I, Roy C, Mahmoudi A, Giraudeau B, Pham T. ARTIST (osteoarthritis intervention standardized) study of standardised consultation versus usual care for patients with osteoarthritis of the knee in primary care in France: pragmatic randomised controlled trial. </w:t>
      </w:r>
      <w:r w:rsidRPr="00350762">
        <w:rPr>
          <w:i/>
        </w:rPr>
        <w:t>BMJ.</w:t>
      </w:r>
      <w:r w:rsidRPr="00350762">
        <w:t xml:space="preserve"> 338:b421, 2009</w:t>
      </w:r>
    </w:p>
    <w:p w14:paraId="53ED25F0" w14:textId="77777777" w:rsidR="00350762" w:rsidRPr="00350762" w:rsidRDefault="00350762" w:rsidP="00350762">
      <w:pPr>
        <w:pStyle w:val="EndNoteBibliography"/>
        <w:spacing w:after="0"/>
        <w:ind w:left="720" w:hanging="720"/>
      </w:pPr>
      <w:r w:rsidRPr="00350762">
        <w:rPr>
          <w:b/>
        </w:rPr>
        <w:t>80.</w:t>
      </w:r>
      <w:r w:rsidRPr="00350762">
        <w:tab/>
        <w:t xml:space="preserve">Rhodes RE, McEwan D, Rebar AL. Theories of physical activity behaviour change: A history and synthesis of approaches. </w:t>
      </w:r>
      <w:r w:rsidRPr="00350762">
        <w:rPr>
          <w:i/>
        </w:rPr>
        <w:t>Psychology of Sport and Exercise.</w:t>
      </w:r>
      <w:r w:rsidRPr="00350762">
        <w:t xml:space="preserve"> 42:100-109, 2019</w:t>
      </w:r>
    </w:p>
    <w:p w14:paraId="4F4758BB" w14:textId="77777777" w:rsidR="00350762" w:rsidRPr="00350762" w:rsidRDefault="00350762" w:rsidP="00350762">
      <w:pPr>
        <w:pStyle w:val="EndNoteBibliography"/>
        <w:spacing w:after="0"/>
        <w:ind w:left="720" w:hanging="720"/>
      </w:pPr>
      <w:r w:rsidRPr="00350762">
        <w:rPr>
          <w:b/>
        </w:rPr>
        <w:t>81.</w:t>
      </w:r>
      <w:r w:rsidRPr="00350762">
        <w:tab/>
        <w:t xml:space="preserve">Rosenthal R. The file drawer problem and tolerance for null results. </w:t>
      </w:r>
      <w:r w:rsidRPr="00350762">
        <w:rPr>
          <w:i/>
        </w:rPr>
        <w:t>Psychological Bulletin.</w:t>
      </w:r>
      <w:r w:rsidRPr="00350762">
        <w:t xml:space="preserve"> 86:638-641, 1979</w:t>
      </w:r>
    </w:p>
    <w:p w14:paraId="28DCA9F0" w14:textId="77777777" w:rsidR="00350762" w:rsidRPr="00350762" w:rsidRDefault="00350762" w:rsidP="00350762">
      <w:pPr>
        <w:pStyle w:val="EndNoteBibliography"/>
        <w:spacing w:after="0"/>
        <w:ind w:left="720" w:hanging="720"/>
      </w:pPr>
      <w:r w:rsidRPr="00350762">
        <w:rPr>
          <w:b/>
        </w:rPr>
        <w:t>82.</w:t>
      </w:r>
      <w:r w:rsidRPr="00350762">
        <w:tab/>
        <w:t xml:space="preserve">Ryan CG, Margaret Grant P, Dall PM, Gray H, Newton M, Granat MH. Individuals with chronic low back pain have a lower level, and an altered pattern, of physical activity compared with matched controls: an observational study. </w:t>
      </w:r>
      <w:r w:rsidRPr="00350762">
        <w:rPr>
          <w:i/>
        </w:rPr>
        <w:t>Australian Journal of Physiotherapy.</w:t>
      </w:r>
      <w:r w:rsidRPr="00350762">
        <w:t xml:space="preserve"> 55:53-58, 2009</w:t>
      </w:r>
    </w:p>
    <w:p w14:paraId="58100D49" w14:textId="77777777" w:rsidR="00350762" w:rsidRPr="00350762" w:rsidRDefault="00350762" w:rsidP="00350762">
      <w:pPr>
        <w:pStyle w:val="EndNoteBibliography"/>
        <w:spacing w:after="0"/>
        <w:ind w:left="720" w:hanging="720"/>
      </w:pPr>
      <w:r w:rsidRPr="00350762">
        <w:rPr>
          <w:b/>
        </w:rPr>
        <w:t>83.</w:t>
      </w:r>
      <w:r w:rsidRPr="00350762">
        <w:tab/>
        <w:t xml:space="preserve">Schaller A, Froboese I. Movement coaching: study protocol of a randomized controlled trial evaluating effects on physical activity and participation in low back pain patients. </w:t>
      </w:r>
      <w:r w:rsidRPr="00350762">
        <w:rPr>
          <w:i/>
        </w:rPr>
        <w:t>BMC Musculoskeletal Disorders.</w:t>
      </w:r>
      <w:r w:rsidRPr="00350762">
        <w:t xml:space="preserve"> 15:391, 2014</w:t>
      </w:r>
    </w:p>
    <w:p w14:paraId="7D22A0D4" w14:textId="77777777" w:rsidR="00350762" w:rsidRPr="00350762" w:rsidRDefault="00350762" w:rsidP="00350762">
      <w:pPr>
        <w:pStyle w:val="EndNoteBibliography"/>
        <w:spacing w:after="0"/>
        <w:ind w:left="720" w:hanging="720"/>
      </w:pPr>
      <w:r w:rsidRPr="00350762">
        <w:rPr>
          <w:b/>
        </w:rPr>
        <w:t>84.</w:t>
      </w:r>
      <w:r w:rsidRPr="00350762">
        <w:tab/>
        <w:t xml:space="preserve">Schaller A, Petrowski K, Pfoertner T-K, Froboese I. Effectiveness of a theory-based multicomponent intervention (Movement Coaching) on the promotion of total and domain-specific physical activity: a randomised controlled trial in low back pain patients. </w:t>
      </w:r>
      <w:r w:rsidRPr="00350762">
        <w:rPr>
          <w:i/>
        </w:rPr>
        <w:t>BMC Musculoskeletal Disorders.</w:t>
      </w:r>
      <w:r w:rsidRPr="00350762">
        <w:t xml:space="preserve"> 18:431, 2017</w:t>
      </w:r>
    </w:p>
    <w:p w14:paraId="5EB22F02" w14:textId="77777777" w:rsidR="00350762" w:rsidRPr="00350762" w:rsidRDefault="00350762" w:rsidP="00350762">
      <w:pPr>
        <w:pStyle w:val="EndNoteBibliography"/>
        <w:spacing w:after="0"/>
        <w:ind w:left="720" w:hanging="720"/>
      </w:pPr>
      <w:r w:rsidRPr="00350762">
        <w:rPr>
          <w:b/>
        </w:rPr>
        <w:t>85.</w:t>
      </w:r>
      <w:r w:rsidRPr="00350762">
        <w:tab/>
        <w:t xml:space="preserve">Schmaling KB, Nounou ZA. Incident Chronic Spinal Pain and Depressive Disorders: Data From the National Comorbidity Survey. </w:t>
      </w:r>
      <w:r w:rsidRPr="00350762">
        <w:rPr>
          <w:i/>
        </w:rPr>
        <w:t>The Journal of Pain.</w:t>
      </w:r>
      <w:r w:rsidRPr="00350762">
        <w:t xml:space="preserve"> 20:481-488, 2019</w:t>
      </w:r>
    </w:p>
    <w:p w14:paraId="384706D4" w14:textId="77777777" w:rsidR="00350762" w:rsidRPr="00350762" w:rsidRDefault="00350762" w:rsidP="00350762">
      <w:pPr>
        <w:pStyle w:val="EndNoteBibliography"/>
        <w:spacing w:after="0"/>
        <w:ind w:left="720" w:hanging="720"/>
      </w:pPr>
      <w:r w:rsidRPr="00350762">
        <w:rPr>
          <w:b/>
        </w:rPr>
        <w:t>86.</w:t>
      </w:r>
      <w:r w:rsidRPr="00350762">
        <w:tab/>
        <w:t xml:space="preserve">Schuch FB, Vancampfort D, Richards J, Rosenbaum S, Ward PB, Stubbs B. Exercise as a treatment for depression: A meta-analysis adjusting for publication bias. </w:t>
      </w:r>
      <w:r w:rsidRPr="00350762">
        <w:rPr>
          <w:i/>
        </w:rPr>
        <w:t>Journal of Psychiatric Research.</w:t>
      </w:r>
      <w:r w:rsidRPr="00350762">
        <w:t xml:space="preserve"> 77:42-51, 2016</w:t>
      </w:r>
    </w:p>
    <w:p w14:paraId="34D4C13E" w14:textId="77777777" w:rsidR="00350762" w:rsidRPr="00350762" w:rsidRDefault="00350762" w:rsidP="00350762">
      <w:pPr>
        <w:pStyle w:val="EndNoteBibliography"/>
        <w:spacing w:after="0"/>
        <w:ind w:left="720" w:hanging="720"/>
      </w:pPr>
      <w:r w:rsidRPr="00350762">
        <w:rPr>
          <w:b/>
        </w:rPr>
        <w:t>87.</w:t>
      </w:r>
      <w:r w:rsidRPr="00350762">
        <w:tab/>
        <w:t xml:space="preserve">Semrau J, Hentschke C, Peters S, Pfeifer K. Effects of behavioural exercise therapy on the effectiveness of multidisciplinary rehabilitation for chronic non-specific low back pain: a randomised controlled trial. </w:t>
      </w:r>
      <w:r w:rsidRPr="00350762">
        <w:rPr>
          <w:i/>
        </w:rPr>
        <w:t>BMC Musculoskeletal Disorders.</w:t>
      </w:r>
      <w:r w:rsidRPr="00350762">
        <w:t xml:space="preserve"> 22:500, 2021</w:t>
      </w:r>
    </w:p>
    <w:p w14:paraId="441E0B76" w14:textId="77777777" w:rsidR="00350762" w:rsidRPr="00350762" w:rsidRDefault="00350762" w:rsidP="00350762">
      <w:pPr>
        <w:pStyle w:val="EndNoteBibliography"/>
        <w:spacing w:after="0"/>
        <w:ind w:left="720" w:hanging="720"/>
      </w:pPr>
      <w:r w:rsidRPr="00350762">
        <w:rPr>
          <w:b/>
        </w:rPr>
        <w:t>88.</w:t>
      </w:r>
      <w:r w:rsidRPr="00350762">
        <w:tab/>
        <w:t xml:space="preserve">Shaw KA, Gennat HC, O'Rourke P, Del Mar C. Exercise for overweight or obesity. </w:t>
      </w:r>
      <w:r w:rsidRPr="00350762">
        <w:rPr>
          <w:i/>
        </w:rPr>
        <w:t>Cochrane Database of Systematic Reviews.</w:t>
      </w:r>
      <w:r w:rsidRPr="00350762">
        <w:t xml:space="preserve"> 2006</w:t>
      </w:r>
    </w:p>
    <w:p w14:paraId="6A375236" w14:textId="77777777" w:rsidR="00350762" w:rsidRPr="00350762" w:rsidRDefault="00350762" w:rsidP="00350762">
      <w:pPr>
        <w:pStyle w:val="EndNoteBibliography"/>
        <w:spacing w:after="0"/>
        <w:ind w:left="720" w:hanging="720"/>
      </w:pPr>
      <w:r w:rsidRPr="00350762">
        <w:rPr>
          <w:b/>
        </w:rPr>
        <w:t>89.</w:t>
      </w:r>
      <w:r w:rsidRPr="00350762">
        <w:tab/>
        <w:t xml:space="preserve">Sitthipornvorakul E, Klinsophon T, Sihawong R, Janwantanakul P. The effects of walking intervention in patients with chronic low back pain: A meta-analysis of randomized controlled trials. </w:t>
      </w:r>
      <w:r w:rsidRPr="00350762">
        <w:rPr>
          <w:i/>
        </w:rPr>
        <w:t>Musculoskeletal Science and Practice.</w:t>
      </w:r>
      <w:r w:rsidRPr="00350762">
        <w:t xml:space="preserve"> 34:38-46, 2018</w:t>
      </w:r>
    </w:p>
    <w:p w14:paraId="47D02BCB" w14:textId="77777777" w:rsidR="00350762" w:rsidRPr="00350762" w:rsidRDefault="00350762" w:rsidP="00350762">
      <w:pPr>
        <w:pStyle w:val="EndNoteBibliography"/>
        <w:spacing w:after="0"/>
        <w:ind w:left="720" w:hanging="720"/>
      </w:pPr>
      <w:r w:rsidRPr="00350762">
        <w:rPr>
          <w:b/>
        </w:rPr>
        <w:lastRenderedPageBreak/>
        <w:t>90.</w:t>
      </w:r>
      <w:r w:rsidRPr="00350762">
        <w:tab/>
        <w:t xml:space="preserve">Stamatakis E, Ekelund U, Ding D, Hamer M, Bauman AE, Lee I-M. Is the time right for quantitative public health guidelines on sitting? A narrative review of sedentary behaviour research paradigms and findings. </w:t>
      </w:r>
      <w:r w:rsidRPr="00350762">
        <w:rPr>
          <w:i/>
        </w:rPr>
        <w:t>British Journal of Sports Medicine.</w:t>
      </w:r>
      <w:r w:rsidRPr="00350762">
        <w:t xml:space="preserve"> 53:377-382, 2019</w:t>
      </w:r>
    </w:p>
    <w:p w14:paraId="5B9ED262" w14:textId="77777777" w:rsidR="00350762" w:rsidRPr="00350762" w:rsidRDefault="00350762" w:rsidP="00350762">
      <w:pPr>
        <w:pStyle w:val="EndNoteBibliography"/>
        <w:spacing w:after="0"/>
        <w:ind w:left="720" w:hanging="720"/>
      </w:pPr>
      <w:r w:rsidRPr="00350762">
        <w:rPr>
          <w:b/>
        </w:rPr>
        <w:t>91.</w:t>
      </w:r>
      <w:r w:rsidRPr="00350762">
        <w:tab/>
        <w:t xml:space="preserve">Sterne JAC, Savović J, Page MJ, Elbers RG, Blencowe NS, Boutron I, Cates CJ, Cheng H-Y, Corbett MS, Eldridge SM, Emberson JR, Hernán MA, Hopewell S, Hróbjartsson A, Junqueira DR, Jüni P, Kirkham JJ, Lasserson T, Li T, McAleenan A, Reeves BC, Shepperd S, Shrier I, Stewart LA, Tilling K, White IR, Whiting PF, Higgins JPT. RoB 2: a revised tool for assessing risk of bias in randomised trials. </w:t>
      </w:r>
      <w:r w:rsidRPr="00350762">
        <w:rPr>
          <w:i/>
        </w:rPr>
        <w:t>BMJ.</w:t>
      </w:r>
      <w:r w:rsidRPr="00350762">
        <w:t xml:space="preserve"> 366:l4898, 2019</w:t>
      </w:r>
    </w:p>
    <w:p w14:paraId="42FE5F7F" w14:textId="77777777" w:rsidR="00350762" w:rsidRPr="00350762" w:rsidRDefault="00350762" w:rsidP="00350762">
      <w:pPr>
        <w:pStyle w:val="EndNoteBibliography"/>
        <w:spacing w:after="0"/>
        <w:ind w:left="720" w:hanging="720"/>
      </w:pPr>
      <w:r w:rsidRPr="00350762">
        <w:rPr>
          <w:b/>
        </w:rPr>
        <w:t>92.</w:t>
      </w:r>
      <w:r w:rsidRPr="00350762">
        <w:tab/>
        <w:t xml:space="preserve">Swain S, Sarmanova A, Coupland C, Doherty M, Zhang W. Comorbidities in Osteoarthritis: A Systematic Review and Meta-Analysis of Observational Studies. </w:t>
      </w:r>
      <w:r w:rsidRPr="00350762">
        <w:rPr>
          <w:i/>
        </w:rPr>
        <w:t>Arthritis Care &amp; Research.</w:t>
      </w:r>
      <w:r w:rsidRPr="00350762">
        <w:t xml:space="preserve"> 72:991-1000, 2020</w:t>
      </w:r>
    </w:p>
    <w:p w14:paraId="777BC2D3" w14:textId="77777777" w:rsidR="00350762" w:rsidRPr="00350762" w:rsidRDefault="00350762" w:rsidP="00350762">
      <w:pPr>
        <w:pStyle w:val="EndNoteBibliography"/>
        <w:spacing w:after="0"/>
        <w:ind w:left="720" w:hanging="720"/>
      </w:pPr>
      <w:r w:rsidRPr="00350762">
        <w:rPr>
          <w:b/>
        </w:rPr>
        <w:t>93.</w:t>
      </w:r>
      <w:r w:rsidRPr="00350762">
        <w:tab/>
        <w:t>Team TE. EndNote. Philadelphia, PA: Clarivate 2013</w:t>
      </w:r>
    </w:p>
    <w:p w14:paraId="2D343A09" w14:textId="77777777" w:rsidR="00350762" w:rsidRPr="00350762" w:rsidRDefault="00350762" w:rsidP="00350762">
      <w:pPr>
        <w:pStyle w:val="EndNoteBibliography"/>
        <w:spacing w:after="0"/>
        <w:ind w:left="720" w:hanging="720"/>
      </w:pPr>
      <w:r w:rsidRPr="00350762">
        <w:rPr>
          <w:b/>
        </w:rPr>
        <w:t>94.</w:t>
      </w:r>
      <w:r w:rsidRPr="00350762">
        <w:tab/>
        <w:t xml:space="preserve">Treede RD, Rief W, Barke A, Aziz Q, Bennett MI, Benoliel R, Cohen M, Evers S, Finnerup NB, First MB, Giamberardino MA, Kaasa S, Korwisi B, Kosek E, Lavandʼhomme P, Nicholas M, Perrot S, Scholz J, Schug S, Smith BH, Svensson P, Vlaeyen JWS, Wang SJ. Chronic pain as a symptom or a disease: the IASP Classification of Chronic Pain for the International Classification of Diseases (ICD-11). </w:t>
      </w:r>
      <w:r w:rsidRPr="00350762">
        <w:rPr>
          <w:i/>
        </w:rPr>
        <w:t>Pain.</w:t>
      </w:r>
      <w:r w:rsidRPr="00350762">
        <w:t xml:space="preserve"> 160:19-27, 2019</w:t>
      </w:r>
    </w:p>
    <w:p w14:paraId="18CB3775" w14:textId="77777777" w:rsidR="00350762" w:rsidRPr="00350762" w:rsidRDefault="00350762" w:rsidP="00350762">
      <w:pPr>
        <w:pStyle w:val="EndNoteBibliography"/>
        <w:spacing w:after="0"/>
        <w:ind w:left="720" w:hanging="720"/>
      </w:pPr>
      <w:r w:rsidRPr="00350762">
        <w:rPr>
          <w:b/>
        </w:rPr>
        <w:t>95.</w:t>
      </w:r>
      <w:r w:rsidRPr="00350762">
        <w:tab/>
        <w:t xml:space="preserve">Tremblay MS, Aubert S, Barnes JD, Saunders TJ, Carson V, Latimer-Cheung AE, Chastin SFM, Altenburg TM, Chinapaw MJM, Altenburg TM, Aminian S, Arundell L, Atkin AJ, Aubert S, Barnes J, Barone Gibbs B, Bassett-Gunter R, Belanger K, Biddle S, Biswas A, Carson V, Chaput J-P, Chastin S, Chau J, ChinApaw M, Colley R, Coppinger T, Craven C, Cristi-Montero C, de Assis Teles Santos D, del Pozo Cruz B, del Pozo-Cruz J, Dempsey P, do Carmo Santos Gonçalves RF, Ekelund U, Ellingson L, Ezeugwu V, Fitzsimons C, Florez-Pregonero A, Friel CP, Fröberg A, Giangregorio L, Godin L, Gunnell K, Halloway S, Hinkley T, Hnatiuk J, Husu P, Kadir M, Karagounis LG, Koster A, Lakerveld J, Lamb M, Larouche R, Latimer-Cheung A, LeBlanc AG, Lee E-Y, Lee P, Lopes L, Manns T, Manyanga T, Martin Ginis K, McVeigh J, Meneguci J, Moreira C, Murtagh E, Patterson F, Rodrigues Pereira da Silva D, Pesola AJ, Peterson N, Pettitt C, Pilutti L, Pinto Pereira S, Poitras V, Prince S, Rathod A, Rivière F, Rosenkranz S, Routhier F, Santos R, Saunders T, Smith B, Theou O, Tomasone J, Tremblay M, Tucker P, Umstattd Meyer R, van der Ploeg H, Villalobos T, Viren T, Wallmann-Sperlich B, Wijndaele K, Wondergem R, on behalf of STCPP. Sedentary Behavior Research Network (SBRN) – Terminology Consensus Project process and outcome. </w:t>
      </w:r>
      <w:r w:rsidRPr="00350762">
        <w:rPr>
          <w:i/>
        </w:rPr>
        <w:t>International Journal of Behavioral Nutrition and Physical Activity.</w:t>
      </w:r>
      <w:r w:rsidRPr="00350762">
        <w:t xml:space="preserve"> 14:75, 2017</w:t>
      </w:r>
    </w:p>
    <w:p w14:paraId="26353C7B" w14:textId="77777777" w:rsidR="00350762" w:rsidRPr="00350762" w:rsidRDefault="00350762" w:rsidP="00350762">
      <w:pPr>
        <w:pStyle w:val="EndNoteBibliography"/>
        <w:spacing w:after="0"/>
        <w:ind w:left="720" w:hanging="720"/>
      </w:pPr>
      <w:r w:rsidRPr="00350762">
        <w:rPr>
          <w:b/>
        </w:rPr>
        <w:t>96.</w:t>
      </w:r>
      <w:r w:rsidRPr="00350762">
        <w:tab/>
        <w:t xml:space="preserve">Trost SG, O'Neil M. Clinical use of objective measures of physical activity. </w:t>
      </w:r>
      <w:r w:rsidRPr="00350762">
        <w:rPr>
          <w:i/>
        </w:rPr>
        <w:t>British Journal of Sports Medicine.</w:t>
      </w:r>
      <w:r w:rsidRPr="00350762">
        <w:t xml:space="preserve"> 48:178-181, 2014</w:t>
      </w:r>
    </w:p>
    <w:p w14:paraId="6091DB20" w14:textId="77777777" w:rsidR="00350762" w:rsidRPr="00350762" w:rsidRDefault="00350762" w:rsidP="00350762">
      <w:pPr>
        <w:pStyle w:val="EndNoteBibliography"/>
        <w:spacing w:after="0"/>
        <w:ind w:left="720" w:hanging="720"/>
      </w:pPr>
      <w:r w:rsidRPr="00350762">
        <w:rPr>
          <w:b/>
        </w:rPr>
        <w:t>97.</w:t>
      </w:r>
      <w:r w:rsidRPr="00350762">
        <w:tab/>
        <w:t xml:space="preserve">Vos T, Allen C, Arora M, Barber RM, Bhutta ZA, Brown A, Carter A, Casey DC, Charlson FJ, Chen AZ, Coggeshall M, Cornaby L, Dandona L, Dicker DJ, Dilegge T, Erskine HE, Ferrari AJ, Fitzmaurice C, Fleming T, Forouzanfar MH, Fullman N, Gething PW, Goldberg EM, Graetz N, Haagsma JA, Hay SI, Johnson CO, Kassebaum NJ, Kawashima T, Kemmer L, Khalil IA, Kinfu Y, Kyu HH, Leung J, Liang X, Lim SS, Lopez AD, Lozano R, Marczak L, Mensah GA, Mokdad AH, Naghavi M, Nguyen G, Nsoesie E, Olsen H, Pigott DM, Pinho C, Rankin Z, Reinig N, Salomon JA, Sandar L, Smith A, Stanaway J, Steiner C, Teeple S, Thomas BA, Troeger C, Wagner JA, Wang H, Wanga V, Whiteford HA, Zoeckler L, Abajobir AA, Abate KH, Abbafati C, Abbas KM, Abd-Allah F, Abraham B, Abubakar I, Abu-Raddad LJ, Abu-Rmeileh NME, Ackerman IN, Adebiyi AO, Ademi Z, Adou AK, Afanvi KA, Agardh EE, Agarwal A, Kiadaliri AA, Ahmadieh H, Ajala ON, Akinyemi RO, Akseer N, Al-Aly Z, Alam K, Alam NKM, Aldhahri SF, Alegretti MA, Alemu ZA, Alexander LT, Alhabib S, Ali R, Alkerwi Aa, Alla F, Allebeck P, Al-Raddadi R, Alsharif U, Altirkawi KA, Alvis-Guzman N, Amare AT, Amberbir A, Amini H, Ammar W, Amrock SM, Andersen HH, Anderson GM, Anderson BO, Antonio CAT, Aregay AF, Ärnlöv J, Artaman A, Asayesh H, Assadi R, Atique S, Avokpaho EFGA, Awasthi A, Quintanilla BPA, Azzopardi P, Bacha U, Badawi A, Balakrishnan K, Banerjee A, Barac A, Barker-Collo SL, Bärnighausen T, </w:t>
      </w:r>
      <w:r w:rsidRPr="00350762">
        <w:lastRenderedPageBreak/>
        <w:t xml:space="preserve">Barregard L, Barrero LH, Basu A, Bazargan-Hejazi S, Beghi E, Bell B, Bell ML, Bennett DA, Bensenor IM, Benzian H, Berhane A, Bernabé E, Betsu BD, Beyene AS, Bhala N, Bhatt S, Biadgilign S, Bienhoff K, Bikbov B, Biryukov S, Bisanzio D, Bjertness E, Blore J, Borschmann R, Boufous S, Brainin M, Brazinova A, Breitborde NJK, Brown J, Buchbinder R, Buckle GC, Butt ZA, Calabria B, Campos-Nonato IR, Campuzano JC, Carabin H, Cárdenas R, Carpenter DO, Carrero JJ, Castañeda-Orjuela CA, Rivas JC, Catalá-López F, Chang J-C, Chiang PP-C, Chibueze CE, Chisumpa VH, Choi J-YJ, Chowdhury R, Christensen H, Christopher DJ, Ciobanu LG, Cirillo M, Coates MM, Colquhoun SM, Cooper C, Cortinovis M, Crump JA, Damtew SA, Dandona R, Daoud F, Dargan PI, das Neves J, Davey G, Davis AC, Leo DD, Degenhardt L, Gobbo LCD, Dellavalle RP, Deribe K, Deribew A, Derrett S, Jarlais DCD, Dharmaratne SD, Dhillon PK, Diaz-Torné C, Ding EL, Driscoll TR, Duan L, Dubey M, Duncan BB, Ebrahimi H, Ellenbogen RG, Elyazar I, Endres M, Endries AY, Ermakov SP, Eshrati B, Estep K, Farid TA, Farinha CSeS, Faro A, Farvid MS, Farzadfar F, Feigin VL, Felson DT, Fereshtehnejad S-M, Fernandes JG, Fernandes JC, Fischer F, Fitchett JRA, Foreman K, Fowkes FGR, Fox J, Franklin RC, Friedman J, Frostad J, Fürst T, Futran ND, Gabbe B, Ganguly P, Gankpé FG, Gebre T, Gebrehiwot TT, Gebremedhin AT, Geleijnse JM, Gessner BD, Gibney KB, Ginawi IAM, Giref AZ, Giroud M, Gishu MD, Giussani G, Glaser E, Godwin WW, Gomez-Dantes H, Gona P, Goodridge A, Gopalani SV, Gotay CC, Goto A, Gouda HN, Grainger R, Greaves F, Guillemin F, Guo Y, Gupta R, Gupta R, Gupta V, Gutiérrez RA, Haile D, Hailu AD, Hailu GB, Halasa YA, Hamadeh RR, Hamidi S, Hammami M, Hancock J, Handal AJ, Hankey GJ, Hao Y, Harb HL, Harikrishnan S, Haro JM, Havmoeller R, Hay RJ, Heredia-Pi IB, Heydarpour P, Hoek HW, Horino M, Horita N, Hosgood HD, Hoy DG, Htet AS, Huang H, Huang JJ, Huynh C, Iannarone M, Iburg KM, Innos K, Inoue M, Iyer VJ, Jacobsen KH, Jahanmehr N, Jakovljevic MB, Javanbakht M, Jayaraman SP, Jayatilleke AU, Jee SH, Jeemon P, Jensen PN, Jiang Y, Jibat T, Jimenez-Corona A, Jin Y, Jonas JB, Kabir Z, Kalkonde Y, Kamal R, Kan H, Karch A, Karema CK, Karimkhani C, Kasaeian A, Kaul A, Kawakami N, Keiyoro PN, Kemp AH, Keren A, Kesavachandran CN, Khader YS, Khan AR, Khan EA, Khang Y-H, Khera S, Khoja TAM, Khubchandani J, Kieling C, Kim P, Kim C-i, Kim D, Kim YJ, Kissoon N, Knibbs LD, Knudsen AK, Kokubo Y, Kolte D, Kopec JA, Kosen S, Kotsakis GA, Koul PA, Koyanagi A, Kravchenko M, Defo BK, Bicer BK, Kudom AA, Kuipers EJ, Kumar GA, Kutz M, Kwan GF, Lal A, Lalloo R, Lallukka T, Lam H, Lam JO, Langan SM, Larsson A, Lavados PM, Leasher JL, Leigh J, Leung R, Levi M, Li Y, Li Y, Liang J, Liu S, Liu Y, Lloyd BK, Lo WD, Logroscino G, Looker KJ, Lotufo PA, Lunevicius R, Lyons RA, Mackay MT, Magdy M, Razek AE, Mahdavi M, Majdan M, Majeed A, Malekzadeh R, Marcenes W, Margolis DJ, Martinez-Raga J, Masiye F, Massano J, McGarvey ST, McGrath JJ, McKee M, McMahon BJ, Meaney PA, Mehari A, Mejia-Rodriguez F, Mekonnen AB, Melaku YA, Memiah P, Memish ZA, Mendoza W, Meretoja A, Meretoja TJ, Mhimbira FA, Millear A, Miller TR, Mills EJ, Mirarefin M, Mitchell PB, Mock CN, Mohammadi A, Mohammed S, Monasta L, Hernandez JCM, Montico M, Mooney MD, Moradi-Lakeh M, Morawska L, Mueller UO, Mullany E, Mumford JE, Murdoch ME, Nachega JB, Nagel G, Naheed A, Naldi L, Nangia V, Newton JN, Ng M, Ngalesoni FN, Nguyen QL, Nisar MI, Pete PMN, Nolla JM, Norheim OF, Norman RE, Norrving B, Nunes BP, Ogbo FA, Oh I-H, Ohkubo T, Olivares PR, Olusanya BO, Olusanya JO, Ortiz A, Osman M, Ota E, Pa M, Park E-K, Parsaeian M, de Azeredo Passos VM, Caicedo AJP, Patten SB, Patton GC, Pereira DM, Perez-Padilla R, Perico N, Pesudovs K, Petzold M, Phillips MR, Piel FB, Pillay JD, Pishgar F, Plass D, Platts-Mills JA, Polinder S, Pond CD, Popova S, Poulton RG, Pourmalek F, Prabhakaran D, Prasad NM, Qorbani M, Rabiee RHS, Radfar A, Rafay A, Rahimi K, Rahimi-Movaghar V, Rahman M, Rahman MHU, Rahman SU, Rai RK, Rajsic S, Ram U, Rao P, Refaat AH, Reitsma MB, Remuzzi G, Resnikoff S, Reynolds A, Ribeiro AL, Blancas MJR, Roba HS, Rojas-Rueda D, Ronfani L, Roshandel G, Roth GA, Rothenbacher D, Roy A, Sagar R, Sahathevan R, Sanabria JR, Sanchez-Niño MD, Santos IS, Santos JV, Sarmiento-Suarez R, Sartorius B, Satpathy M, Savic M, Sawhney M, Schaub MP, Schmidt MI, Schneider IJC, Schöttker B, Schwebel DC, Scott JG, Seedat S, Sepanlou SG, Servan-Mori EE, Shackelford KA, </w:t>
      </w:r>
      <w:r w:rsidRPr="00350762">
        <w:lastRenderedPageBreak/>
        <w:t xml:space="preserve">Shaheen A, Shaikh MA, Sharma R, Sharma U, Shen J, Shepard DS, Sheth KN, Shibuya K, Shin M-J, Shiri R, Shiue I, Shrime MG, Sigfusdottir ID, Silva DAS, Silveira DGA, Singh A, Singh JA, Singh OP, Singh PK, Sivonda A, Skirbekk V, Skogen JC, Sligar A, Sliwa K, Soljak M, Søreide K, Sorensen RJD, Soriano JB, Sposato LA, Sreeramareddy CT, Stathopoulou V, Steel N, Stein DJ, Steiner TJ, Steinke S, Stovner L, Stroumpoulis K, Sunguya BF, Sur P, Swaminathan S, Sykes BL, Szoeke CEI, Tabarés-Seisdedos R, Takala JS, Tandon N, Tanne D, Tavakkoli M, Taye B, Taylor HR, Ao BJT, Tedla BA, Terkawi AS, Thomson AJ, Thorne-Lyman AL, Thrift AG, Thurston GD, Tobe-Gai R, Tonelli M, Topor-Madry R, Topouzis F, Tran BX, Truelsen T, Dimbuene ZT, Tsilimbaris M, Tura AK, Tuzcu EM, Tyrovolas S, Ukwaja KN, Undurraga EA, Uneke CJ, Uthman OA, van Gool CH, Varakin YY, Vasankari T, Venketasubramanian N, Verma RK, Violante FS, Vladimirov SK, Vlassov VV, Vollset SE, Wagner GR, Waller SG, Wang L, Watkins DA, Weichenthal S, Weiderpass E, Weintraub RG, Werdecker A, Westerman R, White RA, Williams HC, Wiysonge CS, Wolfe CDA, Won S, Woodbrook R, Wubshet M, Xavier D, Xu G, Yadav AK, Yan LL, Yano Y, Yaseri M, Ye P, Yebyo HG, Yip P, Yonemoto N, Yoon S-J, Younis MZ, Yu C, Zaidi Z, Zaki MES, Zeeb H, Zhou M, Zodpey S, Zuhlke LJ, Murray CJL. Global, regional, and national incidence, prevalence, and years lived with disability for 310 diseases and injuries, 1990–2015: a systematic analysis for the Global Burden of Disease Study 2015. </w:t>
      </w:r>
      <w:r w:rsidRPr="00350762">
        <w:rPr>
          <w:i/>
        </w:rPr>
        <w:t>The Lancet.</w:t>
      </w:r>
      <w:r w:rsidRPr="00350762">
        <w:t xml:space="preserve"> 388:1545-1602, 2016</w:t>
      </w:r>
    </w:p>
    <w:p w14:paraId="021B9A6E" w14:textId="77777777" w:rsidR="00350762" w:rsidRPr="00350762" w:rsidRDefault="00350762" w:rsidP="00350762">
      <w:pPr>
        <w:pStyle w:val="EndNoteBibliography"/>
        <w:spacing w:after="0"/>
        <w:ind w:left="720" w:hanging="720"/>
      </w:pPr>
      <w:r w:rsidRPr="00350762">
        <w:rPr>
          <w:b/>
        </w:rPr>
        <w:t>98.</w:t>
      </w:r>
      <w:r w:rsidRPr="00350762">
        <w:tab/>
        <w:t xml:space="preserve">Wallis JA, Webster KE, Levinger P, Singh PJ, Fong C, Taylor NF. A walking program for people with severe knee osteoarthritis did not reduce pain but may have benefits for cardiovascular health: a phase II randomised controlled trial. </w:t>
      </w:r>
      <w:r w:rsidRPr="00350762">
        <w:rPr>
          <w:i/>
        </w:rPr>
        <w:t>Osteoarthritis and Cartilage.</w:t>
      </w:r>
      <w:r w:rsidRPr="00350762">
        <w:t xml:space="preserve"> 25:1969-1979, 2017</w:t>
      </w:r>
    </w:p>
    <w:p w14:paraId="4B91ED61" w14:textId="77777777" w:rsidR="00350762" w:rsidRPr="00350762" w:rsidRDefault="00350762" w:rsidP="00350762">
      <w:pPr>
        <w:pStyle w:val="EndNoteBibliography"/>
        <w:spacing w:after="0"/>
        <w:ind w:left="720" w:hanging="720"/>
      </w:pPr>
      <w:r w:rsidRPr="00350762">
        <w:rPr>
          <w:b/>
        </w:rPr>
        <w:t>99.</w:t>
      </w:r>
      <w:r w:rsidRPr="00350762">
        <w:tab/>
        <w:t xml:space="preserve">Wallis JA, Webster KE, Levinger P, Taylor NF. What proportion of people with hip and knee osteoarthritis meet physical activity guidelines? A systematic review and meta-analysis. </w:t>
      </w:r>
      <w:r w:rsidRPr="00350762">
        <w:rPr>
          <w:i/>
        </w:rPr>
        <w:t>Osteoarthritis and Cartilage.</w:t>
      </w:r>
      <w:r w:rsidRPr="00350762">
        <w:t xml:space="preserve"> 21:1648-1659, 2013</w:t>
      </w:r>
    </w:p>
    <w:p w14:paraId="6BDE9ECD" w14:textId="02A055A7" w:rsidR="00350762" w:rsidRPr="00350762" w:rsidRDefault="00350762" w:rsidP="00350762">
      <w:pPr>
        <w:pStyle w:val="EndNoteBibliography"/>
        <w:spacing w:after="0"/>
        <w:ind w:left="720" w:hanging="720"/>
      </w:pPr>
      <w:r w:rsidRPr="00350762">
        <w:rPr>
          <w:b/>
        </w:rPr>
        <w:t>100.</w:t>
      </w:r>
      <w:r w:rsidRPr="00350762">
        <w:tab/>
        <w:t xml:space="preserve">WHO: Physical activity Available at: </w:t>
      </w:r>
      <w:hyperlink r:id="rId11" w:history="1">
        <w:r w:rsidRPr="00350762">
          <w:rPr>
            <w:rStyle w:val="Hyperlink"/>
          </w:rPr>
          <w:t>https://www.who.int/news-room/fact-sheets/detail/physical-activity</w:t>
        </w:r>
      </w:hyperlink>
    </w:p>
    <w:p w14:paraId="519B6BBE" w14:textId="77777777" w:rsidR="00350762" w:rsidRPr="00350762" w:rsidRDefault="00350762" w:rsidP="00350762">
      <w:pPr>
        <w:pStyle w:val="EndNoteBibliography"/>
        <w:spacing w:after="0"/>
        <w:ind w:left="720" w:hanging="720"/>
      </w:pPr>
      <w:r w:rsidRPr="00350762">
        <w:rPr>
          <w:b/>
        </w:rPr>
        <w:t>101.</w:t>
      </w:r>
      <w:r w:rsidRPr="00350762">
        <w:tab/>
        <w:t xml:space="preserve">Willett M, Duda J, Fenton S, Gautrey C, Greig C, Rushton A. Effectiveness of behaviour change techniques in physiotherapy interventions to promote physical activity adherence in lower limb osteoarthritis patients: A systematic review. </w:t>
      </w:r>
      <w:r w:rsidRPr="00350762">
        <w:rPr>
          <w:i/>
        </w:rPr>
        <w:t>PLOS ONE.</w:t>
      </w:r>
      <w:r w:rsidRPr="00350762">
        <w:t xml:space="preserve"> 14:e0219482, 2019</w:t>
      </w:r>
    </w:p>
    <w:p w14:paraId="2F0698DE" w14:textId="77777777" w:rsidR="00350762" w:rsidRPr="00350762" w:rsidRDefault="00350762" w:rsidP="00350762">
      <w:pPr>
        <w:pStyle w:val="EndNoteBibliography"/>
        <w:spacing w:after="0"/>
        <w:ind w:left="720" w:hanging="720"/>
      </w:pPr>
      <w:r w:rsidRPr="00350762">
        <w:rPr>
          <w:b/>
        </w:rPr>
        <w:t>102.</w:t>
      </w:r>
      <w:r w:rsidRPr="00350762">
        <w:tab/>
        <w:t xml:space="preserve">Williamson W, Kluzek S, Roberts N, Richards J, Arden N, Leeson P, Newton J, Foster C. Behavioural physical activity interventions in participants with lower-limb osteoarthritis: a systematic review with meta-analysis. </w:t>
      </w:r>
      <w:r w:rsidRPr="00350762">
        <w:rPr>
          <w:i/>
        </w:rPr>
        <w:t>BMJ Open.</w:t>
      </w:r>
      <w:r w:rsidRPr="00350762">
        <w:t xml:space="preserve"> 5:e007642, 2015</w:t>
      </w:r>
    </w:p>
    <w:p w14:paraId="49848751" w14:textId="77777777" w:rsidR="00350762" w:rsidRPr="00350762" w:rsidRDefault="00350762" w:rsidP="00350762">
      <w:pPr>
        <w:pStyle w:val="EndNoteBibliography"/>
        <w:ind w:left="720" w:hanging="720"/>
      </w:pPr>
      <w:r w:rsidRPr="00350762">
        <w:rPr>
          <w:b/>
        </w:rPr>
        <w:t>103.</w:t>
      </w:r>
      <w:r w:rsidRPr="00350762">
        <w:tab/>
        <w:t xml:space="preserve">Zacharia S, Taylor EL, Branscum PW, Cheney MK, Hofford CW, Crowson M. Effects of a Yoga Intervention on Adults with Lower Limb Osteoarthritis: A Randomized Controlled Trial. </w:t>
      </w:r>
      <w:r w:rsidRPr="00350762">
        <w:rPr>
          <w:i/>
        </w:rPr>
        <w:t xml:space="preserve">American Journal of Health Studies </w:t>
      </w:r>
      <w:r w:rsidRPr="00350762">
        <w:t>33, 2018</w:t>
      </w:r>
    </w:p>
    <w:p w14:paraId="36F65D45" w14:textId="06356586" w:rsidR="005E0479" w:rsidRDefault="005E0479">
      <w:r>
        <w:fldChar w:fldCharType="end"/>
      </w:r>
    </w:p>
    <w:p w14:paraId="64B35705" w14:textId="6F5EF98F" w:rsidR="00EF5CE0" w:rsidRPr="000941E8" w:rsidRDefault="00EF5CE0">
      <w:pPr>
        <w:rPr>
          <w:u w:val="single"/>
        </w:rPr>
      </w:pPr>
      <w:r w:rsidRPr="000941E8">
        <w:rPr>
          <w:u w:val="single"/>
        </w:rPr>
        <w:t>Figure Legend:</w:t>
      </w:r>
    </w:p>
    <w:p w14:paraId="2998DB83" w14:textId="00DC81B4" w:rsidR="00EF5CE0" w:rsidRPr="000941E8" w:rsidRDefault="00EF5CE0">
      <w:r w:rsidRPr="000941E8">
        <w:t>Figure 1: PRISMA Flow Diagram</w:t>
      </w:r>
    </w:p>
    <w:p w14:paraId="1FBD4D90" w14:textId="2ED14A3B" w:rsidR="00EF5CE0" w:rsidRPr="000941E8" w:rsidRDefault="00EF5CE0">
      <w:r w:rsidRPr="000941E8">
        <w:t xml:space="preserve">Figure 2: </w:t>
      </w:r>
      <w:r w:rsidR="00B8238E" w:rsidRPr="000941E8">
        <w:t xml:space="preserve">Risk-of-bias assessments </w:t>
      </w:r>
    </w:p>
    <w:p w14:paraId="25A180B3" w14:textId="7E537FB0" w:rsidR="00EF5CE0" w:rsidRPr="000941E8" w:rsidRDefault="00EF5CE0">
      <w:r w:rsidRPr="000941E8">
        <w:t>Figure 3:</w:t>
      </w:r>
      <w:r w:rsidR="00B8238E" w:rsidRPr="000941E8">
        <w:t xml:space="preserve"> </w:t>
      </w:r>
      <w:r w:rsidR="00A03BBA" w:rsidRPr="000941E8">
        <w:rPr>
          <w:rFonts w:cstheme="minorHAnsi"/>
        </w:rPr>
        <w:t>Meta-analysis of post-intervention physical activity outcomes</w:t>
      </w:r>
    </w:p>
    <w:p w14:paraId="3EE29DBF" w14:textId="045B2BC7" w:rsidR="00EF5CE0" w:rsidRPr="000941E8" w:rsidRDefault="00EF5CE0">
      <w:r w:rsidRPr="000941E8">
        <w:t>Figure 4:</w:t>
      </w:r>
      <w:r w:rsidR="00ED4AFB" w:rsidRPr="000941E8">
        <w:t xml:space="preserve"> </w:t>
      </w:r>
      <w:r w:rsidR="003E03BF" w:rsidRPr="000941E8">
        <w:rPr>
          <w:rFonts w:cstheme="minorHAnsi"/>
        </w:rPr>
        <w:t>Meta-analysis of longer-term follow-up physical activity outcomes</w:t>
      </w:r>
    </w:p>
    <w:p w14:paraId="297A0473" w14:textId="4A97B554" w:rsidR="00EF5CE0" w:rsidRPr="000941E8" w:rsidRDefault="00EF5CE0">
      <w:pPr>
        <w:rPr>
          <w:rFonts w:cstheme="minorHAnsi"/>
        </w:rPr>
      </w:pPr>
      <w:r w:rsidRPr="000941E8">
        <w:t>Figure 5:</w:t>
      </w:r>
      <w:r w:rsidR="00515C7A" w:rsidRPr="000941E8">
        <w:t xml:space="preserve"> </w:t>
      </w:r>
      <w:r w:rsidR="00515C7A" w:rsidRPr="000941E8">
        <w:rPr>
          <w:rFonts w:cstheme="minorHAnsi"/>
        </w:rPr>
        <w:t>Meta-analysis of post-intervention sedentary behaviour outcomes</w:t>
      </w:r>
    </w:p>
    <w:p w14:paraId="5E4176E1" w14:textId="208141B9" w:rsidR="00EF5CE0" w:rsidRPr="000941E8" w:rsidRDefault="00EF5CE0">
      <w:pPr>
        <w:rPr>
          <w:rFonts w:cstheme="minorHAnsi"/>
        </w:rPr>
      </w:pPr>
      <w:r w:rsidRPr="000941E8">
        <w:t>Figure 6:</w:t>
      </w:r>
      <w:r w:rsidR="00515C7A" w:rsidRPr="000941E8">
        <w:t xml:space="preserve"> </w:t>
      </w:r>
      <w:r w:rsidR="00724E16" w:rsidRPr="000941E8">
        <w:rPr>
          <w:rFonts w:cstheme="minorHAnsi"/>
        </w:rPr>
        <w:t>Meta-analysis of longer-term follow-up sedentary behaviour outcomes</w:t>
      </w:r>
    </w:p>
    <w:p w14:paraId="19C312D4" w14:textId="64FCBCA4" w:rsidR="00FF215B" w:rsidRDefault="00FF215B">
      <w:pPr>
        <w:rPr>
          <w:rFonts w:cstheme="minorHAnsi"/>
          <w:u w:val="single"/>
        </w:rPr>
      </w:pPr>
    </w:p>
    <w:p w14:paraId="4EDDCD1F" w14:textId="63254A83" w:rsidR="00FF215B" w:rsidRDefault="00FF215B">
      <w:pPr>
        <w:rPr>
          <w:rFonts w:cstheme="minorHAnsi"/>
          <w:u w:val="single"/>
        </w:rPr>
      </w:pPr>
      <w:r>
        <w:rPr>
          <w:rFonts w:cstheme="minorHAnsi"/>
          <w:u w:val="single"/>
        </w:rPr>
        <w:lastRenderedPageBreak/>
        <w:t>Table legend:</w:t>
      </w:r>
    </w:p>
    <w:p w14:paraId="28A86287" w14:textId="6FE4C48E" w:rsidR="00FF215B" w:rsidRDefault="00FF215B">
      <w:r>
        <w:t>Table 1:</w:t>
      </w:r>
      <w:r w:rsidR="00F8177A">
        <w:t xml:space="preserve"> </w:t>
      </w:r>
      <w:r w:rsidR="004F55D1">
        <w:t>Study, participant and intervention characteristics</w:t>
      </w:r>
    </w:p>
    <w:p w14:paraId="6395124D" w14:textId="6D31557F" w:rsidR="00F8177A" w:rsidRDefault="00F8177A">
      <w:r>
        <w:t>Table 2:</w:t>
      </w:r>
      <w:r w:rsidR="004F55D1">
        <w:t xml:space="preserve"> Main meta-analysis and subgroup analysis </w:t>
      </w:r>
    </w:p>
    <w:p w14:paraId="5719B0E4" w14:textId="4AF2999A" w:rsidR="00F8177A" w:rsidRDefault="00F8177A">
      <w:r>
        <w:t>Table 3:</w:t>
      </w:r>
      <w:r w:rsidR="00053CB6">
        <w:t xml:space="preserve"> </w:t>
      </w:r>
      <w:r w:rsidR="00AB7DE2">
        <w:t xml:space="preserve">Summary of findings and quality of evidence </w:t>
      </w:r>
      <w:r w:rsidR="00E8456E">
        <w:t>(GRADE)</w:t>
      </w:r>
    </w:p>
    <w:p w14:paraId="0C3298FF" w14:textId="47CA1259" w:rsidR="00F8177A" w:rsidRDefault="00F8177A">
      <w:r>
        <w:t>Table 4:</w:t>
      </w:r>
      <w:r w:rsidR="00E8456E">
        <w:t xml:space="preserve"> Meta-regression </w:t>
      </w:r>
    </w:p>
    <w:p w14:paraId="3BFB6323" w14:textId="4C9B3D06" w:rsidR="00F8177A" w:rsidRDefault="00F8177A">
      <w:r>
        <w:t>Table 5:</w:t>
      </w:r>
      <w:r w:rsidR="00E8456E">
        <w:t xml:space="preserve"> </w:t>
      </w:r>
      <w:r w:rsidR="00ED52D1">
        <w:t>Behaviour change techniques effectiveness percentages</w:t>
      </w:r>
    </w:p>
    <w:p w14:paraId="1B85402E" w14:textId="760535F8" w:rsidR="00F8177A" w:rsidRDefault="00F8177A">
      <w:r>
        <w:t>Table 6:</w:t>
      </w:r>
      <w:r w:rsidR="00ED52D1">
        <w:t xml:space="preserve"> Behaviour change theory in studies</w:t>
      </w:r>
    </w:p>
    <w:p w14:paraId="7456F132" w14:textId="77777777" w:rsidR="006E429A" w:rsidRPr="00432CF1" w:rsidRDefault="00F8177A" w:rsidP="006E429A">
      <w:r>
        <w:t>Table 7:</w:t>
      </w:r>
      <w:r w:rsidR="00ED52D1">
        <w:t xml:space="preserve"> </w:t>
      </w:r>
      <w:r w:rsidR="006E429A" w:rsidRPr="00432CF1">
        <w:t>Studies with significant health-related outcomes other than physical activity/sedentary behaviour</w:t>
      </w:r>
    </w:p>
    <w:p w14:paraId="136488BC" w14:textId="466FF7BC" w:rsidR="00F8177A" w:rsidRDefault="00F8177A"/>
    <w:p w14:paraId="446FA64F" w14:textId="7A37E063" w:rsidR="00ED236D" w:rsidRPr="005E0479" w:rsidRDefault="00ED236D"/>
    <w:sectPr w:rsidR="00ED236D" w:rsidRPr="005E0479" w:rsidSect="003802C1">
      <w:headerReference w:type="default" r:id="rId12"/>
      <w:footerReference w:type="default" r:id="rId13"/>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BC89F" w14:textId="77777777" w:rsidR="005449FE" w:rsidRDefault="005449FE" w:rsidP="005E0479">
      <w:pPr>
        <w:spacing w:after="0" w:line="240" w:lineRule="auto"/>
      </w:pPr>
      <w:r>
        <w:separator/>
      </w:r>
    </w:p>
  </w:endnote>
  <w:endnote w:type="continuationSeparator" w:id="0">
    <w:p w14:paraId="0CAAD95B" w14:textId="77777777" w:rsidR="005449FE" w:rsidRDefault="005449FE" w:rsidP="005E0479">
      <w:pPr>
        <w:spacing w:after="0" w:line="240" w:lineRule="auto"/>
      </w:pPr>
      <w:r>
        <w:continuationSeparator/>
      </w:r>
    </w:p>
  </w:endnote>
  <w:endnote w:type="continuationNotice" w:id="1">
    <w:p w14:paraId="5A0EDE93" w14:textId="77777777" w:rsidR="005449FE" w:rsidRDefault="005449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170630"/>
      <w:docPartObj>
        <w:docPartGallery w:val="Page Numbers (Bottom of Page)"/>
        <w:docPartUnique/>
      </w:docPartObj>
    </w:sdtPr>
    <w:sdtEndPr>
      <w:rPr>
        <w:noProof/>
      </w:rPr>
    </w:sdtEndPr>
    <w:sdtContent>
      <w:p w14:paraId="32A268AD" w14:textId="7AFDDB52" w:rsidR="00322C85" w:rsidRDefault="00322C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ABA35C" w14:textId="77777777" w:rsidR="00322C85" w:rsidRDefault="00322C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7EF29" w14:textId="77777777" w:rsidR="005449FE" w:rsidRDefault="005449FE" w:rsidP="005E0479">
      <w:pPr>
        <w:spacing w:after="0" w:line="240" w:lineRule="auto"/>
      </w:pPr>
      <w:r>
        <w:separator/>
      </w:r>
    </w:p>
  </w:footnote>
  <w:footnote w:type="continuationSeparator" w:id="0">
    <w:p w14:paraId="3934F983" w14:textId="77777777" w:rsidR="005449FE" w:rsidRDefault="005449FE" w:rsidP="005E0479">
      <w:pPr>
        <w:spacing w:after="0" w:line="240" w:lineRule="auto"/>
      </w:pPr>
      <w:r>
        <w:continuationSeparator/>
      </w:r>
    </w:p>
  </w:footnote>
  <w:footnote w:type="continuationNotice" w:id="1">
    <w:p w14:paraId="12A75F85" w14:textId="77777777" w:rsidR="005449FE" w:rsidRDefault="005449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55293" w14:textId="7FF2EE65" w:rsidR="00322C85" w:rsidRDefault="00322C85">
    <w:pPr>
      <w:pStyle w:val="Header"/>
    </w:pPr>
    <w:r>
      <w:t xml:space="preserve">SRMA Manuscript </w:t>
    </w:r>
    <w:proofErr w:type="spellStart"/>
    <w:r>
      <w:t>JoP</w:t>
    </w:r>
    <w:proofErr w:type="spellEnd"/>
    <w:r>
      <w:t xml:space="preserve"> revision v</w:t>
    </w:r>
    <w:r w:rsidR="00022310">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4891"/>
    <w:multiLevelType w:val="multilevel"/>
    <w:tmpl w:val="5D4465C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3ED27E3"/>
    <w:multiLevelType w:val="hybridMultilevel"/>
    <w:tmpl w:val="BFA23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D425A1"/>
    <w:multiLevelType w:val="hybridMultilevel"/>
    <w:tmpl w:val="5FEA02EE"/>
    <w:lvl w:ilvl="0" w:tplc="0809000F">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0A55E31"/>
    <w:multiLevelType w:val="hybridMultilevel"/>
    <w:tmpl w:val="683E70A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a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xspwrx00eroe9e5fvxerhvsv9see0v2w2&quot;&gt;Master EndNote Library&lt;record-ids&gt;&lt;item&gt;5&lt;/item&gt;&lt;item&gt;6&lt;/item&gt;&lt;item&gt;8&lt;/item&gt;&lt;item&gt;9&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56&lt;/item&gt;&lt;item&gt;157&lt;/item&gt;&lt;item&gt;178&lt;/item&gt;&lt;item&gt;179&lt;/item&gt;&lt;item&gt;180&lt;/item&gt;&lt;item&gt;181&lt;/item&gt;&lt;item&gt;182&lt;/item&gt;&lt;item&gt;183&lt;/item&gt;&lt;item&gt;185&lt;/item&gt;&lt;item&gt;186&lt;/item&gt;&lt;item&gt;187&lt;/item&gt;&lt;item&gt;189&lt;/item&gt;&lt;item&gt;191&lt;/item&gt;&lt;/record-ids&gt;&lt;/item&gt;&lt;/Libraries&gt;"/>
  </w:docVars>
  <w:rsids>
    <w:rsidRoot w:val="005E0479"/>
    <w:rsid w:val="00004671"/>
    <w:rsid w:val="00005008"/>
    <w:rsid w:val="00005A84"/>
    <w:rsid w:val="00005AEE"/>
    <w:rsid w:val="00005D9A"/>
    <w:rsid w:val="00005F45"/>
    <w:rsid w:val="000061FB"/>
    <w:rsid w:val="00007991"/>
    <w:rsid w:val="00010979"/>
    <w:rsid w:val="00011392"/>
    <w:rsid w:val="00011483"/>
    <w:rsid w:val="00011696"/>
    <w:rsid w:val="00013DB4"/>
    <w:rsid w:val="00014C5D"/>
    <w:rsid w:val="000178C3"/>
    <w:rsid w:val="00020089"/>
    <w:rsid w:val="000203E1"/>
    <w:rsid w:val="00021C08"/>
    <w:rsid w:val="00022310"/>
    <w:rsid w:val="00023AEE"/>
    <w:rsid w:val="00023CF1"/>
    <w:rsid w:val="00023CFA"/>
    <w:rsid w:val="0002472D"/>
    <w:rsid w:val="00025396"/>
    <w:rsid w:val="0002557C"/>
    <w:rsid w:val="00026DEB"/>
    <w:rsid w:val="0003021D"/>
    <w:rsid w:val="0003336D"/>
    <w:rsid w:val="00034077"/>
    <w:rsid w:val="0003416A"/>
    <w:rsid w:val="00034885"/>
    <w:rsid w:val="000354FF"/>
    <w:rsid w:val="00035D32"/>
    <w:rsid w:val="000360D0"/>
    <w:rsid w:val="0003724E"/>
    <w:rsid w:val="00037C02"/>
    <w:rsid w:val="00040D4D"/>
    <w:rsid w:val="0004117C"/>
    <w:rsid w:val="0004258E"/>
    <w:rsid w:val="00042E5B"/>
    <w:rsid w:val="00043A14"/>
    <w:rsid w:val="00051252"/>
    <w:rsid w:val="00051C46"/>
    <w:rsid w:val="00052C07"/>
    <w:rsid w:val="0005301E"/>
    <w:rsid w:val="0005338F"/>
    <w:rsid w:val="00053620"/>
    <w:rsid w:val="00053CB6"/>
    <w:rsid w:val="00055111"/>
    <w:rsid w:val="00055B0F"/>
    <w:rsid w:val="0005747F"/>
    <w:rsid w:val="00062738"/>
    <w:rsid w:val="00062B1D"/>
    <w:rsid w:val="00062D01"/>
    <w:rsid w:val="000645B2"/>
    <w:rsid w:val="0006472F"/>
    <w:rsid w:val="00067506"/>
    <w:rsid w:val="00070CE2"/>
    <w:rsid w:val="0007181E"/>
    <w:rsid w:val="00072519"/>
    <w:rsid w:val="000732C8"/>
    <w:rsid w:val="000739EC"/>
    <w:rsid w:val="00075537"/>
    <w:rsid w:val="00075758"/>
    <w:rsid w:val="00075D7F"/>
    <w:rsid w:val="00077048"/>
    <w:rsid w:val="0007719E"/>
    <w:rsid w:val="00077446"/>
    <w:rsid w:val="0007750D"/>
    <w:rsid w:val="000778ED"/>
    <w:rsid w:val="00080C15"/>
    <w:rsid w:val="00081638"/>
    <w:rsid w:val="00081D35"/>
    <w:rsid w:val="00082546"/>
    <w:rsid w:val="0008335E"/>
    <w:rsid w:val="00085B6A"/>
    <w:rsid w:val="00085F6B"/>
    <w:rsid w:val="00086F99"/>
    <w:rsid w:val="00087110"/>
    <w:rsid w:val="0008774B"/>
    <w:rsid w:val="0008788A"/>
    <w:rsid w:val="00090B4A"/>
    <w:rsid w:val="0009142B"/>
    <w:rsid w:val="00093763"/>
    <w:rsid w:val="000938B5"/>
    <w:rsid w:val="0009401E"/>
    <w:rsid w:val="00094192"/>
    <w:rsid w:val="000941E8"/>
    <w:rsid w:val="000944D7"/>
    <w:rsid w:val="00094636"/>
    <w:rsid w:val="00094695"/>
    <w:rsid w:val="000948D8"/>
    <w:rsid w:val="00094CC2"/>
    <w:rsid w:val="00097705"/>
    <w:rsid w:val="000979C6"/>
    <w:rsid w:val="00097D24"/>
    <w:rsid w:val="000A0BFD"/>
    <w:rsid w:val="000A0D10"/>
    <w:rsid w:val="000A110C"/>
    <w:rsid w:val="000A2C82"/>
    <w:rsid w:val="000A2CD4"/>
    <w:rsid w:val="000A47A7"/>
    <w:rsid w:val="000A76BD"/>
    <w:rsid w:val="000A7B75"/>
    <w:rsid w:val="000A7E88"/>
    <w:rsid w:val="000A7F8C"/>
    <w:rsid w:val="000B02EA"/>
    <w:rsid w:val="000B0F16"/>
    <w:rsid w:val="000B15A5"/>
    <w:rsid w:val="000B2BB6"/>
    <w:rsid w:val="000B527C"/>
    <w:rsid w:val="000B5A53"/>
    <w:rsid w:val="000B65BB"/>
    <w:rsid w:val="000B704F"/>
    <w:rsid w:val="000B7A46"/>
    <w:rsid w:val="000C014A"/>
    <w:rsid w:val="000C02E6"/>
    <w:rsid w:val="000C06DD"/>
    <w:rsid w:val="000C290D"/>
    <w:rsid w:val="000C3119"/>
    <w:rsid w:val="000C3500"/>
    <w:rsid w:val="000C3539"/>
    <w:rsid w:val="000C38C1"/>
    <w:rsid w:val="000C3B94"/>
    <w:rsid w:val="000C4667"/>
    <w:rsid w:val="000C617A"/>
    <w:rsid w:val="000C6C27"/>
    <w:rsid w:val="000D06D8"/>
    <w:rsid w:val="000D2D91"/>
    <w:rsid w:val="000D49B0"/>
    <w:rsid w:val="000D5818"/>
    <w:rsid w:val="000D684E"/>
    <w:rsid w:val="000D7267"/>
    <w:rsid w:val="000E0B0E"/>
    <w:rsid w:val="000E25D8"/>
    <w:rsid w:val="000E3970"/>
    <w:rsid w:val="000E6275"/>
    <w:rsid w:val="000E65F5"/>
    <w:rsid w:val="000E6672"/>
    <w:rsid w:val="000E6FD6"/>
    <w:rsid w:val="000E7510"/>
    <w:rsid w:val="000E7D7D"/>
    <w:rsid w:val="000F0550"/>
    <w:rsid w:val="000F0EE3"/>
    <w:rsid w:val="000F0F0E"/>
    <w:rsid w:val="000F2C08"/>
    <w:rsid w:val="000F2C9E"/>
    <w:rsid w:val="000F3662"/>
    <w:rsid w:val="000F379E"/>
    <w:rsid w:val="000F4122"/>
    <w:rsid w:val="000F4CBD"/>
    <w:rsid w:val="000F5515"/>
    <w:rsid w:val="000F7E24"/>
    <w:rsid w:val="000F7E4D"/>
    <w:rsid w:val="00103367"/>
    <w:rsid w:val="00107059"/>
    <w:rsid w:val="0010723D"/>
    <w:rsid w:val="0010758D"/>
    <w:rsid w:val="00110715"/>
    <w:rsid w:val="00110B85"/>
    <w:rsid w:val="00112C7F"/>
    <w:rsid w:val="0011350D"/>
    <w:rsid w:val="00115839"/>
    <w:rsid w:val="001159E1"/>
    <w:rsid w:val="00115C15"/>
    <w:rsid w:val="0011632F"/>
    <w:rsid w:val="001176BA"/>
    <w:rsid w:val="001207B3"/>
    <w:rsid w:val="00121A81"/>
    <w:rsid w:val="00122D67"/>
    <w:rsid w:val="00124F11"/>
    <w:rsid w:val="00126929"/>
    <w:rsid w:val="00126E51"/>
    <w:rsid w:val="00127301"/>
    <w:rsid w:val="0012768F"/>
    <w:rsid w:val="00130031"/>
    <w:rsid w:val="0013021E"/>
    <w:rsid w:val="00130A47"/>
    <w:rsid w:val="00130CDD"/>
    <w:rsid w:val="00131C65"/>
    <w:rsid w:val="00131E44"/>
    <w:rsid w:val="00132139"/>
    <w:rsid w:val="00132FFF"/>
    <w:rsid w:val="00133FB0"/>
    <w:rsid w:val="00134AFF"/>
    <w:rsid w:val="00135CC4"/>
    <w:rsid w:val="00136B18"/>
    <w:rsid w:val="00141D60"/>
    <w:rsid w:val="00142078"/>
    <w:rsid w:val="00142B07"/>
    <w:rsid w:val="00143A19"/>
    <w:rsid w:val="00143F87"/>
    <w:rsid w:val="0014513D"/>
    <w:rsid w:val="0014591C"/>
    <w:rsid w:val="00145A2C"/>
    <w:rsid w:val="00145AC1"/>
    <w:rsid w:val="001465A7"/>
    <w:rsid w:val="00146803"/>
    <w:rsid w:val="001515C1"/>
    <w:rsid w:val="001521CF"/>
    <w:rsid w:val="00153168"/>
    <w:rsid w:val="001533E0"/>
    <w:rsid w:val="001544F6"/>
    <w:rsid w:val="00154654"/>
    <w:rsid w:val="00155B2A"/>
    <w:rsid w:val="001564B3"/>
    <w:rsid w:val="00157980"/>
    <w:rsid w:val="00157E21"/>
    <w:rsid w:val="0016026A"/>
    <w:rsid w:val="0016055F"/>
    <w:rsid w:val="001614F9"/>
    <w:rsid w:val="0016201C"/>
    <w:rsid w:val="00163310"/>
    <w:rsid w:val="001648A0"/>
    <w:rsid w:val="00167059"/>
    <w:rsid w:val="00167E32"/>
    <w:rsid w:val="00172032"/>
    <w:rsid w:val="00172512"/>
    <w:rsid w:val="00174A62"/>
    <w:rsid w:val="00176759"/>
    <w:rsid w:val="00177081"/>
    <w:rsid w:val="00181596"/>
    <w:rsid w:val="00182976"/>
    <w:rsid w:val="00182F76"/>
    <w:rsid w:val="00183E17"/>
    <w:rsid w:val="0018720F"/>
    <w:rsid w:val="001872A3"/>
    <w:rsid w:val="001906A1"/>
    <w:rsid w:val="0019091F"/>
    <w:rsid w:val="00191ECC"/>
    <w:rsid w:val="001920F9"/>
    <w:rsid w:val="00193332"/>
    <w:rsid w:val="00193763"/>
    <w:rsid w:val="0019388D"/>
    <w:rsid w:val="001941C5"/>
    <w:rsid w:val="00194223"/>
    <w:rsid w:val="00194AEF"/>
    <w:rsid w:val="00194D70"/>
    <w:rsid w:val="0019614B"/>
    <w:rsid w:val="001972B9"/>
    <w:rsid w:val="001A1E1F"/>
    <w:rsid w:val="001A3759"/>
    <w:rsid w:val="001A6B7D"/>
    <w:rsid w:val="001A7721"/>
    <w:rsid w:val="001B0193"/>
    <w:rsid w:val="001B0B8B"/>
    <w:rsid w:val="001B0F37"/>
    <w:rsid w:val="001B17EB"/>
    <w:rsid w:val="001B1ECD"/>
    <w:rsid w:val="001B31B8"/>
    <w:rsid w:val="001B31F3"/>
    <w:rsid w:val="001B574D"/>
    <w:rsid w:val="001C02D9"/>
    <w:rsid w:val="001C0318"/>
    <w:rsid w:val="001C0C1D"/>
    <w:rsid w:val="001C160E"/>
    <w:rsid w:val="001C1844"/>
    <w:rsid w:val="001C18C5"/>
    <w:rsid w:val="001C24F9"/>
    <w:rsid w:val="001C343A"/>
    <w:rsid w:val="001C3ACC"/>
    <w:rsid w:val="001C5E58"/>
    <w:rsid w:val="001C72B6"/>
    <w:rsid w:val="001C77C5"/>
    <w:rsid w:val="001D02DA"/>
    <w:rsid w:val="001D03A9"/>
    <w:rsid w:val="001D0B06"/>
    <w:rsid w:val="001D1BC8"/>
    <w:rsid w:val="001D1C30"/>
    <w:rsid w:val="001D278D"/>
    <w:rsid w:val="001D3099"/>
    <w:rsid w:val="001D3BA6"/>
    <w:rsid w:val="001D4C75"/>
    <w:rsid w:val="001D4F7C"/>
    <w:rsid w:val="001D6226"/>
    <w:rsid w:val="001D780E"/>
    <w:rsid w:val="001D7FFC"/>
    <w:rsid w:val="001E1131"/>
    <w:rsid w:val="001E157A"/>
    <w:rsid w:val="001E1C87"/>
    <w:rsid w:val="001E2317"/>
    <w:rsid w:val="001E2521"/>
    <w:rsid w:val="001E321A"/>
    <w:rsid w:val="001E3281"/>
    <w:rsid w:val="001E3A16"/>
    <w:rsid w:val="001E4C7F"/>
    <w:rsid w:val="001E4C8D"/>
    <w:rsid w:val="001E51E4"/>
    <w:rsid w:val="001E6FD9"/>
    <w:rsid w:val="001E7577"/>
    <w:rsid w:val="001F0205"/>
    <w:rsid w:val="001F3208"/>
    <w:rsid w:val="001F44D6"/>
    <w:rsid w:val="001F53D3"/>
    <w:rsid w:val="001F5F74"/>
    <w:rsid w:val="001F5F7F"/>
    <w:rsid w:val="001F6397"/>
    <w:rsid w:val="001F671D"/>
    <w:rsid w:val="001F6969"/>
    <w:rsid w:val="001F6A55"/>
    <w:rsid w:val="001F7376"/>
    <w:rsid w:val="002015ED"/>
    <w:rsid w:val="002016CA"/>
    <w:rsid w:val="00202018"/>
    <w:rsid w:val="00202AC6"/>
    <w:rsid w:val="00204C74"/>
    <w:rsid w:val="0020579D"/>
    <w:rsid w:val="00206F01"/>
    <w:rsid w:val="002075DB"/>
    <w:rsid w:val="002109F7"/>
    <w:rsid w:val="0021109C"/>
    <w:rsid w:val="00211A4B"/>
    <w:rsid w:val="00213C51"/>
    <w:rsid w:val="00214058"/>
    <w:rsid w:val="00214989"/>
    <w:rsid w:val="0021536E"/>
    <w:rsid w:val="0021569C"/>
    <w:rsid w:val="00215875"/>
    <w:rsid w:val="00215A89"/>
    <w:rsid w:val="0021609A"/>
    <w:rsid w:val="0021646A"/>
    <w:rsid w:val="00217CCB"/>
    <w:rsid w:val="00221FE9"/>
    <w:rsid w:val="00222E74"/>
    <w:rsid w:val="002238FE"/>
    <w:rsid w:val="00223925"/>
    <w:rsid w:val="00224129"/>
    <w:rsid w:val="00225009"/>
    <w:rsid w:val="00225D90"/>
    <w:rsid w:val="00232534"/>
    <w:rsid w:val="00232D45"/>
    <w:rsid w:val="00233725"/>
    <w:rsid w:val="0023383A"/>
    <w:rsid w:val="00233E38"/>
    <w:rsid w:val="002340ED"/>
    <w:rsid w:val="002362B4"/>
    <w:rsid w:val="00236D4F"/>
    <w:rsid w:val="002377C9"/>
    <w:rsid w:val="00237A86"/>
    <w:rsid w:val="00240EC2"/>
    <w:rsid w:val="00242DD1"/>
    <w:rsid w:val="002438B8"/>
    <w:rsid w:val="00243FF7"/>
    <w:rsid w:val="00246684"/>
    <w:rsid w:val="0024707F"/>
    <w:rsid w:val="00247566"/>
    <w:rsid w:val="00250B92"/>
    <w:rsid w:val="00251A75"/>
    <w:rsid w:val="0025404F"/>
    <w:rsid w:val="002569D7"/>
    <w:rsid w:val="002575D7"/>
    <w:rsid w:val="00257A5C"/>
    <w:rsid w:val="00257F81"/>
    <w:rsid w:val="00261500"/>
    <w:rsid w:val="00261675"/>
    <w:rsid w:val="00261ADC"/>
    <w:rsid w:val="002622B3"/>
    <w:rsid w:val="0026368B"/>
    <w:rsid w:val="00263BE3"/>
    <w:rsid w:val="002642F0"/>
    <w:rsid w:val="00264498"/>
    <w:rsid w:val="002659AC"/>
    <w:rsid w:val="00265A7D"/>
    <w:rsid w:val="00266126"/>
    <w:rsid w:val="00266AAC"/>
    <w:rsid w:val="00267212"/>
    <w:rsid w:val="00267A65"/>
    <w:rsid w:val="00272021"/>
    <w:rsid w:val="00272BCD"/>
    <w:rsid w:val="00272C12"/>
    <w:rsid w:val="0027302B"/>
    <w:rsid w:val="002730E6"/>
    <w:rsid w:val="002732A7"/>
    <w:rsid w:val="00273E14"/>
    <w:rsid w:val="00274AC4"/>
    <w:rsid w:val="00274F74"/>
    <w:rsid w:val="002758C7"/>
    <w:rsid w:val="00276CB4"/>
    <w:rsid w:val="0027713C"/>
    <w:rsid w:val="002800E1"/>
    <w:rsid w:val="00280EE6"/>
    <w:rsid w:val="0028116E"/>
    <w:rsid w:val="00281199"/>
    <w:rsid w:val="00282908"/>
    <w:rsid w:val="00286732"/>
    <w:rsid w:val="00286BC2"/>
    <w:rsid w:val="00287531"/>
    <w:rsid w:val="00287581"/>
    <w:rsid w:val="00290534"/>
    <w:rsid w:val="00290655"/>
    <w:rsid w:val="002918AF"/>
    <w:rsid w:val="0029314A"/>
    <w:rsid w:val="00295AF4"/>
    <w:rsid w:val="00295F44"/>
    <w:rsid w:val="00296388"/>
    <w:rsid w:val="002978F2"/>
    <w:rsid w:val="002A0612"/>
    <w:rsid w:val="002A07B1"/>
    <w:rsid w:val="002A1815"/>
    <w:rsid w:val="002A29EF"/>
    <w:rsid w:val="002A2C64"/>
    <w:rsid w:val="002A4162"/>
    <w:rsid w:val="002A4381"/>
    <w:rsid w:val="002A490B"/>
    <w:rsid w:val="002A4DF6"/>
    <w:rsid w:val="002A539A"/>
    <w:rsid w:val="002A5683"/>
    <w:rsid w:val="002A5E79"/>
    <w:rsid w:val="002A6CAC"/>
    <w:rsid w:val="002B01C3"/>
    <w:rsid w:val="002B084F"/>
    <w:rsid w:val="002B0E91"/>
    <w:rsid w:val="002B1F91"/>
    <w:rsid w:val="002B25B3"/>
    <w:rsid w:val="002B3A87"/>
    <w:rsid w:val="002B4938"/>
    <w:rsid w:val="002B4D1C"/>
    <w:rsid w:val="002B532B"/>
    <w:rsid w:val="002B7003"/>
    <w:rsid w:val="002B7821"/>
    <w:rsid w:val="002B79E1"/>
    <w:rsid w:val="002C37EE"/>
    <w:rsid w:val="002C3990"/>
    <w:rsid w:val="002C39BE"/>
    <w:rsid w:val="002C473F"/>
    <w:rsid w:val="002C4FFC"/>
    <w:rsid w:val="002C508F"/>
    <w:rsid w:val="002C59D9"/>
    <w:rsid w:val="002C5A39"/>
    <w:rsid w:val="002C5ED4"/>
    <w:rsid w:val="002C6333"/>
    <w:rsid w:val="002C63DC"/>
    <w:rsid w:val="002C6DF8"/>
    <w:rsid w:val="002C77B7"/>
    <w:rsid w:val="002D082F"/>
    <w:rsid w:val="002D09A4"/>
    <w:rsid w:val="002D13D0"/>
    <w:rsid w:val="002D2817"/>
    <w:rsid w:val="002D4C38"/>
    <w:rsid w:val="002D72D6"/>
    <w:rsid w:val="002E22AE"/>
    <w:rsid w:val="002E380A"/>
    <w:rsid w:val="002E3F69"/>
    <w:rsid w:val="002E4931"/>
    <w:rsid w:val="002E5AA8"/>
    <w:rsid w:val="002E5F9E"/>
    <w:rsid w:val="002E734F"/>
    <w:rsid w:val="002E7B92"/>
    <w:rsid w:val="002F0668"/>
    <w:rsid w:val="002F0AE5"/>
    <w:rsid w:val="002F13FE"/>
    <w:rsid w:val="002F33B5"/>
    <w:rsid w:val="002F396E"/>
    <w:rsid w:val="002F6751"/>
    <w:rsid w:val="002F6CB6"/>
    <w:rsid w:val="002F77DD"/>
    <w:rsid w:val="002F7AED"/>
    <w:rsid w:val="002F7E95"/>
    <w:rsid w:val="00300A46"/>
    <w:rsid w:val="003040BE"/>
    <w:rsid w:val="00304B43"/>
    <w:rsid w:val="0030657F"/>
    <w:rsid w:val="00307AED"/>
    <w:rsid w:val="00307FE0"/>
    <w:rsid w:val="00310BB7"/>
    <w:rsid w:val="00312F71"/>
    <w:rsid w:val="003144DE"/>
    <w:rsid w:val="00316855"/>
    <w:rsid w:val="0031783B"/>
    <w:rsid w:val="003178F5"/>
    <w:rsid w:val="00321C47"/>
    <w:rsid w:val="00322449"/>
    <w:rsid w:val="00322986"/>
    <w:rsid w:val="00322C85"/>
    <w:rsid w:val="00323B28"/>
    <w:rsid w:val="00323E7A"/>
    <w:rsid w:val="003260A5"/>
    <w:rsid w:val="003269EF"/>
    <w:rsid w:val="00327980"/>
    <w:rsid w:val="00330005"/>
    <w:rsid w:val="003310EB"/>
    <w:rsid w:val="00331DC9"/>
    <w:rsid w:val="0033388F"/>
    <w:rsid w:val="00333C57"/>
    <w:rsid w:val="00333D82"/>
    <w:rsid w:val="00334252"/>
    <w:rsid w:val="00334AD6"/>
    <w:rsid w:val="003351A1"/>
    <w:rsid w:val="00335427"/>
    <w:rsid w:val="0033573D"/>
    <w:rsid w:val="0033595C"/>
    <w:rsid w:val="00337679"/>
    <w:rsid w:val="00343A59"/>
    <w:rsid w:val="00343BD9"/>
    <w:rsid w:val="00347ACF"/>
    <w:rsid w:val="00350762"/>
    <w:rsid w:val="00351317"/>
    <w:rsid w:val="003518C8"/>
    <w:rsid w:val="00351DEF"/>
    <w:rsid w:val="00353A8E"/>
    <w:rsid w:val="00354133"/>
    <w:rsid w:val="003542F0"/>
    <w:rsid w:val="00354606"/>
    <w:rsid w:val="00355B96"/>
    <w:rsid w:val="00355D8B"/>
    <w:rsid w:val="00356BFA"/>
    <w:rsid w:val="0035774B"/>
    <w:rsid w:val="00357E34"/>
    <w:rsid w:val="0036012D"/>
    <w:rsid w:val="0036059B"/>
    <w:rsid w:val="0036124D"/>
    <w:rsid w:val="00361A32"/>
    <w:rsid w:val="00361D4A"/>
    <w:rsid w:val="003659B2"/>
    <w:rsid w:val="00367339"/>
    <w:rsid w:val="00367676"/>
    <w:rsid w:val="00370678"/>
    <w:rsid w:val="00370EE1"/>
    <w:rsid w:val="003725AF"/>
    <w:rsid w:val="0037342D"/>
    <w:rsid w:val="003744E6"/>
    <w:rsid w:val="00374E4B"/>
    <w:rsid w:val="003750C4"/>
    <w:rsid w:val="00375F96"/>
    <w:rsid w:val="003760CD"/>
    <w:rsid w:val="00376289"/>
    <w:rsid w:val="003768D2"/>
    <w:rsid w:val="00377052"/>
    <w:rsid w:val="00377DCE"/>
    <w:rsid w:val="00377F7B"/>
    <w:rsid w:val="003802C1"/>
    <w:rsid w:val="00380C5B"/>
    <w:rsid w:val="00381BEB"/>
    <w:rsid w:val="00382159"/>
    <w:rsid w:val="00383C75"/>
    <w:rsid w:val="0038498D"/>
    <w:rsid w:val="00385C56"/>
    <w:rsid w:val="00386565"/>
    <w:rsid w:val="003865D5"/>
    <w:rsid w:val="0038775C"/>
    <w:rsid w:val="003912AB"/>
    <w:rsid w:val="0039334B"/>
    <w:rsid w:val="00393C68"/>
    <w:rsid w:val="00394139"/>
    <w:rsid w:val="00395087"/>
    <w:rsid w:val="00395266"/>
    <w:rsid w:val="003955C0"/>
    <w:rsid w:val="0039566E"/>
    <w:rsid w:val="00396F03"/>
    <w:rsid w:val="003978E4"/>
    <w:rsid w:val="003A11C4"/>
    <w:rsid w:val="003A30C6"/>
    <w:rsid w:val="003A32D8"/>
    <w:rsid w:val="003A3B9B"/>
    <w:rsid w:val="003A4157"/>
    <w:rsid w:val="003A5418"/>
    <w:rsid w:val="003A6434"/>
    <w:rsid w:val="003A7621"/>
    <w:rsid w:val="003B0C11"/>
    <w:rsid w:val="003B2B9F"/>
    <w:rsid w:val="003B55B1"/>
    <w:rsid w:val="003B57B1"/>
    <w:rsid w:val="003B5A97"/>
    <w:rsid w:val="003B5B8A"/>
    <w:rsid w:val="003B5DBC"/>
    <w:rsid w:val="003B6503"/>
    <w:rsid w:val="003B7258"/>
    <w:rsid w:val="003B744F"/>
    <w:rsid w:val="003B7AE5"/>
    <w:rsid w:val="003C0408"/>
    <w:rsid w:val="003C1731"/>
    <w:rsid w:val="003C1C12"/>
    <w:rsid w:val="003C1E6A"/>
    <w:rsid w:val="003C24E6"/>
    <w:rsid w:val="003C2DDE"/>
    <w:rsid w:val="003C31FC"/>
    <w:rsid w:val="003C323C"/>
    <w:rsid w:val="003C382C"/>
    <w:rsid w:val="003C3A3E"/>
    <w:rsid w:val="003C3CEB"/>
    <w:rsid w:val="003C3DEE"/>
    <w:rsid w:val="003C456B"/>
    <w:rsid w:val="003C522F"/>
    <w:rsid w:val="003C53D5"/>
    <w:rsid w:val="003C5D3F"/>
    <w:rsid w:val="003C5E3B"/>
    <w:rsid w:val="003C6529"/>
    <w:rsid w:val="003C6D95"/>
    <w:rsid w:val="003C7033"/>
    <w:rsid w:val="003C7A97"/>
    <w:rsid w:val="003D0E55"/>
    <w:rsid w:val="003D1098"/>
    <w:rsid w:val="003D18D3"/>
    <w:rsid w:val="003D1CAF"/>
    <w:rsid w:val="003D2F59"/>
    <w:rsid w:val="003D48FA"/>
    <w:rsid w:val="003D5501"/>
    <w:rsid w:val="003D59AB"/>
    <w:rsid w:val="003D5E37"/>
    <w:rsid w:val="003D6E09"/>
    <w:rsid w:val="003D7132"/>
    <w:rsid w:val="003E03BF"/>
    <w:rsid w:val="003E18E5"/>
    <w:rsid w:val="003E2949"/>
    <w:rsid w:val="003E2B61"/>
    <w:rsid w:val="003E3EDE"/>
    <w:rsid w:val="003E4236"/>
    <w:rsid w:val="003E441F"/>
    <w:rsid w:val="003E6A3A"/>
    <w:rsid w:val="003E7032"/>
    <w:rsid w:val="003E7A37"/>
    <w:rsid w:val="003E7A8E"/>
    <w:rsid w:val="003F0175"/>
    <w:rsid w:val="003F0CE8"/>
    <w:rsid w:val="003F2DC6"/>
    <w:rsid w:val="003F333F"/>
    <w:rsid w:val="003F3610"/>
    <w:rsid w:val="003F3D65"/>
    <w:rsid w:val="003F4029"/>
    <w:rsid w:val="003F43B1"/>
    <w:rsid w:val="003F44CA"/>
    <w:rsid w:val="003F4B05"/>
    <w:rsid w:val="003F7B17"/>
    <w:rsid w:val="003F7C14"/>
    <w:rsid w:val="004034FF"/>
    <w:rsid w:val="004035CC"/>
    <w:rsid w:val="00403606"/>
    <w:rsid w:val="00403F59"/>
    <w:rsid w:val="00404BC6"/>
    <w:rsid w:val="004075FA"/>
    <w:rsid w:val="0041038D"/>
    <w:rsid w:val="004112AF"/>
    <w:rsid w:val="00413A96"/>
    <w:rsid w:val="0041443F"/>
    <w:rsid w:val="0041522B"/>
    <w:rsid w:val="004152C2"/>
    <w:rsid w:val="00415D65"/>
    <w:rsid w:val="004207D1"/>
    <w:rsid w:val="00421253"/>
    <w:rsid w:val="00421DCF"/>
    <w:rsid w:val="0042376F"/>
    <w:rsid w:val="00424B4B"/>
    <w:rsid w:val="004250DE"/>
    <w:rsid w:val="00425646"/>
    <w:rsid w:val="00426324"/>
    <w:rsid w:val="004266A1"/>
    <w:rsid w:val="00426EC5"/>
    <w:rsid w:val="00427228"/>
    <w:rsid w:val="00430485"/>
    <w:rsid w:val="00431052"/>
    <w:rsid w:val="00431BF7"/>
    <w:rsid w:val="00432C1B"/>
    <w:rsid w:val="00432CF1"/>
    <w:rsid w:val="00435AA9"/>
    <w:rsid w:val="00435F59"/>
    <w:rsid w:val="00437662"/>
    <w:rsid w:val="00440727"/>
    <w:rsid w:val="00440E4A"/>
    <w:rsid w:val="00441712"/>
    <w:rsid w:val="00441DC6"/>
    <w:rsid w:val="0044505D"/>
    <w:rsid w:val="00445C38"/>
    <w:rsid w:val="00446849"/>
    <w:rsid w:val="00450D58"/>
    <w:rsid w:val="00450FCA"/>
    <w:rsid w:val="00451998"/>
    <w:rsid w:val="00451E96"/>
    <w:rsid w:val="004544D3"/>
    <w:rsid w:val="00454663"/>
    <w:rsid w:val="00454AC5"/>
    <w:rsid w:val="00455B57"/>
    <w:rsid w:val="0046118D"/>
    <w:rsid w:val="00461C38"/>
    <w:rsid w:val="004624EE"/>
    <w:rsid w:val="0046612A"/>
    <w:rsid w:val="004711F6"/>
    <w:rsid w:val="00471367"/>
    <w:rsid w:val="00471B52"/>
    <w:rsid w:val="00471EEF"/>
    <w:rsid w:val="004758C5"/>
    <w:rsid w:val="0047606B"/>
    <w:rsid w:val="004824FF"/>
    <w:rsid w:val="0048284B"/>
    <w:rsid w:val="004851BF"/>
    <w:rsid w:val="004868B3"/>
    <w:rsid w:val="0048732C"/>
    <w:rsid w:val="004873C2"/>
    <w:rsid w:val="00492503"/>
    <w:rsid w:val="0049270B"/>
    <w:rsid w:val="0049283E"/>
    <w:rsid w:val="00494DA4"/>
    <w:rsid w:val="00494E00"/>
    <w:rsid w:val="00495316"/>
    <w:rsid w:val="0049573D"/>
    <w:rsid w:val="00495BE6"/>
    <w:rsid w:val="00497249"/>
    <w:rsid w:val="004974A4"/>
    <w:rsid w:val="0049765A"/>
    <w:rsid w:val="004A02DB"/>
    <w:rsid w:val="004A0BA9"/>
    <w:rsid w:val="004A2838"/>
    <w:rsid w:val="004A2B7F"/>
    <w:rsid w:val="004A2CD4"/>
    <w:rsid w:val="004A2E94"/>
    <w:rsid w:val="004A3501"/>
    <w:rsid w:val="004A3F10"/>
    <w:rsid w:val="004A41D4"/>
    <w:rsid w:val="004A471D"/>
    <w:rsid w:val="004A4B53"/>
    <w:rsid w:val="004A4CCB"/>
    <w:rsid w:val="004A51BC"/>
    <w:rsid w:val="004A6098"/>
    <w:rsid w:val="004A6513"/>
    <w:rsid w:val="004A65EE"/>
    <w:rsid w:val="004A6BA5"/>
    <w:rsid w:val="004B10F2"/>
    <w:rsid w:val="004B1284"/>
    <w:rsid w:val="004B165E"/>
    <w:rsid w:val="004B2A1B"/>
    <w:rsid w:val="004B2D94"/>
    <w:rsid w:val="004B3C33"/>
    <w:rsid w:val="004B53E7"/>
    <w:rsid w:val="004B54DE"/>
    <w:rsid w:val="004C1001"/>
    <w:rsid w:val="004C2813"/>
    <w:rsid w:val="004C2DD9"/>
    <w:rsid w:val="004C2E3D"/>
    <w:rsid w:val="004C3C6B"/>
    <w:rsid w:val="004C528B"/>
    <w:rsid w:val="004C5891"/>
    <w:rsid w:val="004C5DC3"/>
    <w:rsid w:val="004C6EEE"/>
    <w:rsid w:val="004C7B55"/>
    <w:rsid w:val="004C7D97"/>
    <w:rsid w:val="004D006A"/>
    <w:rsid w:val="004D15FE"/>
    <w:rsid w:val="004D1648"/>
    <w:rsid w:val="004D1B5C"/>
    <w:rsid w:val="004D28C7"/>
    <w:rsid w:val="004D426F"/>
    <w:rsid w:val="004D6F24"/>
    <w:rsid w:val="004D74A3"/>
    <w:rsid w:val="004E1210"/>
    <w:rsid w:val="004E3ADC"/>
    <w:rsid w:val="004E42D6"/>
    <w:rsid w:val="004E536F"/>
    <w:rsid w:val="004E65CB"/>
    <w:rsid w:val="004E7CE4"/>
    <w:rsid w:val="004F0079"/>
    <w:rsid w:val="004F0AB4"/>
    <w:rsid w:val="004F169D"/>
    <w:rsid w:val="004F1D17"/>
    <w:rsid w:val="004F34F8"/>
    <w:rsid w:val="004F3B82"/>
    <w:rsid w:val="004F3C31"/>
    <w:rsid w:val="004F3CDD"/>
    <w:rsid w:val="004F41F2"/>
    <w:rsid w:val="004F50AB"/>
    <w:rsid w:val="004F55D1"/>
    <w:rsid w:val="004F55F9"/>
    <w:rsid w:val="004F642C"/>
    <w:rsid w:val="004F6E79"/>
    <w:rsid w:val="004F74A0"/>
    <w:rsid w:val="00501AEB"/>
    <w:rsid w:val="00502DD8"/>
    <w:rsid w:val="00503EE2"/>
    <w:rsid w:val="005051C1"/>
    <w:rsid w:val="005057C4"/>
    <w:rsid w:val="00506061"/>
    <w:rsid w:val="00506519"/>
    <w:rsid w:val="005066EF"/>
    <w:rsid w:val="005076D4"/>
    <w:rsid w:val="005077CD"/>
    <w:rsid w:val="00507E5C"/>
    <w:rsid w:val="005106BB"/>
    <w:rsid w:val="0051089B"/>
    <w:rsid w:val="00511B75"/>
    <w:rsid w:val="00513D7F"/>
    <w:rsid w:val="0051492B"/>
    <w:rsid w:val="0051516A"/>
    <w:rsid w:val="00515648"/>
    <w:rsid w:val="00515C7A"/>
    <w:rsid w:val="00516026"/>
    <w:rsid w:val="005160C5"/>
    <w:rsid w:val="005168AD"/>
    <w:rsid w:val="00517453"/>
    <w:rsid w:val="00517546"/>
    <w:rsid w:val="005179D1"/>
    <w:rsid w:val="00517DD7"/>
    <w:rsid w:val="00517F5B"/>
    <w:rsid w:val="00520287"/>
    <w:rsid w:val="0052146B"/>
    <w:rsid w:val="0052149F"/>
    <w:rsid w:val="00521A8A"/>
    <w:rsid w:val="00521DFE"/>
    <w:rsid w:val="00523229"/>
    <w:rsid w:val="00523960"/>
    <w:rsid w:val="00523FC5"/>
    <w:rsid w:val="0052446A"/>
    <w:rsid w:val="00524693"/>
    <w:rsid w:val="00526738"/>
    <w:rsid w:val="0052790B"/>
    <w:rsid w:val="0053084B"/>
    <w:rsid w:val="005310A4"/>
    <w:rsid w:val="0053185C"/>
    <w:rsid w:val="0053221F"/>
    <w:rsid w:val="005328E8"/>
    <w:rsid w:val="00533ED3"/>
    <w:rsid w:val="005341AE"/>
    <w:rsid w:val="0053423A"/>
    <w:rsid w:val="00534C97"/>
    <w:rsid w:val="00534EC1"/>
    <w:rsid w:val="00535ABE"/>
    <w:rsid w:val="005367DD"/>
    <w:rsid w:val="00536EB8"/>
    <w:rsid w:val="00537C7E"/>
    <w:rsid w:val="00540827"/>
    <w:rsid w:val="00540BDE"/>
    <w:rsid w:val="00541E76"/>
    <w:rsid w:val="005421E2"/>
    <w:rsid w:val="0054330B"/>
    <w:rsid w:val="005446DA"/>
    <w:rsid w:val="005449FE"/>
    <w:rsid w:val="0054752F"/>
    <w:rsid w:val="005477B3"/>
    <w:rsid w:val="00553096"/>
    <w:rsid w:val="00553106"/>
    <w:rsid w:val="00554E90"/>
    <w:rsid w:val="00555C8B"/>
    <w:rsid w:val="00557BF7"/>
    <w:rsid w:val="00560985"/>
    <w:rsid w:val="00560AD2"/>
    <w:rsid w:val="00560BEC"/>
    <w:rsid w:val="0056116D"/>
    <w:rsid w:val="005626A4"/>
    <w:rsid w:val="005634B1"/>
    <w:rsid w:val="00564348"/>
    <w:rsid w:val="00564933"/>
    <w:rsid w:val="005655A5"/>
    <w:rsid w:val="0056575B"/>
    <w:rsid w:val="005658F3"/>
    <w:rsid w:val="00565F2E"/>
    <w:rsid w:val="005671C1"/>
    <w:rsid w:val="00571CA3"/>
    <w:rsid w:val="0057558D"/>
    <w:rsid w:val="005757FE"/>
    <w:rsid w:val="00575A15"/>
    <w:rsid w:val="00575C2A"/>
    <w:rsid w:val="00575DEC"/>
    <w:rsid w:val="0057775C"/>
    <w:rsid w:val="005779B6"/>
    <w:rsid w:val="00577C9F"/>
    <w:rsid w:val="005807E6"/>
    <w:rsid w:val="00581582"/>
    <w:rsid w:val="00581644"/>
    <w:rsid w:val="00581AFD"/>
    <w:rsid w:val="00583ADF"/>
    <w:rsid w:val="005855C8"/>
    <w:rsid w:val="005871BD"/>
    <w:rsid w:val="005879DA"/>
    <w:rsid w:val="0059289A"/>
    <w:rsid w:val="00592DD9"/>
    <w:rsid w:val="00593241"/>
    <w:rsid w:val="0059360E"/>
    <w:rsid w:val="00593CA2"/>
    <w:rsid w:val="0059599C"/>
    <w:rsid w:val="0059602B"/>
    <w:rsid w:val="005A0E33"/>
    <w:rsid w:val="005A10E1"/>
    <w:rsid w:val="005A3DDA"/>
    <w:rsid w:val="005A5E91"/>
    <w:rsid w:val="005A6652"/>
    <w:rsid w:val="005A7A8E"/>
    <w:rsid w:val="005B337E"/>
    <w:rsid w:val="005B566E"/>
    <w:rsid w:val="005B68EE"/>
    <w:rsid w:val="005B6CF6"/>
    <w:rsid w:val="005B7356"/>
    <w:rsid w:val="005C04F6"/>
    <w:rsid w:val="005C13B9"/>
    <w:rsid w:val="005C22D4"/>
    <w:rsid w:val="005C27F1"/>
    <w:rsid w:val="005C3BC4"/>
    <w:rsid w:val="005C4FA2"/>
    <w:rsid w:val="005C53F7"/>
    <w:rsid w:val="005C700A"/>
    <w:rsid w:val="005C7805"/>
    <w:rsid w:val="005D1B1A"/>
    <w:rsid w:val="005D2C98"/>
    <w:rsid w:val="005D302C"/>
    <w:rsid w:val="005D3656"/>
    <w:rsid w:val="005D4391"/>
    <w:rsid w:val="005D4B41"/>
    <w:rsid w:val="005D68E0"/>
    <w:rsid w:val="005D7EB0"/>
    <w:rsid w:val="005E0479"/>
    <w:rsid w:val="005E22F1"/>
    <w:rsid w:val="005E3B68"/>
    <w:rsid w:val="005E3ECC"/>
    <w:rsid w:val="005E3F7B"/>
    <w:rsid w:val="005E4A12"/>
    <w:rsid w:val="005E5043"/>
    <w:rsid w:val="005E552D"/>
    <w:rsid w:val="005E566B"/>
    <w:rsid w:val="005E5A54"/>
    <w:rsid w:val="005E6964"/>
    <w:rsid w:val="005E7D94"/>
    <w:rsid w:val="005F28AF"/>
    <w:rsid w:val="005F31E5"/>
    <w:rsid w:val="005F57F4"/>
    <w:rsid w:val="005F650D"/>
    <w:rsid w:val="005F6EAD"/>
    <w:rsid w:val="0060020F"/>
    <w:rsid w:val="006010A3"/>
    <w:rsid w:val="006010DA"/>
    <w:rsid w:val="00601555"/>
    <w:rsid w:val="00601B0E"/>
    <w:rsid w:val="00601C4E"/>
    <w:rsid w:val="006025D5"/>
    <w:rsid w:val="006032BC"/>
    <w:rsid w:val="0060449E"/>
    <w:rsid w:val="006049D4"/>
    <w:rsid w:val="00604B41"/>
    <w:rsid w:val="006057F5"/>
    <w:rsid w:val="00607EAA"/>
    <w:rsid w:val="00610508"/>
    <w:rsid w:val="00610527"/>
    <w:rsid w:val="00610FD4"/>
    <w:rsid w:val="00612E81"/>
    <w:rsid w:val="00613026"/>
    <w:rsid w:val="006131D9"/>
    <w:rsid w:val="00616C04"/>
    <w:rsid w:val="006171F6"/>
    <w:rsid w:val="0061747A"/>
    <w:rsid w:val="00617733"/>
    <w:rsid w:val="006204CC"/>
    <w:rsid w:val="00620C82"/>
    <w:rsid w:val="00620E15"/>
    <w:rsid w:val="006216D6"/>
    <w:rsid w:val="00621778"/>
    <w:rsid w:val="0062189E"/>
    <w:rsid w:val="0062321F"/>
    <w:rsid w:val="0062402A"/>
    <w:rsid w:val="00625706"/>
    <w:rsid w:val="00625F65"/>
    <w:rsid w:val="00626370"/>
    <w:rsid w:val="00626CF5"/>
    <w:rsid w:val="006272C2"/>
    <w:rsid w:val="00627632"/>
    <w:rsid w:val="00627BEA"/>
    <w:rsid w:val="006300CB"/>
    <w:rsid w:val="006348F6"/>
    <w:rsid w:val="00635029"/>
    <w:rsid w:val="00636108"/>
    <w:rsid w:val="006378E0"/>
    <w:rsid w:val="00641BC8"/>
    <w:rsid w:val="006459CA"/>
    <w:rsid w:val="00645E26"/>
    <w:rsid w:val="006464A3"/>
    <w:rsid w:val="00647A42"/>
    <w:rsid w:val="006503F1"/>
    <w:rsid w:val="0065177C"/>
    <w:rsid w:val="00652DA9"/>
    <w:rsid w:val="00652FB1"/>
    <w:rsid w:val="00653272"/>
    <w:rsid w:val="00654316"/>
    <w:rsid w:val="00656647"/>
    <w:rsid w:val="00656A9D"/>
    <w:rsid w:val="00656B2E"/>
    <w:rsid w:val="0065776C"/>
    <w:rsid w:val="00660BBF"/>
    <w:rsid w:val="00660DB6"/>
    <w:rsid w:val="00660DF1"/>
    <w:rsid w:val="006632B5"/>
    <w:rsid w:val="006638A0"/>
    <w:rsid w:val="006646A3"/>
    <w:rsid w:val="00665DA0"/>
    <w:rsid w:val="00666452"/>
    <w:rsid w:val="006708B9"/>
    <w:rsid w:val="00673092"/>
    <w:rsid w:val="006741C2"/>
    <w:rsid w:val="00674EF5"/>
    <w:rsid w:val="006755E8"/>
    <w:rsid w:val="0067622C"/>
    <w:rsid w:val="00680610"/>
    <w:rsid w:val="00680910"/>
    <w:rsid w:val="00681C75"/>
    <w:rsid w:val="006847C2"/>
    <w:rsid w:val="00685064"/>
    <w:rsid w:val="00685744"/>
    <w:rsid w:val="00685A72"/>
    <w:rsid w:val="00685B48"/>
    <w:rsid w:val="00687B0C"/>
    <w:rsid w:val="006902D1"/>
    <w:rsid w:val="00691FA2"/>
    <w:rsid w:val="00696289"/>
    <w:rsid w:val="00696ACA"/>
    <w:rsid w:val="006A27CF"/>
    <w:rsid w:val="006A2934"/>
    <w:rsid w:val="006A3CC8"/>
    <w:rsid w:val="006A4726"/>
    <w:rsid w:val="006A4EC7"/>
    <w:rsid w:val="006A4F2B"/>
    <w:rsid w:val="006A54D3"/>
    <w:rsid w:val="006A6655"/>
    <w:rsid w:val="006A7C5D"/>
    <w:rsid w:val="006B06F3"/>
    <w:rsid w:val="006B092A"/>
    <w:rsid w:val="006B1117"/>
    <w:rsid w:val="006B12E6"/>
    <w:rsid w:val="006B2614"/>
    <w:rsid w:val="006B2FA7"/>
    <w:rsid w:val="006B471E"/>
    <w:rsid w:val="006B55AC"/>
    <w:rsid w:val="006B5676"/>
    <w:rsid w:val="006B5A39"/>
    <w:rsid w:val="006B6770"/>
    <w:rsid w:val="006B6813"/>
    <w:rsid w:val="006B6B08"/>
    <w:rsid w:val="006C106A"/>
    <w:rsid w:val="006C257E"/>
    <w:rsid w:val="006C733C"/>
    <w:rsid w:val="006C7688"/>
    <w:rsid w:val="006C7D07"/>
    <w:rsid w:val="006C7FE6"/>
    <w:rsid w:val="006D0B39"/>
    <w:rsid w:val="006D157E"/>
    <w:rsid w:val="006D17E2"/>
    <w:rsid w:val="006D182D"/>
    <w:rsid w:val="006D2286"/>
    <w:rsid w:val="006D3F8F"/>
    <w:rsid w:val="006D61E5"/>
    <w:rsid w:val="006D7BFE"/>
    <w:rsid w:val="006E116A"/>
    <w:rsid w:val="006E21C6"/>
    <w:rsid w:val="006E279A"/>
    <w:rsid w:val="006E2ABD"/>
    <w:rsid w:val="006E429A"/>
    <w:rsid w:val="006E5B4A"/>
    <w:rsid w:val="006E5EA4"/>
    <w:rsid w:val="006E6873"/>
    <w:rsid w:val="006E695F"/>
    <w:rsid w:val="006F0D1F"/>
    <w:rsid w:val="006F126F"/>
    <w:rsid w:val="006F1421"/>
    <w:rsid w:val="006F5FEF"/>
    <w:rsid w:val="006F6802"/>
    <w:rsid w:val="006F7492"/>
    <w:rsid w:val="006F79A0"/>
    <w:rsid w:val="006F7DDD"/>
    <w:rsid w:val="006F7F50"/>
    <w:rsid w:val="00700460"/>
    <w:rsid w:val="00701524"/>
    <w:rsid w:val="00702D8C"/>
    <w:rsid w:val="00706519"/>
    <w:rsid w:val="00706B11"/>
    <w:rsid w:val="0070710D"/>
    <w:rsid w:val="007078E7"/>
    <w:rsid w:val="00707D46"/>
    <w:rsid w:val="00711DD0"/>
    <w:rsid w:val="00713A91"/>
    <w:rsid w:val="00713AE2"/>
    <w:rsid w:val="00714275"/>
    <w:rsid w:val="007144A2"/>
    <w:rsid w:val="00716A5F"/>
    <w:rsid w:val="007201B2"/>
    <w:rsid w:val="007212BF"/>
    <w:rsid w:val="00721474"/>
    <w:rsid w:val="007223E6"/>
    <w:rsid w:val="00722BEB"/>
    <w:rsid w:val="00723654"/>
    <w:rsid w:val="007245BE"/>
    <w:rsid w:val="00724980"/>
    <w:rsid w:val="00724E16"/>
    <w:rsid w:val="00724FED"/>
    <w:rsid w:val="00726689"/>
    <w:rsid w:val="0072761B"/>
    <w:rsid w:val="007300F4"/>
    <w:rsid w:val="0073050B"/>
    <w:rsid w:val="0073079E"/>
    <w:rsid w:val="00730B0C"/>
    <w:rsid w:val="00731F89"/>
    <w:rsid w:val="007339EE"/>
    <w:rsid w:val="00733AA0"/>
    <w:rsid w:val="00734E72"/>
    <w:rsid w:val="007360A2"/>
    <w:rsid w:val="00736757"/>
    <w:rsid w:val="0074037B"/>
    <w:rsid w:val="007409C4"/>
    <w:rsid w:val="00740ECF"/>
    <w:rsid w:val="00742328"/>
    <w:rsid w:val="007425CA"/>
    <w:rsid w:val="007429BF"/>
    <w:rsid w:val="00744032"/>
    <w:rsid w:val="00744604"/>
    <w:rsid w:val="0074461C"/>
    <w:rsid w:val="007453EB"/>
    <w:rsid w:val="00746527"/>
    <w:rsid w:val="00746815"/>
    <w:rsid w:val="0074694A"/>
    <w:rsid w:val="00747004"/>
    <w:rsid w:val="007471D6"/>
    <w:rsid w:val="00750D78"/>
    <w:rsid w:val="00750E3A"/>
    <w:rsid w:val="00751E9C"/>
    <w:rsid w:val="007524A3"/>
    <w:rsid w:val="00752D24"/>
    <w:rsid w:val="007533E0"/>
    <w:rsid w:val="007538CB"/>
    <w:rsid w:val="007540C9"/>
    <w:rsid w:val="0075481F"/>
    <w:rsid w:val="007549F7"/>
    <w:rsid w:val="00756A21"/>
    <w:rsid w:val="0075796A"/>
    <w:rsid w:val="00760C24"/>
    <w:rsid w:val="0076170A"/>
    <w:rsid w:val="00761D4C"/>
    <w:rsid w:val="00761DBC"/>
    <w:rsid w:val="00763882"/>
    <w:rsid w:val="00767160"/>
    <w:rsid w:val="00767A63"/>
    <w:rsid w:val="00767CCF"/>
    <w:rsid w:val="00767F02"/>
    <w:rsid w:val="00770075"/>
    <w:rsid w:val="0077063A"/>
    <w:rsid w:val="007732A6"/>
    <w:rsid w:val="0077337C"/>
    <w:rsid w:val="00773652"/>
    <w:rsid w:val="0077369D"/>
    <w:rsid w:val="00774202"/>
    <w:rsid w:val="00774EDA"/>
    <w:rsid w:val="007805A2"/>
    <w:rsid w:val="00781B45"/>
    <w:rsid w:val="00783794"/>
    <w:rsid w:val="0078404F"/>
    <w:rsid w:val="00784285"/>
    <w:rsid w:val="0078430A"/>
    <w:rsid w:val="007845E3"/>
    <w:rsid w:val="0078574A"/>
    <w:rsid w:val="00785D8F"/>
    <w:rsid w:val="00791589"/>
    <w:rsid w:val="007915A8"/>
    <w:rsid w:val="007926EA"/>
    <w:rsid w:val="0079271B"/>
    <w:rsid w:val="00792F40"/>
    <w:rsid w:val="00793DC6"/>
    <w:rsid w:val="00794BA2"/>
    <w:rsid w:val="00794E32"/>
    <w:rsid w:val="00794E36"/>
    <w:rsid w:val="0079510B"/>
    <w:rsid w:val="00795895"/>
    <w:rsid w:val="00796098"/>
    <w:rsid w:val="007962B4"/>
    <w:rsid w:val="00797A79"/>
    <w:rsid w:val="007A0A9E"/>
    <w:rsid w:val="007A252E"/>
    <w:rsid w:val="007A31BA"/>
    <w:rsid w:val="007A3297"/>
    <w:rsid w:val="007A5122"/>
    <w:rsid w:val="007A6062"/>
    <w:rsid w:val="007A6950"/>
    <w:rsid w:val="007A6E10"/>
    <w:rsid w:val="007A7159"/>
    <w:rsid w:val="007B0476"/>
    <w:rsid w:val="007B43DA"/>
    <w:rsid w:val="007B4777"/>
    <w:rsid w:val="007B484D"/>
    <w:rsid w:val="007B4F09"/>
    <w:rsid w:val="007B6945"/>
    <w:rsid w:val="007B6C95"/>
    <w:rsid w:val="007B6D46"/>
    <w:rsid w:val="007B713B"/>
    <w:rsid w:val="007B77B7"/>
    <w:rsid w:val="007C04BC"/>
    <w:rsid w:val="007C05FC"/>
    <w:rsid w:val="007C187A"/>
    <w:rsid w:val="007C2138"/>
    <w:rsid w:val="007C22CA"/>
    <w:rsid w:val="007C249B"/>
    <w:rsid w:val="007C2792"/>
    <w:rsid w:val="007C2826"/>
    <w:rsid w:val="007C2DD2"/>
    <w:rsid w:val="007C445D"/>
    <w:rsid w:val="007C4910"/>
    <w:rsid w:val="007C4AB1"/>
    <w:rsid w:val="007C57D3"/>
    <w:rsid w:val="007C61FD"/>
    <w:rsid w:val="007C6B30"/>
    <w:rsid w:val="007C6C95"/>
    <w:rsid w:val="007C6D7F"/>
    <w:rsid w:val="007C727E"/>
    <w:rsid w:val="007D1302"/>
    <w:rsid w:val="007D1FC3"/>
    <w:rsid w:val="007D262E"/>
    <w:rsid w:val="007D2735"/>
    <w:rsid w:val="007D2B2D"/>
    <w:rsid w:val="007D2FDF"/>
    <w:rsid w:val="007D33FC"/>
    <w:rsid w:val="007D3949"/>
    <w:rsid w:val="007D4DD9"/>
    <w:rsid w:val="007D5CAE"/>
    <w:rsid w:val="007D5F77"/>
    <w:rsid w:val="007D6824"/>
    <w:rsid w:val="007D6E5B"/>
    <w:rsid w:val="007D7CBC"/>
    <w:rsid w:val="007E22EE"/>
    <w:rsid w:val="007E310E"/>
    <w:rsid w:val="007E40CD"/>
    <w:rsid w:val="007E50CE"/>
    <w:rsid w:val="007E50DD"/>
    <w:rsid w:val="007E60CB"/>
    <w:rsid w:val="007E6934"/>
    <w:rsid w:val="007E70CD"/>
    <w:rsid w:val="007F12BE"/>
    <w:rsid w:val="007F1912"/>
    <w:rsid w:val="007F1DD8"/>
    <w:rsid w:val="007F1F27"/>
    <w:rsid w:val="007F243F"/>
    <w:rsid w:val="007F2E23"/>
    <w:rsid w:val="007F310C"/>
    <w:rsid w:val="007F3152"/>
    <w:rsid w:val="007F33D5"/>
    <w:rsid w:val="007F3773"/>
    <w:rsid w:val="007F40B5"/>
    <w:rsid w:val="007F47F0"/>
    <w:rsid w:val="007F5D28"/>
    <w:rsid w:val="007F678A"/>
    <w:rsid w:val="007F68C3"/>
    <w:rsid w:val="007F78C9"/>
    <w:rsid w:val="007F7BE8"/>
    <w:rsid w:val="00803EEC"/>
    <w:rsid w:val="00804B4C"/>
    <w:rsid w:val="00805098"/>
    <w:rsid w:val="0080552B"/>
    <w:rsid w:val="00811F70"/>
    <w:rsid w:val="00812796"/>
    <w:rsid w:val="00812887"/>
    <w:rsid w:val="00814055"/>
    <w:rsid w:val="00814B8E"/>
    <w:rsid w:val="00814F06"/>
    <w:rsid w:val="00820A66"/>
    <w:rsid w:val="008211D4"/>
    <w:rsid w:val="008215B5"/>
    <w:rsid w:val="0082273F"/>
    <w:rsid w:val="00822CAF"/>
    <w:rsid w:val="00823674"/>
    <w:rsid w:val="00823BEA"/>
    <w:rsid w:val="008249C4"/>
    <w:rsid w:val="00825827"/>
    <w:rsid w:val="0082724C"/>
    <w:rsid w:val="008272DD"/>
    <w:rsid w:val="008275F2"/>
    <w:rsid w:val="00827DAE"/>
    <w:rsid w:val="008314C0"/>
    <w:rsid w:val="00832204"/>
    <w:rsid w:val="008322B1"/>
    <w:rsid w:val="00833FFE"/>
    <w:rsid w:val="008343CA"/>
    <w:rsid w:val="0083513E"/>
    <w:rsid w:val="0083591F"/>
    <w:rsid w:val="0083729D"/>
    <w:rsid w:val="008379A5"/>
    <w:rsid w:val="00840354"/>
    <w:rsid w:val="008410D9"/>
    <w:rsid w:val="00841A11"/>
    <w:rsid w:val="00842B29"/>
    <w:rsid w:val="008436BE"/>
    <w:rsid w:val="0084407D"/>
    <w:rsid w:val="008442DF"/>
    <w:rsid w:val="00844430"/>
    <w:rsid w:val="00844919"/>
    <w:rsid w:val="00846AF2"/>
    <w:rsid w:val="00846FA8"/>
    <w:rsid w:val="008477A0"/>
    <w:rsid w:val="00850199"/>
    <w:rsid w:val="00850FBE"/>
    <w:rsid w:val="008512DE"/>
    <w:rsid w:val="00851889"/>
    <w:rsid w:val="00851CF7"/>
    <w:rsid w:val="008526A6"/>
    <w:rsid w:val="00854F79"/>
    <w:rsid w:val="008550C5"/>
    <w:rsid w:val="00855C67"/>
    <w:rsid w:val="0085703A"/>
    <w:rsid w:val="00857979"/>
    <w:rsid w:val="0086038E"/>
    <w:rsid w:val="00860B88"/>
    <w:rsid w:val="0086115B"/>
    <w:rsid w:val="008619E2"/>
    <w:rsid w:val="0086232D"/>
    <w:rsid w:val="008626BD"/>
    <w:rsid w:val="008635A2"/>
    <w:rsid w:val="008659E7"/>
    <w:rsid w:val="00865D78"/>
    <w:rsid w:val="008700F1"/>
    <w:rsid w:val="00870A94"/>
    <w:rsid w:val="0087197B"/>
    <w:rsid w:val="00871D3C"/>
    <w:rsid w:val="0087272B"/>
    <w:rsid w:val="00873EAA"/>
    <w:rsid w:val="008743FA"/>
    <w:rsid w:val="0087648D"/>
    <w:rsid w:val="00876E80"/>
    <w:rsid w:val="00876EF6"/>
    <w:rsid w:val="00877419"/>
    <w:rsid w:val="0088076A"/>
    <w:rsid w:val="00880EF5"/>
    <w:rsid w:val="00881F99"/>
    <w:rsid w:val="00882038"/>
    <w:rsid w:val="0088378B"/>
    <w:rsid w:val="00883B22"/>
    <w:rsid w:val="00884E7B"/>
    <w:rsid w:val="0088622A"/>
    <w:rsid w:val="0088645D"/>
    <w:rsid w:val="008868D1"/>
    <w:rsid w:val="00886C7F"/>
    <w:rsid w:val="0088774E"/>
    <w:rsid w:val="00890149"/>
    <w:rsid w:val="00890BF1"/>
    <w:rsid w:val="00890EB0"/>
    <w:rsid w:val="00891AC3"/>
    <w:rsid w:val="00891E26"/>
    <w:rsid w:val="008920AF"/>
    <w:rsid w:val="0089266D"/>
    <w:rsid w:val="008930F0"/>
    <w:rsid w:val="008943A1"/>
    <w:rsid w:val="00894B14"/>
    <w:rsid w:val="008951DC"/>
    <w:rsid w:val="00895737"/>
    <w:rsid w:val="008979B7"/>
    <w:rsid w:val="008A009E"/>
    <w:rsid w:val="008A1A2A"/>
    <w:rsid w:val="008A2A54"/>
    <w:rsid w:val="008A3188"/>
    <w:rsid w:val="008A33C5"/>
    <w:rsid w:val="008A436D"/>
    <w:rsid w:val="008A453B"/>
    <w:rsid w:val="008A4E0B"/>
    <w:rsid w:val="008A54A3"/>
    <w:rsid w:val="008B0BA8"/>
    <w:rsid w:val="008B3B23"/>
    <w:rsid w:val="008B425D"/>
    <w:rsid w:val="008B68A2"/>
    <w:rsid w:val="008B6B84"/>
    <w:rsid w:val="008B7063"/>
    <w:rsid w:val="008C07BC"/>
    <w:rsid w:val="008C086D"/>
    <w:rsid w:val="008C180D"/>
    <w:rsid w:val="008C18D2"/>
    <w:rsid w:val="008C2059"/>
    <w:rsid w:val="008C2305"/>
    <w:rsid w:val="008C38F5"/>
    <w:rsid w:val="008C4DF8"/>
    <w:rsid w:val="008C4E9F"/>
    <w:rsid w:val="008C53CF"/>
    <w:rsid w:val="008C562A"/>
    <w:rsid w:val="008C5915"/>
    <w:rsid w:val="008C6A43"/>
    <w:rsid w:val="008C75E6"/>
    <w:rsid w:val="008C7C76"/>
    <w:rsid w:val="008D23A1"/>
    <w:rsid w:val="008D3012"/>
    <w:rsid w:val="008D30A5"/>
    <w:rsid w:val="008D31FF"/>
    <w:rsid w:val="008D7F54"/>
    <w:rsid w:val="008E0618"/>
    <w:rsid w:val="008E183E"/>
    <w:rsid w:val="008E4021"/>
    <w:rsid w:val="008E4598"/>
    <w:rsid w:val="008E46C4"/>
    <w:rsid w:val="008E55AE"/>
    <w:rsid w:val="008E6364"/>
    <w:rsid w:val="008E63CF"/>
    <w:rsid w:val="008E6561"/>
    <w:rsid w:val="008E6B6A"/>
    <w:rsid w:val="008E7EC9"/>
    <w:rsid w:val="008F0015"/>
    <w:rsid w:val="008F17D1"/>
    <w:rsid w:val="008F26F3"/>
    <w:rsid w:val="008F4D0F"/>
    <w:rsid w:val="008F5231"/>
    <w:rsid w:val="008F60A6"/>
    <w:rsid w:val="008F6701"/>
    <w:rsid w:val="008F69C2"/>
    <w:rsid w:val="008F6A85"/>
    <w:rsid w:val="008F6E0D"/>
    <w:rsid w:val="008F6F0D"/>
    <w:rsid w:val="009006F6"/>
    <w:rsid w:val="00901106"/>
    <w:rsid w:val="009018A8"/>
    <w:rsid w:val="00902BDC"/>
    <w:rsid w:val="009038A1"/>
    <w:rsid w:val="0090390E"/>
    <w:rsid w:val="00903992"/>
    <w:rsid w:val="00904CA0"/>
    <w:rsid w:val="00907550"/>
    <w:rsid w:val="0090779A"/>
    <w:rsid w:val="00907E87"/>
    <w:rsid w:val="00910717"/>
    <w:rsid w:val="00912734"/>
    <w:rsid w:val="0091288D"/>
    <w:rsid w:val="0091302A"/>
    <w:rsid w:val="009158E5"/>
    <w:rsid w:val="00915ED4"/>
    <w:rsid w:val="00916414"/>
    <w:rsid w:val="0091714A"/>
    <w:rsid w:val="00917525"/>
    <w:rsid w:val="00917D48"/>
    <w:rsid w:val="0092027D"/>
    <w:rsid w:val="00920CE2"/>
    <w:rsid w:val="009223AA"/>
    <w:rsid w:val="009233EA"/>
    <w:rsid w:val="00924D5B"/>
    <w:rsid w:val="00925105"/>
    <w:rsid w:val="00925E42"/>
    <w:rsid w:val="00926D8E"/>
    <w:rsid w:val="00927245"/>
    <w:rsid w:val="00927D50"/>
    <w:rsid w:val="00930311"/>
    <w:rsid w:val="0093048C"/>
    <w:rsid w:val="00930585"/>
    <w:rsid w:val="0093096D"/>
    <w:rsid w:val="00932641"/>
    <w:rsid w:val="00934507"/>
    <w:rsid w:val="00934D68"/>
    <w:rsid w:val="00935672"/>
    <w:rsid w:val="00935ACB"/>
    <w:rsid w:val="00935AD6"/>
    <w:rsid w:val="00936E02"/>
    <w:rsid w:val="0093764F"/>
    <w:rsid w:val="00940216"/>
    <w:rsid w:val="00942451"/>
    <w:rsid w:val="00942836"/>
    <w:rsid w:val="009434B5"/>
    <w:rsid w:val="0094451C"/>
    <w:rsid w:val="00944E48"/>
    <w:rsid w:val="009464E5"/>
    <w:rsid w:val="00946801"/>
    <w:rsid w:val="00946918"/>
    <w:rsid w:val="00953289"/>
    <w:rsid w:val="00953822"/>
    <w:rsid w:val="00954081"/>
    <w:rsid w:val="009548C9"/>
    <w:rsid w:val="00956E01"/>
    <w:rsid w:val="00960C34"/>
    <w:rsid w:val="00960C6C"/>
    <w:rsid w:val="009617B5"/>
    <w:rsid w:val="00961EE9"/>
    <w:rsid w:val="009633B2"/>
    <w:rsid w:val="00965121"/>
    <w:rsid w:val="009669D5"/>
    <w:rsid w:val="00966A21"/>
    <w:rsid w:val="00966A79"/>
    <w:rsid w:val="0097078E"/>
    <w:rsid w:val="0097148F"/>
    <w:rsid w:val="009716E7"/>
    <w:rsid w:val="0097231E"/>
    <w:rsid w:val="00974388"/>
    <w:rsid w:val="00974E28"/>
    <w:rsid w:val="00974F35"/>
    <w:rsid w:val="00975808"/>
    <w:rsid w:val="00975F2B"/>
    <w:rsid w:val="00975F8F"/>
    <w:rsid w:val="009763E6"/>
    <w:rsid w:val="00976E89"/>
    <w:rsid w:val="00980F8C"/>
    <w:rsid w:val="00983855"/>
    <w:rsid w:val="00984534"/>
    <w:rsid w:val="009845EF"/>
    <w:rsid w:val="009846AB"/>
    <w:rsid w:val="00985162"/>
    <w:rsid w:val="00986093"/>
    <w:rsid w:val="00986519"/>
    <w:rsid w:val="009867EC"/>
    <w:rsid w:val="00986AAC"/>
    <w:rsid w:val="00987A39"/>
    <w:rsid w:val="00990CAC"/>
    <w:rsid w:val="00991D19"/>
    <w:rsid w:val="009920F3"/>
    <w:rsid w:val="00992897"/>
    <w:rsid w:val="0099424A"/>
    <w:rsid w:val="00995134"/>
    <w:rsid w:val="00995793"/>
    <w:rsid w:val="0099710C"/>
    <w:rsid w:val="009A1D55"/>
    <w:rsid w:val="009A35B9"/>
    <w:rsid w:val="009A3B80"/>
    <w:rsid w:val="009A559B"/>
    <w:rsid w:val="009A5E0B"/>
    <w:rsid w:val="009A70AE"/>
    <w:rsid w:val="009B043E"/>
    <w:rsid w:val="009B0B81"/>
    <w:rsid w:val="009B1D57"/>
    <w:rsid w:val="009B33DB"/>
    <w:rsid w:val="009B33E7"/>
    <w:rsid w:val="009B3D56"/>
    <w:rsid w:val="009B5C62"/>
    <w:rsid w:val="009B6D08"/>
    <w:rsid w:val="009B6D81"/>
    <w:rsid w:val="009C0B7C"/>
    <w:rsid w:val="009C1DD0"/>
    <w:rsid w:val="009C2152"/>
    <w:rsid w:val="009C257E"/>
    <w:rsid w:val="009C3E30"/>
    <w:rsid w:val="009C40D7"/>
    <w:rsid w:val="009C437E"/>
    <w:rsid w:val="009C44C0"/>
    <w:rsid w:val="009C4571"/>
    <w:rsid w:val="009C4784"/>
    <w:rsid w:val="009C479A"/>
    <w:rsid w:val="009C5B19"/>
    <w:rsid w:val="009C7506"/>
    <w:rsid w:val="009C78B7"/>
    <w:rsid w:val="009C79AD"/>
    <w:rsid w:val="009C7DA8"/>
    <w:rsid w:val="009C7F1C"/>
    <w:rsid w:val="009D0624"/>
    <w:rsid w:val="009D07A7"/>
    <w:rsid w:val="009D0C1F"/>
    <w:rsid w:val="009D25C2"/>
    <w:rsid w:val="009D30A2"/>
    <w:rsid w:val="009D3E82"/>
    <w:rsid w:val="009D506C"/>
    <w:rsid w:val="009D5233"/>
    <w:rsid w:val="009D5604"/>
    <w:rsid w:val="009D5866"/>
    <w:rsid w:val="009D5EEF"/>
    <w:rsid w:val="009D7726"/>
    <w:rsid w:val="009D7D6D"/>
    <w:rsid w:val="009E0295"/>
    <w:rsid w:val="009E0677"/>
    <w:rsid w:val="009E12CA"/>
    <w:rsid w:val="009E178F"/>
    <w:rsid w:val="009E1C86"/>
    <w:rsid w:val="009E2575"/>
    <w:rsid w:val="009E257D"/>
    <w:rsid w:val="009E2B1A"/>
    <w:rsid w:val="009E2FA8"/>
    <w:rsid w:val="009E3E36"/>
    <w:rsid w:val="009E45E6"/>
    <w:rsid w:val="009E4BB3"/>
    <w:rsid w:val="009E4EB7"/>
    <w:rsid w:val="009E6E61"/>
    <w:rsid w:val="009E6EAA"/>
    <w:rsid w:val="009E6F98"/>
    <w:rsid w:val="009E75F4"/>
    <w:rsid w:val="009F0C51"/>
    <w:rsid w:val="009F293F"/>
    <w:rsid w:val="009F68D2"/>
    <w:rsid w:val="009F6EC3"/>
    <w:rsid w:val="009F7294"/>
    <w:rsid w:val="009F74EA"/>
    <w:rsid w:val="009F781D"/>
    <w:rsid w:val="009F7E62"/>
    <w:rsid w:val="00A01A61"/>
    <w:rsid w:val="00A0226B"/>
    <w:rsid w:val="00A02701"/>
    <w:rsid w:val="00A03BBA"/>
    <w:rsid w:val="00A04015"/>
    <w:rsid w:val="00A07577"/>
    <w:rsid w:val="00A1007D"/>
    <w:rsid w:val="00A10C7A"/>
    <w:rsid w:val="00A11734"/>
    <w:rsid w:val="00A1177D"/>
    <w:rsid w:val="00A1252B"/>
    <w:rsid w:val="00A1437D"/>
    <w:rsid w:val="00A16DC4"/>
    <w:rsid w:val="00A176CB"/>
    <w:rsid w:val="00A20476"/>
    <w:rsid w:val="00A21382"/>
    <w:rsid w:val="00A21C90"/>
    <w:rsid w:val="00A237FC"/>
    <w:rsid w:val="00A23B5C"/>
    <w:rsid w:val="00A24E6C"/>
    <w:rsid w:val="00A250F7"/>
    <w:rsid w:val="00A2566F"/>
    <w:rsid w:val="00A2613B"/>
    <w:rsid w:val="00A26453"/>
    <w:rsid w:val="00A277FB"/>
    <w:rsid w:val="00A27D7C"/>
    <w:rsid w:val="00A30247"/>
    <w:rsid w:val="00A31F7C"/>
    <w:rsid w:val="00A33600"/>
    <w:rsid w:val="00A33DC5"/>
    <w:rsid w:val="00A35035"/>
    <w:rsid w:val="00A3518B"/>
    <w:rsid w:val="00A359B2"/>
    <w:rsid w:val="00A37EF8"/>
    <w:rsid w:val="00A40119"/>
    <w:rsid w:val="00A40C55"/>
    <w:rsid w:val="00A413B7"/>
    <w:rsid w:val="00A43223"/>
    <w:rsid w:val="00A43E17"/>
    <w:rsid w:val="00A4473A"/>
    <w:rsid w:val="00A46DEE"/>
    <w:rsid w:val="00A47C3C"/>
    <w:rsid w:val="00A51EDB"/>
    <w:rsid w:val="00A52C3D"/>
    <w:rsid w:val="00A52F41"/>
    <w:rsid w:val="00A5333F"/>
    <w:rsid w:val="00A53622"/>
    <w:rsid w:val="00A53F8F"/>
    <w:rsid w:val="00A5432E"/>
    <w:rsid w:val="00A56196"/>
    <w:rsid w:val="00A56359"/>
    <w:rsid w:val="00A57A94"/>
    <w:rsid w:val="00A57BE7"/>
    <w:rsid w:val="00A57CEA"/>
    <w:rsid w:val="00A60F7E"/>
    <w:rsid w:val="00A61C21"/>
    <w:rsid w:val="00A62880"/>
    <w:rsid w:val="00A63CF7"/>
    <w:rsid w:val="00A64C68"/>
    <w:rsid w:val="00A6564D"/>
    <w:rsid w:val="00A65773"/>
    <w:rsid w:val="00A6777D"/>
    <w:rsid w:val="00A677FB"/>
    <w:rsid w:val="00A70251"/>
    <w:rsid w:val="00A7067F"/>
    <w:rsid w:val="00A706C9"/>
    <w:rsid w:val="00A71479"/>
    <w:rsid w:val="00A73077"/>
    <w:rsid w:val="00A73670"/>
    <w:rsid w:val="00A7545C"/>
    <w:rsid w:val="00A7738B"/>
    <w:rsid w:val="00A80147"/>
    <w:rsid w:val="00A802BE"/>
    <w:rsid w:val="00A810F2"/>
    <w:rsid w:val="00A8129D"/>
    <w:rsid w:val="00A82809"/>
    <w:rsid w:val="00A83E3E"/>
    <w:rsid w:val="00A848C7"/>
    <w:rsid w:val="00A8538D"/>
    <w:rsid w:val="00A85552"/>
    <w:rsid w:val="00A87155"/>
    <w:rsid w:val="00A90359"/>
    <w:rsid w:val="00A91285"/>
    <w:rsid w:val="00A91B90"/>
    <w:rsid w:val="00A92BD4"/>
    <w:rsid w:val="00A94685"/>
    <w:rsid w:val="00A94B36"/>
    <w:rsid w:val="00A95C2A"/>
    <w:rsid w:val="00A95E2A"/>
    <w:rsid w:val="00A9681B"/>
    <w:rsid w:val="00A973B6"/>
    <w:rsid w:val="00A97645"/>
    <w:rsid w:val="00A978A8"/>
    <w:rsid w:val="00AA1A9B"/>
    <w:rsid w:val="00AA1B41"/>
    <w:rsid w:val="00AA1CFF"/>
    <w:rsid w:val="00AA3796"/>
    <w:rsid w:val="00AA471D"/>
    <w:rsid w:val="00AA4858"/>
    <w:rsid w:val="00AA5FC2"/>
    <w:rsid w:val="00AA6ABB"/>
    <w:rsid w:val="00AA75EF"/>
    <w:rsid w:val="00AA7818"/>
    <w:rsid w:val="00AA7D75"/>
    <w:rsid w:val="00AB024A"/>
    <w:rsid w:val="00AB03E6"/>
    <w:rsid w:val="00AB0EDE"/>
    <w:rsid w:val="00AB11F5"/>
    <w:rsid w:val="00AB2040"/>
    <w:rsid w:val="00AB27D5"/>
    <w:rsid w:val="00AB3F0C"/>
    <w:rsid w:val="00AB6EC6"/>
    <w:rsid w:val="00AB7618"/>
    <w:rsid w:val="00AB7DE2"/>
    <w:rsid w:val="00AC083C"/>
    <w:rsid w:val="00AC18A2"/>
    <w:rsid w:val="00AC19B9"/>
    <w:rsid w:val="00AC25CF"/>
    <w:rsid w:val="00AC37E1"/>
    <w:rsid w:val="00AC4DA9"/>
    <w:rsid w:val="00AC553E"/>
    <w:rsid w:val="00AC5664"/>
    <w:rsid w:val="00AC67B5"/>
    <w:rsid w:val="00AC6C8E"/>
    <w:rsid w:val="00AD0906"/>
    <w:rsid w:val="00AD22E2"/>
    <w:rsid w:val="00AD4808"/>
    <w:rsid w:val="00AD4BBE"/>
    <w:rsid w:val="00AD5778"/>
    <w:rsid w:val="00AD5A73"/>
    <w:rsid w:val="00AD67DF"/>
    <w:rsid w:val="00AD7E51"/>
    <w:rsid w:val="00AE1B35"/>
    <w:rsid w:val="00AE1ECB"/>
    <w:rsid w:val="00AE2383"/>
    <w:rsid w:val="00AE378C"/>
    <w:rsid w:val="00AE47BC"/>
    <w:rsid w:val="00AE5486"/>
    <w:rsid w:val="00AE5538"/>
    <w:rsid w:val="00AE59D1"/>
    <w:rsid w:val="00AE7882"/>
    <w:rsid w:val="00AF0B0A"/>
    <w:rsid w:val="00AF0B9A"/>
    <w:rsid w:val="00AF0EC7"/>
    <w:rsid w:val="00AF1AFE"/>
    <w:rsid w:val="00AF21F4"/>
    <w:rsid w:val="00AF3C20"/>
    <w:rsid w:val="00AF40E9"/>
    <w:rsid w:val="00AF4EA7"/>
    <w:rsid w:val="00AF5258"/>
    <w:rsid w:val="00AF5873"/>
    <w:rsid w:val="00AF69BD"/>
    <w:rsid w:val="00AF7E51"/>
    <w:rsid w:val="00B0069D"/>
    <w:rsid w:val="00B01B1F"/>
    <w:rsid w:val="00B036AE"/>
    <w:rsid w:val="00B03929"/>
    <w:rsid w:val="00B03A75"/>
    <w:rsid w:val="00B04422"/>
    <w:rsid w:val="00B059CE"/>
    <w:rsid w:val="00B05B87"/>
    <w:rsid w:val="00B05D71"/>
    <w:rsid w:val="00B05F4F"/>
    <w:rsid w:val="00B07BE5"/>
    <w:rsid w:val="00B11B90"/>
    <w:rsid w:val="00B11E17"/>
    <w:rsid w:val="00B12372"/>
    <w:rsid w:val="00B12928"/>
    <w:rsid w:val="00B13827"/>
    <w:rsid w:val="00B14291"/>
    <w:rsid w:val="00B146FD"/>
    <w:rsid w:val="00B14CE4"/>
    <w:rsid w:val="00B15BF3"/>
    <w:rsid w:val="00B16D98"/>
    <w:rsid w:val="00B17E63"/>
    <w:rsid w:val="00B20C68"/>
    <w:rsid w:val="00B21C60"/>
    <w:rsid w:val="00B21D57"/>
    <w:rsid w:val="00B22C36"/>
    <w:rsid w:val="00B245A8"/>
    <w:rsid w:val="00B26750"/>
    <w:rsid w:val="00B27F81"/>
    <w:rsid w:val="00B303BE"/>
    <w:rsid w:val="00B3138F"/>
    <w:rsid w:val="00B31B21"/>
    <w:rsid w:val="00B31BF7"/>
    <w:rsid w:val="00B31E83"/>
    <w:rsid w:val="00B3352D"/>
    <w:rsid w:val="00B33B3D"/>
    <w:rsid w:val="00B346D4"/>
    <w:rsid w:val="00B34B20"/>
    <w:rsid w:val="00B3537D"/>
    <w:rsid w:val="00B37EF9"/>
    <w:rsid w:val="00B41898"/>
    <w:rsid w:val="00B41C23"/>
    <w:rsid w:val="00B41F33"/>
    <w:rsid w:val="00B4217B"/>
    <w:rsid w:val="00B42E4E"/>
    <w:rsid w:val="00B43688"/>
    <w:rsid w:val="00B438CB"/>
    <w:rsid w:val="00B46872"/>
    <w:rsid w:val="00B477E6"/>
    <w:rsid w:val="00B47EA4"/>
    <w:rsid w:val="00B50068"/>
    <w:rsid w:val="00B5055C"/>
    <w:rsid w:val="00B5124B"/>
    <w:rsid w:val="00B53886"/>
    <w:rsid w:val="00B53DC4"/>
    <w:rsid w:val="00B55C28"/>
    <w:rsid w:val="00B55DED"/>
    <w:rsid w:val="00B565BF"/>
    <w:rsid w:val="00B57830"/>
    <w:rsid w:val="00B57AF7"/>
    <w:rsid w:val="00B57C93"/>
    <w:rsid w:val="00B61154"/>
    <w:rsid w:val="00B61478"/>
    <w:rsid w:val="00B6230D"/>
    <w:rsid w:val="00B63453"/>
    <w:rsid w:val="00B63BCD"/>
    <w:rsid w:val="00B65575"/>
    <w:rsid w:val="00B65835"/>
    <w:rsid w:val="00B667CD"/>
    <w:rsid w:val="00B66B5E"/>
    <w:rsid w:val="00B674EE"/>
    <w:rsid w:val="00B677C9"/>
    <w:rsid w:val="00B67D0F"/>
    <w:rsid w:val="00B71D48"/>
    <w:rsid w:val="00B71F31"/>
    <w:rsid w:val="00B72476"/>
    <w:rsid w:val="00B730C3"/>
    <w:rsid w:val="00B74371"/>
    <w:rsid w:val="00B744FD"/>
    <w:rsid w:val="00B748D6"/>
    <w:rsid w:val="00B74C1F"/>
    <w:rsid w:val="00B75848"/>
    <w:rsid w:val="00B7648D"/>
    <w:rsid w:val="00B770A8"/>
    <w:rsid w:val="00B80C34"/>
    <w:rsid w:val="00B80E28"/>
    <w:rsid w:val="00B818CE"/>
    <w:rsid w:val="00B81D64"/>
    <w:rsid w:val="00B8238E"/>
    <w:rsid w:val="00B82EFE"/>
    <w:rsid w:val="00B8445D"/>
    <w:rsid w:val="00B84543"/>
    <w:rsid w:val="00B85AF4"/>
    <w:rsid w:val="00B85F07"/>
    <w:rsid w:val="00B87890"/>
    <w:rsid w:val="00B87D66"/>
    <w:rsid w:val="00B9071E"/>
    <w:rsid w:val="00B91483"/>
    <w:rsid w:val="00B9285A"/>
    <w:rsid w:val="00B935AE"/>
    <w:rsid w:val="00B944B6"/>
    <w:rsid w:val="00B96089"/>
    <w:rsid w:val="00B96A71"/>
    <w:rsid w:val="00B973D6"/>
    <w:rsid w:val="00BA06A2"/>
    <w:rsid w:val="00BA24B1"/>
    <w:rsid w:val="00BA2A8C"/>
    <w:rsid w:val="00BA36FE"/>
    <w:rsid w:val="00BA41DB"/>
    <w:rsid w:val="00BA5D12"/>
    <w:rsid w:val="00BA6C3C"/>
    <w:rsid w:val="00BA7A9F"/>
    <w:rsid w:val="00BB0585"/>
    <w:rsid w:val="00BB1BB2"/>
    <w:rsid w:val="00BB25F6"/>
    <w:rsid w:val="00BB309B"/>
    <w:rsid w:val="00BB5634"/>
    <w:rsid w:val="00BB6E77"/>
    <w:rsid w:val="00BB7199"/>
    <w:rsid w:val="00BB723D"/>
    <w:rsid w:val="00BB74F8"/>
    <w:rsid w:val="00BC0E66"/>
    <w:rsid w:val="00BC13E9"/>
    <w:rsid w:val="00BC1607"/>
    <w:rsid w:val="00BC1E17"/>
    <w:rsid w:val="00BC232A"/>
    <w:rsid w:val="00BC4E14"/>
    <w:rsid w:val="00BC7BEC"/>
    <w:rsid w:val="00BD0205"/>
    <w:rsid w:val="00BD0983"/>
    <w:rsid w:val="00BD24E7"/>
    <w:rsid w:val="00BD2C16"/>
    <w:rsid w:val="00BD3167"/>
    <w:rsid w:val="00BD3D8E"/>
    <w:rsid w:val="00BD6448"/>
    <w:rsid w:val="00BE07C0"/>
    <w:rsid w:val="00BE0D17"/>
    <w:rsid w:val="00BE130F"/>
    <w:rsid w:val="00BE2A65"/>
    <w:rsid w:val="00BE33E2"/>
    <w:rsid w:val="00BE46EC"/>
    <w:rsid w:val="00BE551B"/>
    <w:rsid w:val="00BE5E2D"/>
    <w:rsid w:val="00BE68F5"/>
    <w:rsid w:val="00BE6AB4"/>
    <w:rsid w:val="00BE72BD"/>
    <w:rsid w:val="00BF0187"/>
    <w:rsid w:val="00BF06E9"/>
    <w:rsid w:val="00BF3DAD"/>
    <w:rsid w:val="00BF4579"/>
    <w:rsid w:val="00BF74BA"/>
    <w:rsid w:val="00BF7AAB"/>
    <w:rsid w:val="00BF7AAE"/>
    <w:rsid w:val="00C008FA"/>
    <w:rsid w:val="00C0150C"/>
    <w:rsid w:val="00C0196D"/>
    <w:rsid w:val="00C01A0E"/>
    <w:rsid w:val="00C01A4C"/>
    <w:rsid w:val="00C01AAD"/>
    <w:rsid w:val="00C03287"/>
    <w:rsid w:val="00C0433E"/>
    <w:rsid w:val="00C04511"/>
    <w:rsid w:val="00C058DE"/>
    <w:rsid w:val="00C06420"/>
    <w:rsid w:val="00C0722A"/>
    <w:rsid w:val="00C078C0"/>
    <w:rsid w:val="00C07A86"/>
    <w:rsid w:val="00C10081"/>
    <w:rsid w:val="00C108CA"/>
    <w:rsid w:val="00C1153A"/>
    <w:rsid w:val="00C1163D"/>
    <w:rsid w:val="00C11F9B"/>
    <w:rsid w:val="00C13B3A"/>
    <w:rsid w:val="00C16F74"/>
    <w:rsid w:val="00C201E2"/>
    <w:rsid w:val="00C2071C"/>
    <w:rsid w:val="00C22D44"/>
    <w:rsid w:val="00C23B3F"/>
    <w:rsid w:val="00C23CA5"/>
    <w:rsid w:val="00C2447E"/>
    <w:rsid w:val="00C262BD"/>
    <w:rsid w:val="00C26F5F"/>
    <w:rsid w:val="00C27148"/>
    <w:rsid w:val="00C277D2"/>
    <w:rsid w:val="00C27A4C"/>
    <w:rsid w:val="00C27F06"/>
    <w:rsid w:val="00C31A6C"/>
    <w:rsid w:val="00C325ED"/>
    <w:rsid w:val="00C3370E"/>
    <w:rsid w:val="00C3382D"/>
    <w:rsid w:val="00C353E8"/>
    <w:rsid w:val="00C36A1A"/>
    <w:rsid w:val="00C40390"/>
    <w:rsid w:val="00C419A1"/>
    <w:rsid w:val="00C41A45"/>
    <w:rsid w:val="00C427A5"/>
    <w:rsid w:val="00C42C85"/>
    <w:rsid w:val="00C43AB7"/>
    <w:rsid w:val="00C46B35"/>
    <w:rsid w:val="00C47F7E"/>
    <w:rsid w:val="00C52BC2"/>
    <w:rsid w:val="00C5566B"/>
    <w:rsid w:val="00C55C16"/>
    <w:rsid w:val="00C55E8F"/>
    <w:rsid w:val="00C56063"/>
    <w:rsid w:val="00C56ABE"/>
    <w:rsid w:val="00C57D8E"/>
    <w:rsid w:val="00C57F4F"/>
    <w:rsid w:val="00C674C0"/>
    <w:rsid w:val="00C67FDD"/>
    <w:rsid w:val="00C70F57"/>
    <w:rsid w:val="00C717C7"/>
    <w:rsid w:val="00C73421"/>
    <w:rsid w:val="00C74517"/>
    <w:rsid w:val="00C75F51"/>
    <w:rsid w:val="00C7615A"/>
    <w:rsid w:val="00C76EFF"/>
    <w:rsid w:val="00C80AFA"/>
    <w:rsid w:val="00C80CD2"/>
    <w:rsid w:val="00C81BD5"/>
    <w:rsid w:val="00C82E7C"/>
    <w:rsid w:val="00C8314D"/>
    <w:rsid w:val="00C83301"/>
    <w:rsid w:val="00C8376F"/>
    <w:rsid w:val="00C83D25"/>
    <w:rsid w:val="00C83FAB"/>
    <w:rsid w:val="00C85B6A"/>
    <w:rsid w:val="00C86854"/>
    <w:rsid w:val="00C90BAA"/>
    <w:rsid w:val="00C90DEA"/>
    <w:rsid w:val="00C90F69"/>
    <w:rsid w:val="00C90FDF"/>
    <w:rsid w:val="00C92059"/>
    <w:rsid w:val="00C921B7"/>
    <w:rsid w:val="00C94DEB"/>
    <w:rsid w:val="00C95F13"/>
    <w:rsid w:val="00C96673"/>
    <w:rsid w:val="00C96910"/>
    <w:rsid w:val="00C96A07"/>
    <w:rsid w:val="00C96D7D"/>
    <w:rsid w:val="00C972CF"/>
    <w:rsid w:val="00CA0774"/>
    <w:rsid w:val="00CA0930"/>
    <w:rsid w:val="00CA1207"/>
    <w:rsid w:val="00CA1FD0"/>
    <w:rsid w:val="00CA52BE"/>
    <w:rsid w:val="00CA5612"/>
    <w:rsid w:val="00CA58B4"/>
    <w:rsid w:val="00CA5D4A"/>
    <w:rsid w:val="00CA68C2"/>
    <w:rsid w:val="00CA6D3E"/>
    <w:rsid w:val="00CA76E2"/>
    <w:rsid w:val="00CA79B3"/>
    <w:rsid w:val="00CA7C3C"/>
    <w:rsid w:val="00CB04B6"/>
    <w:rsid w:val="00CB1037"/>
    <w:rsid w:val="00CB3474"/>
    <w:rsid w:val="00CB34CE"/>
    <w:rsid w:val="00CB3CDE"/>
    <w:rsid w:val="00CB3F50"/>
    <w:rsid w:val="00CB45BC"/>
    <w:rsid w:val="00CB4C68"/>
    <w:rsid w:val="00CB69EB"/>
    <w:rsid w:val="00CB7C5F"/>
    <w:rsid w:val="00CC1D63"/>
    <w:rsid w:val="00CC24E9"/>
    <w:rsid w:val="00CC2F4B"/>
    <w:rsid w:val="00CC33B6"/>
    <w:rsid w:val="00CC37E6"/>
    <w:rsid w:val="00CC3873"/>
    <w:rsid w:val="00CC457C"/>
    <w:rsid w:val="00CC48A0"/>
    <w:rsid w:val="00CC6638"/>
    <w:rsid w:val="00CC6AB8"/>
    <w:rsid w:val="00CD1447"/>
    <w:rsid w:val="00CD34A4"/>
    <w:rsid w:val="00CD4531"/>
    <w:rsid w:val="00CD4AC1"/>
    <w:rsid w:val="00CD4E37"/>
    <w:rsid w:val="00CD5278"/>
    <w:rsid w:val="00CD551A"/>
    <w:rsid w:val="00CD63C6"/>
    <w:rsid w:val="00CD6A59"/>
    <w:rsid w:val="00CD7876"/>
    <w:rsid w:val="00CE0616"/>
    <w:rsid w:val="00CE0C7E"/>
    <w:rsid w:val="00CE0FF1"/>
    <w:rsid w:val="00CE33D9"/>
    <w:rsid w:val="00CE3CEE"/>
    <w:rsid w:val="00CE4C62"/>
    <w:rsid w:val="00CE6CCF"/>
    <w:rsid w:val="00CE7113"/>
    <w:rsid w:val="00CF0225"/>
    <w:rsid w:val="00CF2C48"/>
    <w:rsid w:val="00CF3789"/>
    <w:rsid w:val="00CF399F"/>
    <w:rsid w:val="00CF411A"/>
    <w:rsid w:val="00CF5022"/>
    <w:rsid w:val="00D02BEA"/>
    <w:rsid w:val="00D03526"/>
    <w:rsid w:val="00D04D6E"/>
    <w:rsid w:val="00D05FC9"/>
    <w:rsid w:val="00D06608"/>
    <w:rsid w:val="00D10695"/>
    <w:rsid w:val="00D10743"/>
    <w:rsid w:val="00D10D3E"/>
    <w:rsid w:val="00D1102B"/>
    <w:rsid w:val="00D1127F"/>
    <w:rsid w:val="00D12004"/>
    <w:rsid w:val="00D121D7"/>
    <w:rsid w:val="00D127EB"/>
    <w:rsid w:val="00D1298D"/>
    <w:rsid w:val="00D12DBD"/>
    <w:rsid w:val="00D13377"/>
    <w:rsid w:val="00D13961"/>
    <w:rsid w:val="00D139B9"/>
    <w:rsid w:val="00D1508D"/>
    <w:rsid w:val="00D164A5"/>
    <w:rsid w:val="00D16C99"/>
    <w:rsid w:val="00D17E9E"/>
    <w:rsid w:val="00D202EA"/>
    <w:rsid w:val="00D2033E"/>
    <w:rsid w:val="00D2096C"/>
    <w:rsid w:val="00D21047"/>
    <w:rsid w:val="00D21145"/>
    <w:rsid w:val="00D2146C"/>
    <w:rsid w:val="00D239FC"/>
    <w:rsid w:val="00D23CF5"/>
    <w:rsid w:val="00D24669"/>
    <w:rsid w:val="00D24FE9"/>
    <w:rsid w:val="00D25069"/>
    <w:rsid w:val="00D2742C"/>
    <w:rsid w:val="00D27E1A"/>
    <w:rsid w:val="00D30153"/>
    <w:rsid w:val="00D30F32"/>
    <w:rsid w:val="00D317A7"/>
    <w:rsid w:val="00D32452"/>
    <w:rsid w:val="00D32E9C"/>
    <w:rsid w:val="00D33581"/>
    <w:rsid w:val="00D33840"/>
    <w:rsid w:val="00D339BB"/>
    <w:rsid w:val="00D340D2"/>
    <w:rsid w:val="00D41175"/>
    <w:rsid w:val="00D418F5"/>
    <w:rsid w:val="00D41EE2"/>
    <w:rsid w:val="00D43B00"/>
    <w:rsid w:val="00D4407E"/>
    <w:rsid w:val="00D44E30"/>
    <w:rsid w:val="00D45338"/>
    <w:rsid w:val="00D45852"/>
    <w:rsid w:val="00D469C5"/>
    <w:rsid w:val="00D46B14"/>
    <w:rsid w:val="00D47C73"/>
    <w:rsid w:val="00D47FC0"/>
    <w:rsid w:val="00D50BA5"/>
    <w:rsid w:val="00D524D5"/>
    <w:rsid w:val="00D53558"/>
    <w:rsid w:val="00D5496C"/>
    <w:rsid w:val="00D54A7E"/>
    <w:rsid w:val="00D55730"/>
    <w:rsid w:val="00D56481"/>
    <w:rsid w:val="00D56D31"/>
    <w:rsid w:val="00D56DCF"/>
    <w:rsid w:val="00D57105"/>
    <w:rsid w:val="00D57BE7"/>
    <w:rsid w:val="00D61FD8"/>
    <w:rsid w:val="00D62255"/>
    <w:rsid w:val="00D62D7F"/>
    <w:rsid w:val="00D64428"/>
    <w:rsid w:val="00D6511B"/>
    <w:rsid w:val="00D65CC7"/>
    <w:rsid w:val="00D66AE7"/>
    <w:rsid w:val="00D66B71"/>
    <w:rsid w:val="00D66FAB"/>
    <w:rsid w:val="00D712A3"/>
    <w:rsid w:val="00D71429"/>
    <w:rsid w:val="00D7165B"/>
    <w:rsid w:val="00D7277E"/>
    <w:rsid w:val="00D72AFB"/>
    <w:rsid w:val="00D74779"/>
    <w:rsid w:val="00D7555B"/>
    <w:rsid w:val="00D75A79"/>
    <w:rsid w:val="00D76776"/>
    <w:rsid w:val="00D768FE"/>
    <w:rsid w:val="00D77791"/>
    <w:rsid w:val="00D801FA"/>
    <w:rsid w:val="00D80301"/>
    <w:rsid w:val="00D81120"/>
    <w:rsid w:val="00D81343"/>
    <w:rsid w:val="00D819D1"/>
    <w:rsid w:val="00D81B77"/>
    <w:rsid w:val="00D820A6"/>
    <w:rsid w:val="00D82829"/>
    <w:rsid w:val="00D82C21"/>
    <w:rsid w:val="00D82F0F"/>
    <w:rsid w:val="00D83F3D"/>
    <w:rsid w:val="00D86100"/>
    <w:rsid w:val="00D86471"/>
    <w:rsid w:val="00D87D20"/>
    <w:rsid w:val="00D87F92"/>
    <w:rsid w:val="00D9088F"/>
    <w:rsid w:val="00D909FF"/>
    <w:rsid w:val="00D90D79"/>
    <w:rsid w:val="00D90DE8"/>
    <w:rsid w:val="00D91345"/>
    <w:rsid w:val="00D91C0F"/>
    <w:rsid w:val="00D9259A"/>
    <w:rsid w:val="00D9266B"/>
    <w:rsid w:val="00D928F1"/>
    <w:rsid w:val="00D93197"/>
    <w:rsid w:val="00D938E5"/>
    <w:rsid w:val="00D95ACA"/>
    <w:rsid w:val="00D96043"/>
    <w:rsid w:val="00D96B91"/>
    <w:rsid w:val="00DA0B5F"/>
    <w:rsid w:val="00DA0DD7"/>
    <w:rsid w:val="00DA484B"/>
    <w:rsid w:val="00DA6DF6"/>
    <w:rsid w:val="00DA720C"/>
    <w:rsid w:val="00DA74AF"/>
    <w:rsid w:val="00DB04A8"/>
    <w:rsid w:val="00DB0A63"/>
    <w:rsid w:val="00DB1092"/>
    <w:rsid w:val="00DB28C5"/>
    <w:rsid w:val="00DB2FB5"/>
    <w:rsid w:val="00DB3E98"/>
    <w:rsid w:val="00DB42F1"/>
    <w:rsid w:val="00DB4CBC"/>
    <w:rsid w:val="00DB52D9"/>
    <w:rsid w:val="00DB756A"/>
    <w:rsid w:val="00DC27F2"/>
    <w:rsid w:val="00DC2ED0"/>
    <w:rsid w:val="00DC32E1"/>
    <w:rsid w:val="00DC33E0"/>
    <w:rsid w:val="00DC3BEC"/>
    <w:rsid w:val="00DC3ECE"/>
    <w:rsid w:val="00DC3FD1"/>
    <w:rsid w:val="00DC43A1"/>
    <w:rsid w:val="00DC508A"/>
    <w:rsid w:val="00DC54C7"/>
    <w:rsid w:val="00DC5E56"/>
    <w:rsid w:val="00DC616C"/>
    <w:rsid w:val="00DC6902"/>
    <w:rsid w:val="00DC73CA"/>
    <w:rsid w:val="00DD0D93"/>
    <w:rsid w:val="00DD10B4"/>
    <w:rsid w:val="00DD1808"/>
    <w:rsid w:val="00DD1AAD"/>
    <w:rsid w:val="00DD319A"/>
    <w:rsid w:val="00DD3450"/>
    <w:rsid w:val="00DD36CE"/>
    <w:rsid w:val="00DD3ABE"/>
    <w:rsid w:val="00DD4982"/>
    <w:rsid w:val="00DD4B45"/>
    <w:rsid w:val="00DD4C79"/>
    <w:rsid w:val="00DD4E2D"/>
    <w:rsid w:val="00DD59F7"/>
    <w:rsid w:val="00DD6099"/>
    <w:rsid w:val="00DD71CE"/>
    <w:rsid w:val="00DD723A"/>
    <w:rsid w:val="00DD7641"/>
    <w:rsid w:val="00DE01A1"/>
    <w:rsid w:val="00DE1772"/>
    <w:rsid w:val="00DE17D9"/>
    <w:rsid w:val="00DE23FB"/>
    <w:rsid w:val="00DE2F5C"/>
    <w:rsid w:val="00DE3235"/>
    <w:rsid w:val="00DE3FD7"/>
    <w:rsid w:val="00DE4789"/>
    <w:rsid w:val="00DE4CF9"/>
    <w:rsid w:val="00DF01AC"/>
    <w:rsid w:val="00DF1306"/>
    <w:rsid w:val="00DF1395"/>
    <w:rsid w:val="00DF14FB"/>
    <w:rsid w:val="00DF1E9E"/>
    <w:rsid w:val="00DF2C69"/>
    <w:rsid w:val="00DF323D"/>
    <w:rsid w:val="00DF59FC"/>
    <w:rsid w:val="00DF65FF"/>
    <w:rsid w:val="00DF724B"/>
    <w:rsid w:val="00E006FE"/>
    <w:rsid w:val="00E00CA2"/>
    <w:rsid w:val="00E01E36"/>
    <w:rsid w:val="00E02A24"/>
    <w:rsid w:val="00E037F5"/>
    <w:rsid w:val="00E04C04"/>
    <w:rsid w:val="00E05BE3"/>
    <w:rsid w:val="00E07D26"/>
    <w:rsid w:val="00E10BA5"/>
    <w:rsid w:val="00E11C28"/>
    <w:rsid w:val="00E12D58"/>
    <w:rsid w:val="00E13036"/>
    <w:rsid w:val="00E131F0"/>
    <w:rsid w:val="00E1323C"/>
    <w:rsid w:val="00E137B5"/>
    <w:rsid w:val="00E141A5"/>
    <w:rsid w:val="00E14923"/>
    <w:rsid w:val="00E14C65"/>
    <w:rsid w:val="00E150CB"/>
    <w:rsid w:val="00E1610B"/>
    <w:rsid w:val="00E166F4"/>
    <w:rsid w:val="00E16F08"/>
    <w:rsid w:val="00E2026A"/>
    <w:rsid w:val="00E21F46"/>
    <w:rsid w:val="00E2242C"/>
    <w:rsid w:val="00E227EE"/>
    <w:rsid w:val="00E23283"/>
    <w:rsid w:val="00E235BC"/>
    <w:rsid w:val="00E24205"/>
    <w:rsid w:val="00E2428E"/>
    <w:rsid w:val="00E24949"/>
    <w:rsid w:val="00E24B74"/>
    <w:rsid w:val="00E24CBD"/>
    <w:rsid w:val="00E25DF8"/>
    <w:rsid w:val="00E271A4"/>
    <w:rsid w:val="00E27808"/>
    <w:rsid w:val="00E30163"/>
    <w:rsid w:val="00E3032F"/>
    <w:rsid w:val="00E310C0"/>
    <w:rsid w:val="00E35EF1"/>
    <w:rsid w:val="00E364F2"/>
    <w:rsid w:val="00E36974"/>
    <w:rsid w:val="00E36AF3"/>
    <w:rsid w:val="00E36B77"/>
    <w:rsid w:val="00E37A3E"/>
    <w:rsid w:val="00E42337"/>
    <w:rsid w:val="00E424B9"/>
    <w:rsid w:val="00E453B3"/>
    <w:rsid w:val="00E456F4"/>
    <w:rsid w:val="00E46022"/>
    <w:rsid w:val="00E462E7"/>
    <w:rsid w:val="00E474E1"/>
    <w:rsid w:val="00E52975"/>
    <w:rsid w:val="00E535FA"/>
    <w:rsid w:val="00E53989"/>
    <w:rsid w:val="00E539E2"/>
    <w:rsid w:val="00E53D97"/>
    <w:rsid w:val="00E556E4"/>
    <w:rsid w:val="00E56CA2"/>
    <w:rsid w:val="00E57136"/>
    <w:rsid w:val="00E60F92"/>
    <w:rsid w:val="00E63884"/>
    <w:rsid w:val="00E63A71"/>
    <w:rsid w:val="00E6408B"/>
    <w:rsid w:val="00E64EB1"/>
    <w:rsid w:val="00E6585E"/>
    <w:rsid w:val="00E66FE3"/>
    <w:rsid w:val="00E70320"/>
    <w:rsid w:val="00E70456"/>
    <w:rsid w:val="00E70985"/>
    <w:rsid w:val="00E7167F"/>
    <w:rsid w:val="00E71C14"/>
    <w:rsid w:val="00E72B81"/>
    <w:rsid w:val="00E7397F"/>
    <w:rsid w:val="00E75161"/>
    <w:rsid w:val="00E751E4"/>
    <w:rsid w:val="00E75880"/>
    <w:rsid w:val="00E759C6"/>
    <w:rsid w:val="00E75F92"/>
    <w:rsid w:val="00E763C0"/>
    <w:rsid w:val="00E8234D"/>
    <w:rsid w:val="00E8239D"/>
    <w:rsid w:val="00E83206"/>
    <w:rsid w:val="00E832E0"/>
    <w:rsid w:val="00E838E3"/>
    <w:rsid w:val="00E8456E"/>
    <w:rsid w:val="00E84E89"/>
    <w:rsid w:val="00E8727D"/>
    <w:rsid w:val="00E90494"/>
    <w:rsid w:val="00E91396"/>
    <w:rsid w:val="00E916B5"/>
    <w:rsid w:val="00E91A8A"/>
    <w:rsid w:val="00E91BBD"/>
    <w:rsid w:val="00E91C7F"/>
    <w:rsid w:val="00E91F34"/>
    <w:rsid w:val="00E93147"/>
    <w:rsid w:val="00E95329"/>
    <w:rsid w:val="00E956EB"/>
    <w:rsid w:val="00E95B48"/>
    <w:rsid w:val="00E96B9F"/>
    <w:rsid w:val="00E96BB1"/>
    <w:rsid w:val="00E96C96"/>
    <w:rsid w:val="00EA3242"/>
    <w:rsid w:val="00EA361B"/>
    <w:rsid w:val="00EA37BE"/>
    <w:rsid w:val="00EA48C1"/>
    <w:rsid w:val="00EA52E3"/>
    <w:rsid w:val="00EB2F44"/>
    <w:rsid w:val="00EB36C2"/>
    <w:rsid w:val="00EB4957"/>
    <w:rsid w:val="00EB785D"/>
    <w:rsid w:val="00EB7DE7"/>
    <w:rsid w:val="00EC011B"/>
    <w:rsid w:val="00EC17CA"/>
    <w:rsid w:val="00EC188B"/>
    <w:rsid w:val="00EC4A6D"/>
    <w:rsid w:val="00EC4B18"/>
    <w:rsid w:val="00EC5FE0"/>
    <w:rsid w:val="00EC7720"/>
    <w:rsid w:val="00EC7F1C"/>
    <w:rsid w:val="00ED0C78"/>
    <w:rsid w:val="00ED0EF6"/>
    <w:rsid w:val="00ED0F2D"/>
    <w:rsid w:val="00ED225F"/>
    <w:rsid w:val="00ED236D"/>
    <w:rsid w:val="00ED23F8"/>
    <w:rsid w:val="00ED2EF0"/>
    <w:rsid w:val="00ED3598"/>
    <w:rsid w:val="00ED4AFB"/>
    <w:rsid w:val="00ED52D1"/>
    <w:rsid w:val="00ED555E"/>
    <w:rsid w:val="00ED5678"/>
    <w:rsid w:val="00ED6E0B"/>
    <w:rsid w:val="00ED7167"/>
    <w:rsid w:val="00ED72A1"/>
    <w:rsid w:val="00ED784D"/>
    <w:rsid w:val="00EE020E"/>
    <w:rsid w:val="00EE0B4E"/>
    <w:rsid w:val="00EE35D8"/>
    <w:rsid w:val="00EE43F7"/>
    <w:rsid w:val="00EE50D5"/>
    <w:rsid w:val="00EE56CF"/>
    <w:rsid w:val="00EE752B"/>
    <w:rsid w:val="00EF0A09"/>
    <w:rsid w:val="00EF0E23"/>
    <w:rsid w:val="00EF1DAD"/>
    <w:rsid w:val="00EF2752"/>
    <w:rsid w:val="00EF2A1D"/>
    <w:rsid w:val="00EF2E8E"/>
    <w:rsid w:val="00EF442A"/>
    <w:rsid w:val="00EF536C"/>
    <w:rsid w:val="00EF58A6"/>
    <w:rsid w:val="00EF5CE0"/>
    <w:rsid w:val="00EF65DF"/>
    <w:rsid w:val="00EF6A9F"/>
    <w:rsid w:val="00F00B02"/>
    <w:rsid w:val="00F010DE"/>
    <w:rsid w:val="00F024D0"/>
    <w:rsid w:val="00F02B14"/>
    <w:rsid w:val="00F0359C"/>
    <w:rsid w:val="00F0448B"/>
    <w:rsid w:val="00F04FA8"/>
    <w:rsid w:val="00F05991"/>
    <w:rsid w:val="00F06FD1"/>
    <w:rsid w:val="00F108BC"/>
    <w:rsid w:val="00F11C0D"/>
    <w:rsid w:val="00F127D6"/>
    <w:rsid w:val="00F12802"/>
    <w:rsid w:val="00F12B97"/>
    <w:rsid w:val="00F13E87"/>
    <w:rsid w:val="00F152C5"/>
    <w:rsid w:val="00F15A3F"/>
    <w:rsid w:val="00F16540"/>
    <w:rsid w:val="00F2024E"/>
    <w:rsid w:val="00F20E11"/>
    <w:rsid w:val="00F219E6"/>
    <w:rsid w:val="00F23B3F"/>
    <w:rsid w:val="00F23D33"/>
    <w:rsid w:val="00F25FB8"/>
    <w:rsid w:val="00F26460"/>
    <w:rsid w:val="00F27550"/>
    <w:rsid w:val="00F279D7"/>
    <w:rsid w:val="00F358D5"/>
    <w:rsid w:val="00F36CE9"/>
    <w:rsid w:val="00F36E4E"/>
    <w:rsid w:val="00F37256"/>
    <w:rsid w:val="00F4032A"/>
    <w:rsid w:val="00F406F8"/>
    <w:rsid w:val="00F41A10"/>
    <w:rsid w:val="00F41C8A"/>
    <w:rsid w:val="00F4213C"/>
    <w:rsid w:val="00F42BA9"/>
    <w:rsid w:val="00F4379D"/>
    <w:rsid w:val="00F43C99"/>
    <w:rsid w:val="00F43D27"/>
    <w:rsid w:val="00F44002"/>
    <w:rsid w:val="00F44027"/>
    <w:rsid w:val="00F44DF1"/>
    <w:rsid w:val="00F4551C"/>
    <w:rsid w:val="00F4684F"/>
    <w:rsid w:val="00F46DF9"/>
    <w:rsid w:val="00F4722E"/>
    <w:rsid w:val="00F47579"/>
    <w:rsid w:val="00F50B05"/>
    <w:rsid w:val="00F51C9F"/>
    <w:rsid w:val="00F53878"/>
    <w:rsid w:val="00F53FBD"/>
    <w:rsid w:val="00F542CA"/>
    <w:rsid w:val="00F548D6"/>
    <w:rsid w:val="00F54FB2"/>
    <w:rsid w:val="00F55476"/>
    <w:rsid w:val="00F5723E"/>
    <w:rsid w:val="00F6043C"/>
    <w:rsid w:val="00F60B5E"/>
    <w:rsid w:val="00F61FDD"/>
    <w:rsid w:val="00F62A15"/>
    <w:rsid w:val="00F62D17"/>
    <w:rsid w:val="00F62E12"/>
    <w:rsid w:val="00F64BED"/>
    <w:rsid w:val="00F665FA"/>
    <w:rsid w:val="00F67AC8"/>
    <w:rsid w:val="00F71074"/>
    <w:rsid w:val="00F717D8"/>
    <w:rsid w:val="00F720F1"/>
    <w:rsid w:val="00F7311E"/>
    <w:rsid w:val="00F77AE7"/>
    <w:rsid w:val="00F807AE"/>
    <w:rsid w:val="00F810D1"/>
    <w:rsid w:val="00F811AD"/>
    <w:rsid w:val="00F81394"/>
    <w:rsid w:val="00F81499"/>
    <w:rsid w:val="00F8177A"/>
    <w:rsid w:val="00F82B73"/>
    <w:rsid w:val="00F82D9D"/>
    <w:rsid w:val="00F832B2"/>
    <w:rsid w:val="00F854CB"/>
    <w:rsid w:val="00F87B19"/>
    <w:rsid w:val="00F93ED1"/>
    <w:rsid w:val="00F944DF"/>
    <w:rsid w:val="00F977DA"/>
    <w:rsid w:val="00FA1F04"/>
    <w:rsid w:val="00FA24DA"/>
    <w:rsid w:val="00FA4F46"/>
    <w:rsid w:val="00FA5540"/>
    <w:rsid w:val="00FA5B25"/>
    <w:rsid w:val="00FA5E76"/>
    <w:rsid w:val="00FB0527"/>
    <w:rsid w:val="00FB0540"/>
    <w:rsid w:val="00FB0A8C"/>
    <w:rsid w:val="00FB1A5F"/>
    <w:rsid w:val="00FB26E0"/>
    <w:rsid w:val="00FB41A6"/>
    <w:rsid w:val="00FB49A5"/>
    <w:rsid w:val="00FB4A30"/>
    <w:rsid w:val="00FB504B"/>
    <w:rsid w:val="00FC004B"/>
    <w:rsid w:val="00FC0070"/>
    <w:rsid w:val="00FC0286"/>
    <w:rsid w:val="00FC02E2"/>
    <w:rsid w:val="00FC1B62"/>
    <w:rsid w:val="00FC1E38"/>
    <w:rsid w:val="00FC1E42"/>
    <w:rsid w:val="00FC25C4"/>
    <w:rsid w:val="00FC2D13"/>
    <w:rsid w:val="00FC40BD"/>
    <w:rsid w:val="00FC4697"/>
    <w:rsid w:val="00FC488F"/>
    <w:rsid w:val="00FC5C95"/>
    <w:rsid w:val="00FC6289"/>
    <w:rsid w:val="00FC7626"/>
    <w:rsid w:val="00FC7770"/>
    <w:rsid w:val="00FC77E8"/>
    <w:rsid w:val="00FD02D2"/>
    <w:rsid w:val="00FD18AD"/>
    <w:rsid w:val="00FD43EC"/>
    <w:rsid w:val="00FD4AC5"/>
    <w:rsid w:val="00FD4FE2"/>
    <w:rsid w:val="00FD52F2"/>
    <w:rsid w:val="00FD5CE9"/>
    <w:rsid w:val="00FD5E5A"/>
    <w:rsid w:val="00FD6303"/>
    <w:rsid w:val="00FD6A7A"/>
    <w:rsid w:val="00FD72CE"/>
    <w:rsid w:val="00FD7CE0"/>
    <w:rsid w:val="00FE0FC6"/>
    <w:rsid w:val="00FE21C4"/>
    <w:rsid w:val="00FE2C81"/>
    <w:rsid w:val="00FE2E6D"/>
    <w:rsid w:val="00FE42DA"/>
    <w:rsid w:val="00FE4457"/>
    <w:rsid w:val="00FE6747"/>
    <w:rsid w:val="00FE6C9B"/>
    <w:rsid w:val="00FF0026"/>
    <w:rsid w:val="00FF1AFB"/>
    <w:rsid w:val="00FF215B"/>
    <w:rsid w:val="00FF34EB"/>
    <w:rsid w:val="00FF4521"/>
    <w:rsid w:val="00FF4BAB"/>
    <w:rsid w:val="00FF5469"/>
    <w:rsid w:val="00FF6E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0A02E9"/>
  <w15:chartTrackingRefBased/>
  <w15:docId w15:val="{95AC2513-DE05-4D74-8F5E-444C9B4B5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04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479"/>
  </w:style>
  <w:style w:type="paragraph" w:styleId="Footer">
    <w:name w:val="footer"/>
    <w:basedOn w:val="Normal"/>
    <w:link w:val="FooterChar"/>
    <w:uiPriority w:val="99"/>
    <w:unhideWhenUsed/>
    <w:rsid w:val="005E04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479"/>
  </w:style>
  <w:style w:type="paragraph" w:styleId="ListParagraph">
    <w:name w:val="List Paragraph"/>
    <w:basedOn w:val="Normal"/>
    <w:uiPriority w:val="34"/>
    <w:qFormat/>
    <w:rsid w:val="005E0479"/>
    <w:pPr>
      <w:ind w:left="720"/>
      <w:contextualSpacing/>
    </w:pPr>
  </w:style>
  <w:style w:type="paragraph" w:customStyle="1" w:styleId="EndNoteBibliographyTitle">
    <w:name w:val="EndNote Bibliography Title"/>
    <w:basedOn w:val="Normal"/>
    <w:link w:val="EndNoteBibliographyTitleChar"/>
    <w:rsid w:val="005E04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0479"/>
    <w:rPr>
      <w:rFonts w:ascii="Calibri" w:hAnsi="Calibri" w:cs="Calibri"/>
      <w:noProof/>
      <w:lang w:val="en-US"/>
    </w:rPr>
  </w:style>
  <w:style w:type="paragraph" w:customStyle="1" w:styleId="EndNoteBibliography">
    <w:name w:val="EndNote Bibliography"/>
    <w:basedOn w:val="Normal"/>
    <w:link w:val="EndNoteBibliographyChar"/>
    <w:rsid w:val="005E04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E0479"/>
    <w:rPr>
      <w:rFonts w:ascii="Calibri" w:hAnsi="Calibri" w:cs="Calibri"/>
      <w:noProof/>
      <w:lang w:val="en-US"/>
    </w:rPr>
  </w:style>
  <w:style w:type="character" w:styleId="Hyperlink">
    <w:name w:val="Hyperlink"/>
    <w:basedOn w:val="DefaultParagraphFont"/>
    <w:uiPriority w:val="99"/>
    <w:unhideWhenUsed/>
    <w:rsid w:val="008C4E9F"/>
    <w:rPr>
      <w:color w:val="0563C1" w:themeColor="hyperlink"/>
      <w:u w:val="single"/>
    </w:rPr>
  </w:style>
  <w:style w:type="character" w:styleId="UnresolvedMention">
    <w:name w:val="Unresolved Mention"/>
    <w:basedOn w:val="DefaultParagraphFont"/>
    <w:uiPriority w:val="99"/>
    <w:semiHidden/>
    <w:unhideWhenUsed/>
    <w:rsid w:val="008C4E9F"/>
    <w:rPr>
      <w:color w:val="605E5C"/>
      <w:shd w:val="clear" w:color="auto" w:fill="E1DFDD"/>
    </w:rPr>
  </w:style>
  <w:style w:type="character" w:styleId="CommentReference">
    <w:name w:val="annotation reference"/>
    <w:basedOn w:val="DefaultParagraphFont"/>
    <w:uiPriority w:val="99"/>
    <w:semiHidden/>
    <w:unhideWhenUsed/>
    <w:rsid w:val="00AF0B0A"/>
    <w:rPr>
      <w:sz w:val="16"/>
      <w:szCs w:val="16"/>
    </w:rPr>
  </w:style>
  <w:style w:type="paragraph" w:styleId="CommentText">
    <w:name w:val="annotation text"/>
    <w:basedOn w:val="Normal"/>
    <w:link w:val="CommentTextChar"/>
    <w:uiPriority w:val="99"/>
    <w:unhideWhenUsed/>
    <w:rsid w:val="00AF0B0A"/>
    <w:pPr>
      <w:spacing w:line="240" w:lineRule="auto"/>
    </w:pPr>
    <w:rPr>
      <w:sz w:val="20"/>
      <w:szCs w:val="20"/>
    </w:rPr>
  </w:style>
  <w:style w:type="character" w:customStyle="1" w:styleId="CommentTextChar">
    <w:name w:val="Comment Text Char"/>
    <w:basedOn w:val="DefaultParagraphFont"/>
    <w:link w:val="CommentText"/>
    <w:uiPriority w:val="99"/>
    <w:rsid w:val="00AF0B0A"/>
    <w:rPr>
      <w:sz w:val="20"/>
      <w:szCs w:val="20"/>
    </w:rPr>
  </w:style>
  <w:style w:type="paragraph" w:styleId="CommentSubject">
    <w:name w:val="annotation subject"/>
    <w:basedOn w:val="CommentText"/>
    <w:next w:val="CommentText"/>
    <w:link w:val="CommentSubjectChar"/>
    <w:uiPriority w:val="99"/>
    <w:semiHidden/>
    <w:unhideWhenUsed/>
    <w:rsid w:val="00ED784D"/>
    <w:rPr>
      <w:b/>
      <w:bCs/>
    </w:rPr>
  </w:style>
  <w:style w:type="character" w:customStyle="1" w:styleId="CommentSubjectChar">
    <w:name w:val="Comment Subject Char"/>
    <w:basedOn w:val="CommentTextChar"/>
    <w:link w:val="CommentSubject"/>
    <w:uiPriority w:val="99"/>
    <w:semiHidden/>
    <w:rsid w:val="00ED784D"/>
    <w:rPr>
      <w:b/>
      <w:bCs/>
      <w:sz w:val="20"/>
      <w:szCs w:val="20"/>
    </w:rPr>
  </w:style>
  <w:style w:type="paragraph" w:styleId="Revision">
    <w:name w:val="Revision"/>
    <w:hidden/>
    <w:uiPriority w:val="99"/>
    <w:semiHidden/>
    <w:rsid w:val="00ED784D"/>
    <w:pPr>
      <w:spacing w:after="0" w:line="240" w:lineRule="auto"/>
    </w:pPr>
  </w:style>
  <w:style w:type="paragraph" w:styleId="BalloonText">
    <w:name w:val="Balloon Text"/>
    <w:basedOn w:val="Normal"/>
    <w:link w:val="BalloonTextChar"/>
    <w:uiPriority w:val="99"/>
    <w:semiHidden/>
    <w:unhideWhenUsed/>
    <w:rsid w:val="00ED78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84D"/>
    <w:rPr>
      <w:rFonts w:ascii="Segoe UI" w:hAnsi="Segoe UI" w:cs="Segoe UI"/>
      <w:sz w:val="18"/>
      <w:szCs w:val="18"/>
    </w:rPr>
  </w:style>
  <w:style w:type="character" w:styleId="LineNumber">
    <w:name w:val="line number"/>
    <w:basedOn w:val="DefaultParagraphFont"/>
    <w:uiPriority w:val="99"/>
    <w:semiHidden/>
    <w:unhideWhenUsed/>
    <w:rsid w:val="006741C2"/>
  </w:style>
  <w:style w:type="paragraph" w:styleId="NormalWeb">
    <w:name w:val="Normal (Web)"/>
    <w:basedOn w:val="Normal"/>
    <w:uiPriority w:val="99"/>
    <w:semiHidden/>
    <w:unhideWhenUsed/>
    <w:rsid w:val="00D129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793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cg17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physical-activit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gov.uk/government/publications/health-matters-physical-activity/health-matters-physical-activity-prevention-and-management-of-long-term-conditions" TargetMode="External"/><Relationship Id="rId4" Type="http://schemas.openxmlformats.org/officeDocument/2006/relationships/settings" Target="settings.xml"/><Relationship Id="rId9" Type="http://schemas.openxmlformats.org/officeDocument/2006/relationships/hyperlink" Target="https://www.nice.org.uk/guidance/ng5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764E9F-06CD-4733-B0FE-C8BE71CD1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36896</Words>
  <Characters>210311</Characters>
  <Application>Microsoft Office Word</Application>
  <DocSecurity>4</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Booth</dc:creator>
  <cp:keywords/>
  <dc:description/>
  <cp:lastModifiedBy>Thuy Vuong</cp:lastModifiedBy>
  <cp:revision>2</cp:revision>
  <dcterms:created xsi:type="dcterms:W3CDTF">2021-12-01T10:48:00Z</dcterms:created>
  <dcterms:modified xsi:type="dcterms:W3CDTF">2021-12-01T10:48:00Z</dcterms:modified>
</cp:coreProperties>
</file>